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4D32AB" w:rsidRPr="00051139" w:rsidRDefault="00CA1E15" w:rsidP="003C44DE">
      <w:pPr>
        <w:tabs>
          <w:tab w:val="right" w:pos="8640"/>
          <w:tab w:val="right" w:pos="10440"/>
        </w:tabs>
        <w:jc w:val="both"/>
      </w:pPr>
      <w:r w:rsidRPr="00051139">
        <w:t>PSI Recommendation</w:t>
      </w:r>
      <w:r w:rsidRPr="00051139">
        <w:tab/>
      </w:r>
    </w:p>
    <w:p w14:paraId="00000006" w14:textId="2CA04E49" w:rsidR="004D32AB" w:rsidRPr="00051139" w:rsidRDefault="00CA1E15" w:rsidP="003C44DE">
      <w:pPr>
        <w:tabs>
          <w:tab w:val="right" w:pos="8640"/>
          <w:tab w:val="right" w:pos="10440"/>
        </w:tabs>
        <w:jc w:val="both"/>
      </w:pPr>
      <w:r>
        <w:t xml:space="preserve">PSI Mass Spectrometry and Proteomics Informatics Working Groups </w:t>
      </w:r>
    </w:p>
    <w:p w14:paraId="00000007" w14:textId="1CF7EBD6" w:rsidR="004D32AB" w:rsidRPr="00A56518" w:rsidRDefault="00CA1E15" w:rsidP="003C44DE">
      <w:pPr>
        <w:tabs>
          <w:tab w:val="right" w:pos="8640"/>
          <w:tab w:val="right" w:pos="10440"/>
        </w:tabs>
        <w:jc w:val="both"/>
      </w:pPr>
      <w:r w:rsidRPr="00A56518">
        <w:t>Status:</w:t>
      </w:r>
      <w:r w:rsidR="00157B27" w:rsidRPr="00A56518">
        <w:t xml:space="preserve"> FINAL</w:t>
      </w:r>
    </w:p>
    <w:p w14:paraId="3E9CF5BA" w14:textId="5DDA9865" w:rsidR="00E658E8" w:rsidRPr="00051139" w:rsidRDefault="00E658E8" w:rsidP="003C44DE">
      <w:pPr>
        <w:tabs>
          <w:tab w:val="right" w:pos="8640"/>
          <w:tab w:val="right" w:pos="10440"/>
        </w:tabs>
        <w:jc w:val="both"/>
      </w:pPr>
      <w:r w:rsidRPr="00A56518">
        <w:t xml:space="preserve">Date: </w:t>
      </w:r>
      <w:r w:rsidR="00157B27" w:rsidRPr="00A56518">
        <w:t>23</w:t>
      </w:r>
      <w:r w:rsidR="00842212" w:rsidRPr="00A56518">
        <w:t xml:space="preserve"> </w:t>
      </w:r>
      <w:r w:rsidR="00157B27" w:rsidRPr="00A56518">
        <w:t xml:space="preserve">May </w:t>
      </w:r>
      <w:r w:rsidR="00842212" w:rsidRPr="00A56518">
        <w:t>2023</w:t>
      </w:r>
    </w:p>
    <w:p w14:paraId="420C208D" w14:textId="07041BB3" w:rsidR="00411C14" w:rsidRPr="00411C14" w:rsidRDefault="00411C14" w:rsidP="00411C14">
      <w:pPr>
        <w:pStyle w:val="Commentaire"/>
      </w:pPr>
      <w:r w:rsidRPr="00411C14">
        <w:rPr>
          <w:rFonts w:eastAsia="Arial"/>
        </w:rPr>
        <w:t xml:space="preserve">Title: </w:t>
      </w:r>
      <w:r w:rsidR="00842212">
        <w:t>SDRF-Proteomics</w:t>
      </w:r>
      <w:r w:rsidRPr="00411C14">
        <w:t xml:space="preserve">: Sample and Data Relationship Format </w:t>
      </w:r>
      <w:r w:rsidR="2C344126">
        <w:t>(SDRF)</w:t>
      </w:r>
      <w:r>
        <w:t xml:space="preserve"> </w:t>
      </w:r>
      <w:r w:rsidRPr="00411C14">
        <w:t>for Proteomics</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5BE59416" w14:textId="30B285F1" w:rsidR="7DD0F813" w:rsidRDefault="000A0302" w:rsidP="00842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roofErr w:type="spellStart"/>
      <w:r>
        <w:t>Chengxin</w:t>
      </w:r>
      <w:proofErr w:type="spellEnd"/>
      <w:r>
        <w:t xml:space="preserve"> Dai,</w:t>
      </w:r>
      <w:r w:rsidR="5F1B4E8B">
        <w:t xml:space="preserve"> </w:t>
      </w:r>
      <w:r>
        <w:t xml:space="preserve">Chongqing University </w:t>
      </w:r>
      <w:r w:rsidR="29706B74" w:rsidRPr="5D99B689">
        <w:t xml:space="preserve">of Posts </w:t>
      </w:r>
      <w:r w:rsidR="29706B74">
        <w:t xml:space="preserve">and </w:t>
      </w:r>
      <w:r>
        <w:t>Telecommunications,</w:t>
      </w:r>
      <w:r w:rsidR="79D9402B">
        <w:t xml:space="preserve"> </w:t>
      </w:r>
      <w:r>
        <w:t>Chongqing, China</w:t>
      </w:r>
    </w:p>
    <w:p w14:paraId="35F0799D" w14:textId="6EE96078" w:rsidR="000A0302" w:rsidRDefault="000A0302" w:rsidP="003C44DE">
      <w:pPr>
        <w:widowControl w:val="0"/>
        <w:pBdr>
          <w:top w:val="nil"/>
          <w:left w:val="nil"/>
          <w:bottom w:val="nil"/>
          <w:right w:val="nil"/>
          <w:between w:val="nil"/>
        </w:pBdr>
        <w:spacing w:line="276" w:lineRule="auto"/>
        <w:jc w:val="both"/>
      </w:pPr>
      <w:r>
        <w:t xml:space="preserve">Anja </w:t>
      </w:r>
      <w:proofErr w:type="spellStart"/>
      <w:r>
        <w:t>Fullgrabe</w:t>
      </w:r>
      <w:proofErr w:type="spellEnd"/>
      <w:r>
        <w:t>, EMBL-EBI, U.K</w:t>
      </w:r>
    </w:p>
    <w:p w14:paraId="4983EF41" w14:textId="20FC8F99" w:rsidR="000A0302" w:rsidRDefault="000A0302" w:rsidP="003C44DE">
      <w:pPr>
        <w:widowControl w:val="0"/>
        <w:pBdr>
          <w:top w:val="nil"/>
          <w:left w:val="nil"/>
          <w:bottom w:val="nil"/>
          <w:right w:val="nil"/>
          <w:between w:val="nil"/>
        </w:pBdr>
        <w:spacing w:line="276" w:lineRule="auto"/>
        <w:jc w:val="both"/>
      </w:pPr>
      <w:r>
        <w:t xml:space="preserve">Elizaveta </w:t>
      </w:r>
      <w:proofErr w:type="spellStart"/>
      <w:r>
        <w:t>Solovyeva</w:t>
      </w:r>
      <w:proofErr w:type="spellEnd"/>
      <w:r>
        <w:t xml:space="preserve">, </w:t>
      </w:r>
      <w:r w:rsidR="19F9BAD4">
        <w:t xml:space="preserve">Moscow Institute of Physics and Technology and </w:t>
      </w:r>
      <w:r>
        <w:t xml:space="preserve">INEPCP </w:t>
      </w:r>
      <w:r w:rsidR="6FABB316">
        <w:t xml:space="preserve">FRCCP </w:t>
      </w:r>
      <w:r>
        <w:t>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 xml:space="preserve">Marc </w:t>
      </w:r>
      <w:proofErr w:type="spellStart"/>
      <w:r>
        <w:t>Vaudel</w:t>
      </w:r>
      <w:proofErr w:type="spellEnd"/>
      <w:r>
        <w:t>,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proofErr w:type="spellStart"/>
      <w:r>
        <w:t>Veit</w:t>
      </w:r>
      <w:proofErr w:type="spellEnd"/>
      <w:r>
        <w:t xml:space="preserve"> </w:t>
      </w:r>
      <w:proofErr w:type="spellStart"/>
      <w:r>
        <w:t>Schwämmle</w:t>
      </w:r>
      <w:proofErr w:type="spellEnd"/>
      <w:r>
        <w:t>, University of Southern Denmark, Denmark</w:t>
      </w:r>
    </w:p>
    <w:p w14:paraId="503BDC15" w14:textId="061CF453" w:rsidR="000A0302" w:rsidRDefault="008352DB" w:rsidP="003C44DE">
      <w:pPr>
        <w:widowControl w:val="0"/>
        <w:pBdr>
          <w:top w:val="nil"/>
          <w:left w:val="nil"/>
          <w:bottom w:val="nil"/>
          <w:right w:val="nil"/>
          <w:between w:val="nil"/>
        </w:pBdr>
        <w:spacing w:line="276" w:lineRule="auto"/>
        <w:jc w:val="both"/>
      </w:pPr>
      <w:r w:rsidRPr="008352DB">
        <w:t>Wilhelm, Mathias</w:t>
      </w:r>
      <w:r w:rsidR="000A0302">
        <w:t>, Technical University of Munich, Germany</w:t>
      </w:r>
    </w:p>
    <w:p w14:paraId="699CE309" w14:textId="1EE03A7A" w:rsidR="008352DB" w:rsidRDefault="2F075BED" w:rsidP="003C44DE">
      <w:pPr>
        <w:widowControl w:val="0"/>
        <w:pBdr>
          <w:top w:val="nil"/>
          <w:left w:val="nil"/>
          <w:bottom w:val="nil"/>
          <w:right w:val="nil"/>
          <w:between w:val="nil"/>
        </w:pBdr>
        <w:spacing w:line="276" w:lineRule="auto"/>
        <w:jc w:val="both"/>
      </w:pPr>
      <w:r>
        <w:t xml:space="preserve">Samaras </w:t>
      </w:r>
      <w:proofErr w:type="spellStart"/>
      <w:r>
        <w:t>Patroklos</w:t>
      </w:r>
      <w:proofErr w:type="spellEnd"/>
      <w:r>
        <w:t>, Technical University of Munich, Germany</w:t>
      </w:r>
    </w:p>
    <w:p w14:paraId="4B35A684" w14:textId="56D76104" w:rsidR="00723799" w:rsidRDefault="00BA5BC5" w:rsidP="003C44DE">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0028054D" w:rsidRPr="0028054D">
        <w:t>University Hospital of Schleswig-Holstein, Kiel, Germany</w:t>
      </w:r>
    </w:p>
    <w:p w14:paraId="4C5CE3BB" w14:textId="61DD65C1" w:rsidR="0099260E" w:rsidRDefault="0099260E" w:rsidP="003C44DE">
      <w:pPr>
        <w:widowControl w:val="0"/>
        <w:pBdr>
          <w:top w:val="nil"/>
          <w:left w:val="nil"/>
          <w:bottom w:val="nil"/>
          <w:right w:val="nil"/>
          <w:between w:val="nil"/>
        </w:pBdr>
        <w:spacing w:line="276" w:lineRule="auto"/>
        <w:jc w:val="both"/>
      </w:pPr>
      <w:r>
        <w:t xml:space="preserve">Juan Antonio </w:t>
      </w:r>
      <w:proofErr w:type="spellStart"/>
      <w:r>
        <w:t>Vizcaíno</w:t>
      </w:r>
      <w:proofErr w:type="spellEnd"/>
      <w:r>
        <w:t>, EMBL-EBI</w:t>
      </w:r>
      <w:r w:rsidR="008352DB">
        <w:t>, UK</w:t>
      </w:r>
    </w:p>
    <w:p w14:paraId="33696C9B" w14:textId="07305DDD" w:rsidR="00FB6D9C" w:rsidRDefault="00FB6D9C" w:rsidP="003C44DE">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 USA</w:t>
      </w:r>
    </w:p>
    <w:p w14:paraId="069946C8" w14:textId="0B2FA3D8" w:rsidR="305AC6D0" w:rsidRDefault="0B4A1091" w:rsidP="169CB791">
      <w:pPr>
        <w:spacing w:line="276" w:lineRule="auto"/>
        <w:jc w:val="both"/>
      </w:pPr>
      <w:r>
        <w:t>Pablo Moreno, EMBL-EBI</w:t>
      </w:r>
      <w:r w:rsidR="008352DB">
        <w:t>, UK</w:t>
      </w:r>
    </w:p>
    <w:p w14:paraId="63021C88" w14:textId="19288922" w:rsidR="000A0302" w:rsidRDefault="000A0302" w:rsidP="003C44DE">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 Austria</w:t>
      </w:r>
    </w:p>
    <w:p w14:paraId="17BB8685" w14:textId="003FFD17" w:rsidR="6E090A31" w:rsidRDefault="6E090A31" w:rsidP="361E433D">
      <w:pPr>
        <w:spacing w:line="276" w:lineRule="auto"/>
        <w:jc w:val="both"/>
      </w:pPr>
      <w:r>
        <w:t xml:space="preserve">Mikhail V. </w:t>
      </w:r>
      <w:proofErr w:type="spellStart"/>
      <w:r>
        <w:t>Gorshkov</w:t>
      </w:r>
      <w:proofErr w:type="spellEnd"/>
      <w:r>
        <w:t>, INEPCP FRCCP RAS, Moscow, Russia</w:t>
      </w:r>
    </w:p>
    <w:p w14:paraId="30511265" w14:textId="0755A991" w:rsidR="6402813D" w:rsidRDefault="6402813D" w:rsidP="4F0D3127">
      <w:pPr>
        <w:spacing w:line="276" w:lineRule="auto"/>
        <w:jc w:val="both"/>
      </w:pPr>
      <w:r>
        <w:t xml:space="preserve">David </w:t>
      </w:r>
      <w:proofErr w:type="spellStart"/>
      <w:r>
        <w:t>Bouyssié</w:t>
      </w:r>
      <w:proofErr w:type="spellEnd"/>
      <w:r>
        <w:t xml:space="preserve">, IPBS, </w:t>
      </w:r>
      <w:r w:rsidRPr="1ACA6BBB">
        <w:rPr>
          <w:color w:val="212121"/>
        </w:rPr>
        <w:t>University of Toulouse, CNRS, UPS, Toulouse, France</w:t>
      </w:r>
    </w:p>
    <w:p w14:paraId="1AC61CF6" w14:textId="58115DEA" w:rsidR="002E3DF0" w:rsidRPr="002E3DF0" w:rsidRDefault="4B8D6B8B" w:rsidP="002E3DF0">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 Ghent, Belgium</w:t>
      </w:r>
    </w:p>
    <w:p w14:paraId="5F4357D4" w14:textId="773940C0" w:rsidR="357EE407" w:rsidRDefault="115664EA" w:rsidP="169CB791">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44AA94CF" w14:textId="70791FE2" w:rsidR="000A0302" w:rsidRDefault="71277ECE" w:rsidP="0070350E">
      <w:pPr>
        <w:widowControl w:val="0"/>
        <w:pBdr>
          <w:top w:val="nil"/>
          <w:left w:val="nil"/>
          <w:bottom w:val="nil"/>
          <w:right w:val="nil"/>
          <w:between w:val="nil"/>
        </w:pBdr>
        <w:spacing w:line="276" w:lineRule="auto"/>
        <w:jc w:val="both"/>
      </w:pPr>
      <w:r>
        <w:t xml:space="preserve">Julian </w:t>
      </w:r>
      <w:proofErr w:type="spellStart"/>
      <w:r>
        <w:t>Uszkoreit</w:t>
      </w:r>
      <w:proofErr w:type="spellEnd"/>
      <w:r>
        <w:t>, Ruhr</w:t>
      </w:r>
      <w:r w:rsidR="1BBA2737">
        <w:t xml:space="preserve"> </w:t>
      </w:r>
      <w:r>
        <w:t>University Bochum, Bochum, Germany</w:t>
      </w:r>
    </w:p>
    <w:p w14:paraId="5EBC98A2" w14:textId="7B7B6975" w:rsidR="00A02837" w:rsidRDefault="00A02837" w:rsidP="0070350E">
      <w:pPr>
        <w:widowControl w:val="0"/>
        <w:pBdr>
          <w:top w:val="nil"/>
          <w:left w:val="nil"/>
          <w:bottom w:val="nil"/>
          <w:right w:val="nil"/>
          <w:between w:val="nil"/>
        </w:pBdr>
        <w:spacing w:line="276" w:lineRule="auto"/>
        <w:jc w:val="both"/>
      </w:pPr>
      <w:r w:rsidRPr="00A02837">
        <w:t>Eric W. Deutsch, Institute for Systems Biology</w:t>
      </w:r>
    </w:p>
    <w:p w14:paraId="3E7DD93E" w14:textId="77777777" w:rsidR="000A0302" w:rsidRDefault="002232B7" w:rsidP="0070350E">
      <w:pPr>
        <w:widowControl w:val="0"/>
        <w:pBdr>
          <w:top w:val="nil"/>
          <w:left w:val="nil"/>
          <w:bottom w:val="nil"/>
          <w:right w:val="nil"/>
          <w:between w:val="nil"/>
        </w:pBdr>
        <w:spacing w:line="276" w:lineRule="auto"/>
        <w:jc w:val="both"/>
      </w:pPr>
      <w:r w:rsidRPr="002232B7">
        <w:t>Nuno Bandeira, University of California San Diego</w:t>
      </w:r>
    </w:p>
    <w:p w14:paraId="36DD526E" w14:textId="77777777" w:rsidR="006E3CFE" w:rsidRDefault="006E3CFE" w:rsidP="0070350E">
      <w:pPr>
        <w:widowControl w:val="0"/>
        <w:pBdr>
          <w:top w:val="nil"/>
          <w:left w:val="nil"/>
          <w:bottom w:val="nil"/>
          <w:right w:val="nil"/>
          <w:between w:val="nil"/>
        </w:pBdr>
        <w:spacing w:line="276" w:lineRule="auto"/>
        <w:jc w:val="both"/>
      </w:pPr>
      <w:proofErr w:type="spellStart"/>
      <w:r>
        <w:t>Mingze</w:t>
      </w:r>
      <w:proofErr w:type="spellEnd"/>
      <w:r>
        <w:t xml:space="preserve"> Bai, Chongqing University of Posts and Telecommunications, Chongqing, China</w:t>
      </w:r>
    </w:p>
    <w:p w14:paraId="63B0292A" w14:textId="77777777" w:rsidR="000A0302" w:rsidRDefault="000A0302" w:rsidP="0070350E">
      <w:pPr>
        <w:widowControl w:val="0"/>
        <w:pBdr>
          <w:top w:val="nil"/>
          <w:left w:val="nil"/>
          <w:bottom w:val="nil"/>
          <w:right w:val="nil"/>
          <w:between w:val="nil"/>
        </w:pBdr>
        <w:spacing w:line="276" w:lineRule="auto"/>
        <w:jc w:val="both"/>
      </w:pPr>
      <w:r>
        <w:t xml:space="preserve">Lev </w:t>
      </w:r>
      <w:proofErr w:type="spellStart"/>
      <w:r>
        <w:t>Levitsky</w:t>
      </w:r>
      <w:proofErr w:type="spellEnd"/>
      <w:r>
        <w:t xml:space="preserve">, INEPCP </w:t>
      </w:r>
      <w:r w:rsidR="4361990B">
        <w:t xml:space="preserve">FRCCP </w:t>
      </w:r>
      <w:r>
        <w:t>RAS, Moscow, Russia</w:t>
      </w:r>
    </w:p>
    <w:p w14:paraId="78281CFA" w14:textId="77777777" w:rsidR="00C664A0" w:rsidRDefault="00C664A0" w:rsidP="0070350E">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 Germany</w:t>
      </w:r>
    </w:p>
    <w:p w14:paraId="35EC922A" w14:textId="77777777" w:rsidR="000A0302" w:rsidRPr="00CB16D0" w:rsidRDefault="000A0302" w:rsidP="00842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proofErr w:type="spellStart"/>
      <w:r w:rsidRPr="00CB16D0">
        <w:rPr>
          <w:lang w:val="en-US"/>
        </w:rPr>
        <w:t>Yasset</w:t>
      </w:r>
      <w:proofErr w:type="spellEnd"/>
      <w:r w:rsidRPr="00CB16D0">
        <w:rPr>
          <w:lang w:val="en-US"/>
        </w:rPr>
        <w:t xml:space="preserve"> Perez-</w:t>
      </w:r>
      <w:proofErr w:type="spellStart"/>
      <w:r w:rsidRPr="00CB16D0">
        <w:rPr>
          <w:lang w:val="en-US"/>
        </w:rPr>
        <w:t>Riverol</w:t>
      </w:r>
      <w:proofErr w:type="spellEnd"/>
      <w:r w:rsidRPr="00CB16D0">
        <w:rPr>
          <w:lang w:val="en-US"/>
        </w:rPr>
        <w:t>, EMBL-EBI</w:t>
      </w:r>
      <w:r w:rsidR="0099260E" w:rsidRPr="00CB16D0">
        <w:rPr>
          <w:lang w:val="en-US"/>
        </w:rPr>
        <w:t>, UK</w:t>
      </w:r>
    </w:p>
    <w:p w14:paraId="1E226D08" w14:textId="77777777" w:rsidR="002232B7" w:rsidRPr="00051139" w:rsidRDefault="002232B7" w:rsidP="003C44DE">
      <w:pPr>
        <w:jc w:val="both"/>
      </w:pPr>
    </w:p>
    <w:p w14:paraId="0000001E" w14:textId="3DABFC6A" w:rsidR="004D32AB" w:rsidRPr="00E84C4A" w:rsidRDefault="00CA1E15" w:rsidP="003C44DE">
      <w:pPr>
        <w:jc w:val="both"/>
        <w:rPr>
          <w:b/>
        </w:rPr>
      </w:pPr>
      <w:r w:rsidRPr="00E84C4A">
        <w:rPr>
          <w:b/>
        </w:rPr>
        <w:t>Status of this document</w:t>
      </w:r>
    </w:p>
    <w:p w14:paraId="0000001F" w14:textId="2619D7F0" w:rsidR="004D32AB" w:rsidRPr="00051139" w:rsidRDefault="00CA1E15" w:rsidP="003C44DE">
      <w:pPr>
        <w:jc w:val="both"/>
      </w:pPr>
      <w:r>
        <w:t xml:space="preserve">This document provides information to the proteomics community about a proposed standard </w:t>
      </w:r>
      <w:r w:rsidR="0099260E">
        <w:t xml:space="preserve">for sample metadata annotations </w:t>
      </w:r>
      <w:r w:rsidR="5FDBB1DF">
        <w:t xml:space="preserve">(for instance, to be used </w:t>
      </w:r>
      <w:r w:rsidR="0099260E">
        <w:t>in public repositories</w:t>
      </w:r>
      <w:r w:rsidR="592123E4">
        <w:t>)</w:t>
      </w:r>
      <w:r>
        <w:t xml:space="preserve"> called </w:t>
      </w:r>
      <w:r w:rsidR="6C5FDA59">
        <w:t xml:space="preserve">Sample </w:t>
      </w:r>
      <w:r w:rsidR="00255937">
        <w:t xml:space="preserve">and </w:t>
      </w:r>
      <w:r w:rsidR="6C5FDA59">
        <w:t>Data Relation</w:t>
      </w:r>
      <w:r w:rsidR="37E63AAD">
        <w:t>ship</w:t>
      </w:r>
      <w:r w:rsidR="6C5FDA59">
        <w:t xml:space="preserve"> File (</w:t>
      </w:r>
      <w:r w:rsidR="0099260E">
        <w:t>SDRF</w:t>
      </w:r>
      <w:r w:rsidR="499860B7">
        <w:t>)</w:t>
      </w:r>
      <w:r>
        <w:t>. Distribution is unlimited.</w:t>
      </w:r>
    </w:p>
    <w:p w14:paraId="51ABBFDB" w14:textId="77777777" w:rsidR="00CB16D0" w:rsidRDefault="00CB16D0" w:rsidP="003C44DE">
      <w:pPr>
        <w:jc w:val="both"/>
      </w:pPr>
      <w:bookmarkStart w:id="0" w:name="_heading=h.gjdgxs" w:colFirst="0" w:colLast="0"/>
      <w:bookmarkEnd w:id="0"/>
    </w:p>
    <w:p w14:paraId="00000021" w14:textId="6AE9F507" w:rsidR="004D32AB" w:rsidRPr="00E84C4A" w:rsidRDefault="00CA1E15" w:rsidP="003C44DE">
      <w:pPr>
        <w:jc w:val="both"/>
        <w:rPr>
          <w:b/>
          <w:u w:val="single"/>
        </w:rPr>
      </w:pPr>
      <w:r w:rsidRPr="00A56518">
        <w:rPr>
          <w:b/>
        </w:rPr>
        <w:t>Versio</w:t>
      </w:r>
      <w:r w:rsidR="0014161A" w:rsidRPr="00A56518">
        <w:rPr>
          <w:b/>
        </w:rPr>
        <w:t xml:space="preserve">n </w:t>
      </w:r>
      <w:r w:rsidRPr="00A56518">
        <w:rPr>
          <w:b/>
        </w:rPr>
        <w:t xml:space="preserve"> </w:t>
      </w:r>
      <w:r w:rsidR="0099260E" w:rsidRPr="00A56518">
        <w:rPr>
          <w:b/>
        </w:rPr>
        <w:t>1</w:t>
      </w:r>
      <w:r w:rsidRPr="00A56518">
        <w:rPr>
          <w:b/>
        </w:rPr>
        <w:t>.0</w:t>
      </w:r>
    </w:p>
    <w:p w14:paraId="00000023" w14:textId="154ACD0F" w:rsidR="004D32AB" w:rsidRPr="00051139" w:rsidRDefault="00CA1E15" w:rsidP="00CB16D0">
      <w:pPr>
        <w:pStyle w:val="Titre1"/>
        <w:numPr>
          <w:ilvl w:val="0"/>
          <w:numId w:val="0"/>
        </w:numPr>
        <w:spacing w:before="0" w:after="0"/>
        <w:jc w:val="both"/>
      </w:pPr>
      <w:bookmarkStart w:id="1" w:name="_Toc53173084"/>
      <w:bookmarkStart w:id="2" w:name="_Toc67562059"/>
      <w:bookmarkStart w:id="3" w:name="_Toc135742230"/>
      <w:r w:rsidRPr="00CB16D0">
        <w:lastRenderedPageBreak/>
        <w:t>Abstract</w:t>
      </w:r>
      <w:bookmarkEnd w:id="1"/>
      <w:bookmarkEnd w:id="2"/>
      <w:bookmarkEnd w:id="3"/>
    </w:p>
    <w:p w14:paraId="00000025" w14:textId="71A980E7" w:rsidR="004D32AB" w:rsidRPr="00051139" w:rsidRDefault="00CA1E15" w:rsidP="00CB16D0">
      <w:pPr>
        <w:jc w:val="both"/>
      </w:pPr>
      <w:r w:rsidRPr="00051139">
        <w:t>The Human Proteome Organisation (HUPO) Proteomics Standards Initiative (PSI) defines community standards for data representation in proteomics to facilitate data comparison, exchange</w:t>
      </w:r>
      <w:r w:rsidR="00081E35">
        <w:t>,</w:t>
      </w:r>
      <w:r w:rsidRPr="00051139">
        <w:t xml:space="preserve"> and verification. This document presents a specification for </w:t>
      </w:r>
      <w:r w:rsidR="0099260E">
        <w:t xml:space="preserve">a sample metadata annotation of proteomics experiments. </w:t>
      </w:r>
      <w:r w:rsidRPr="00051139">
        <w:t xml:space="preserve"> </w:t>
      </w:r>
    </w:p>
    <w:p w14:paraId="4CA86E1B" w14:textId="2418B125" w:rsidR="004817BB" w:rsidRDefault="00CA1E15" w:rsidP="00CB16D0">
      <w:pPr>
        <w:jc w:val="both"/>
      </w:pPr>
      <w:r w:rsidRPr="00051139">
        <w:t xml:space="preserve">Further detailed information, including any updates to this document, implementations, and examples is available at </w:t>
      </w:r>
      <w:hyperlink r:id="rId9">
        <w:r w:rsidR="00F13619">
          <w:rPr>
            <w:rStyle w:val="Lienhypertexte"/>
          </w:rPr>
          <w:t>https://github.com/bigbio/proteomics-sample-metadata</w:t>
        </w:r>
      </w:hyperlink>
      <w:r w:rsidR="007F030D">
        <w:t>. The official PSI web page for the document is the following</w:t>
      </w:r>
      <w:r w:rsidR="004817BB">
        <w:t xml:space="preserve"> </w:t>
      </w:r>
      <w:hyperlink r:id="rId10">
        <w:r w:rsidR="004817BB" w:rsidRPr="221D1B92">
          <w:rPr>
            <w:rStyle w:val="Lienhypertexte"/>
          </w:rPr>
          <w:t>http://psidev.info</w:t>
        </w:r>
        <w:r w:rsidR="004817BB" w:rsidRPr="72100ABA">
          <w:rPr>
            <w:rStyle w:val="Lienhypertexte"/>
          </w:rPr>
          <w:t>/</w:t>
        </w:r>
      </w:hyperlink>
      <w:r w:rsidR="002232B7">
        <w:rPr>
          <w:rStyle w:val="Lienhypertexte"/>
        </w:rPr>
        <w:t>magetab</w:t>
      </w:r>
      <w:r w:rsidR="004817BB">
        <w:t xml:space="preserve">. </w:t>
      </w:r>
    </w:p>
    <w:p w14:paraId="0D2007F7" w14:textId="77777777" w:rsidR="004817BB" w:rsidRDefault="004817BB" w:rsidP="00CB16D0">
      <w:pPr>
        <w:jc w:val="both"/>
      </w:pPr>
    </w:p>
    <w:p w14:paraId="00000029" w14:textId="54D96D46" w:rsidR="004D32AB" w:rsidRPr="00CB16D0" w:rsidRDefault="00CA1E15" w:rsidP="003C44DE">
      <w:pPr>
        <w:jc w:val="both"/>
        <w:rPr>
          <w:b/>
        </w:rPr>
      </w:pPr>
      <w:r w:rsidRPr="00CB16D0">
        <w:rPr>
          <w:b/>
        </w:rPr>
        <w:t>Contents</w:t>
      </w:r>
    </w:p>
    <w:p w14:paraId="6F648C57" w14:textId="075F8747" w:rsidR="00672F77" w:rsidRPr="00CB16D0" w:rsidRDefault="00672F77" w:rsidP="00681C8A">
      <w:pPr>
        <w:rPr>
          <w:b/>
        </w:rPr>
      </w:pPr>
    </w:p>
    <w:p w14:paraId="231692D1" w14:textId="340B28F4" w:rsidR="00C27882" w:rsidRDefault="00C27882" w:rsidP="00C27882"/>
    <w:p w14:paraId="548431FD" w14:textId="238D6193" w:rsidR="0039747B" w:rsidRDefault="00C27882">
      <w:pPr>
        <w:pStyle w:val="TM1"/>
        <w:rPr>
          <w:rFonts w:asciiTheme="minorHAnsi" w:eastAsiaTheme="minorEastAsia" w:hAnsiTheme="minorHAnsi" w:cstheme="minorBidi"/>
          <w:noProof/>
          <w:sz w:val="22"/>
          <w:szCs w:val="22"/>
          <w:lang w:val="fr-FR" w:eastAsia="fr-FR"/>
        </w:rPr>
      </w:pPr>
      <w:r>
        <w:fldChar w:fldCharType="begin"/>
      </w:r>
      <w:r>
        <w:instrText xml:space="preserve"> TOC \o "1-4" \h \z \u </w:instrText>
      </w:r>
      <w:r>
        <w:fldChar w:fldCharType="separate"/>
      </w:r>
      <w:hyperlink w:anchor="_Toc135742230" w:history="1">
        <w:r w:rsidR="0039747B" w:rsidRPr="00DE3269">
          <w:rPr>
            <w:rStyle w:val="Lienhypertexte"/>
            <w:noProof/>
          </w:rPr>
          <w:t>Abstract</w:t>
        </w:r>
        <w:r w:rsidR="0039747B">
          <w:rPr>
            <w:noProof/>
            <w:webHidden/>
          </w:rPr>
          <w:tab/>
        </w:r>
        <w:r w:rsidR="0039747B">
          <w:rPr>
            <w:noProof/>
            <w:webHidden/>
          </w:rPr>
          <w:fldChar w:fldCharType="begin"/>
        </w:r>
        <w:r w:rsidR="0039747B">
          <w:rPr>
            <w:noProof/>
            <w:webHidden/>
          </w:rPr>
          <w:instrText xml:space="preserve"> PAGEREF _Toc135742230 \h </w:instrText>
        </w:r>
        <w:r w:rsidR="0039747B">
          <w:rPr>
            <w:noProof/>
            <w:webHidden/>
          </w:rPr>
        </w:r>
        <w:r w:rsidR="0039747B">
          <w:rPr>
            <w:noProof/>
            <w:webHidden/>
          </w:rPr>
          <w:fldChar w:fldCharType="separate"/>
        </w:r>
        <w:r w:rsidR="008A353B">
          <w:rPr>
            <w:noProof/>
            <w:webHidden/>
          </w:rPr>
          <w:t>2</w:t>
        </w:r>
        <w:r w:rsidR="0039747B">
          <w:rPr>
            <w:noProof/>
            <w:webHidden/>
          </w:rPr>
          <w:fldChar w:fldCharType="end"/>
        </w:r>
      </w:hyperlink>
    </w:p>
    <w:p w14:paraId="6E7E9FCF" w14:textId="7B541C0F" w:rsidR="0039747B" w:rsidRDefault="00DD21CA">
      <w:pPr>
        <w:pStyle w:val="TM1"/>
        <w:rPr>
          <w:rFonts w:asciiTheme="minorHAnsi" w:eastAsiaTheme="minorEastAsia" w:hAnsiTheme="minorHAnsi" w:cstheme="minorBidi"/>
          <w:noProof/>
          <w:sz w:val="22"/>
          <w:szCs w:val="22"/>
          <w:lang w:val="fr-FR" w:eastAsia="fr-FR"/>
        </w:rPr>
      </w:pPr>
      <w:hyperlink w:anchor="_Toc135742231" w:history="1">
        <w:r w:rsidR="0039747B" w:rsidRPr="00DE3269">
          <w:rPr>
            <w:rStyle w:val="Lienhypertexte"/>
            <w:bCs/>
            <w:noProof/>
          </w:rPr>
          <w:t>1.</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Introduction.</w:t>
        </w:r>
        <w:r w:rsidR="0039747B">
          <w:rPr>
            <w:noProof/>
            <w:webHidden/>
          </w:rPr>
          <w:tab/>
        </w:r>
        <w:r w:rsidR="0039747B">
          <w:rPr>
            <w:noProof/>
            <w:webHidden/>
          </w:rPr>
          <w:fldChar w:fldCharType="begin"/>
        </w:r>
        <w:r w:rsidR="0039747B">
          <w:rPr>
            <w:noProof/>
            <w:webHidden/>
          </w:rPr>
          <w:instrText xml:space="preserve"> PAGEREF _Toc135742231 \h </w:instrText>
        </w:r>
        <w:r w:rsidR="0039747B">
          <w:rPr>
            <w:noProof/>
            <w:webHidden/>
          </w:rPr>
        </w:r>
        <w:r w:rsidR="0039747B">
          <w:rPr>
            <w:noProof/>
            <w:webHidden/>
          </w:rPr>
          <w:fldChar w:fldCharType="separate"/>
        </w:r>
        <w:r w:rsidR="008A353B">
          <w:rPr>
            <w:noProof/>
            <w:webHidden/>
          </w:rPr>
          <w:t>3</w:t>
        </w:r>
        <w:r w:rsidR="0039747B">
          <w:rPr>
            <w:noProof/>
            <w:webHidden/>
          </w:rPr>
          <w:fldChar w:fldCharType="end"/>
        </w:r>
      </w:hyperlink>
    </w:p>
    <w:p w14:paraId="0AC5AD6E" w14:textId="069CE1F3" w:rsidR="0039747B" w:rsidRDefault="00DD21CA" w:rsidP="004A0CDB">
      <w:pPr>
        <w:pStyle w:val="TM2"/>
        <w:rPr>
          <w:rFonts w:asciiTheme="minorHAnsi" w:eastAsiaTheme="minorEastAsia" w:hAnsiTheme="minorHAnsi" w:cstheme="minorBidi"/>
          <w:noProof/>
          <w:sz w:val="22"/>
          <w:szCs w:val="22"/>
          <w:lang w:val="fr-FR" w:eastAsia="fr-FR"/>
        </w:rPr>
      </w:pPr>
      <w:hyperlink w:anchor="_Toc135742232" w:history="1">
        <w:r w:rsidR="0039747B" w:rsidRPr="00DE3269">
          <w:rPr>
            <w:rStyle w:val="Lienhypertexte"/>
            <w:b/>
            <w:bCs/>
            <w:noProof/>
          </w:rPr>
          <w:t>1.1 Description of the need.</w:t>
        </w:r>
        <w:r w:rsidR="0039747B">
          <w:rPr>
            <w:noProof/>
            <w:webHidden/>
          </w:rPr>
          <w:tab/>
        </w:r>
        <w:r w:rsidR="0039747B">
          <w:rPr>
            <w:noProof/>
            <w:webHidden/>
          </w:rPr>
          <w:fldChar w:fldCharType="begin"/>
        </w:r>
        <w:r w:rsidR="0039747B">
          <w:rPr>
            <w:noProof/>
            <w:webHidden/>
          </w:rPr>
          <w:instrText xml:space="preserve"> PAGEREF _Toc135742232 \h </w:instrText>
        </w:r>
        <w:r w:rsidR="0039747B">
          <w:rPr>
            <w:noProof/>
            <w:webHidden/>
          </w:rPr>
        </w:r>
        <w:r w:rsidR="0039747B">
          <w:rPr>
            <w:noProof/>
            <w:webHidden/>
          </w:rPr>
          <w:fldChar w:fldCharType="separate"/>
        </w:r>
        <w:r w:rsidR="008A353B">
          <w:rPr>
            <w:noProof/>
            <w:webHidden/>
          </w:rPr>
          <w:t>3</w:t>
        </w:r>
        <w:r w:rsidR="0039747B">
          <w:rPr>
            <w:noProof/>
            <w:webHidden/>
          </w:rPr>
          <w:fldChar w:fldCharType="end"/>
        </w:r>
      </w:hyperlink>
    </w:p>
    <w:p w14:paraId="5C9B17B8" w14:textId="2A8A396A" w:rsidR="0039747B" w:rsidRDefault="00DD21CA" w:rsidP="004A0CDB">
      <w:pPr>
        <w:pStyle w:val="TM2"/>
        <w:rPr>
          <w:rFonts w:asciiTheme="minorHAnsi" w:eastAsiaTheme="minorEastAsia" w:hAnsiTheme="minorHAnsi" w:cstheme="minorBidi"/>
          <w:noProof/>
          <w:sz w:val="22"/>
          <w:szCs w:val="22"/>
          <w:lang w:val="fr-FR" w:eastAsia="fr-FR"/>
        </w:rPr>
      </w:pPr>
      <w:hyperlink w:anchor="_Toc135742233" w:history="1">
        <w:r w:rsidR="0039747B" w:rsidRPr="00DE3269">
          <w:rPr>
            <w:rStyle w:val="Lienhypertexte"/>
            <w:b/>
            <w:bCs/>
            <w:noProof/>
          </w:rPr>
          <w:t>1.2 Use cases.</w:t>
        </w:r>
        <w:r w:rsidR="0039747B">
          <w:rPr>
            <w:noProof/>
            <w:webHidden/>
          </w:rPr>
          <w:tab/>
        </w:r>
        <w:r w:rsidR="0039747B">
          <w:rPr>
            <w:noProof/>
            <w:webHidden/>
          </w:rPr>
          <w:fldChar w:fldCharType="begin"/>
        </w:r>
        <w:r w:rsidR="0039747B">
          <w:rPr>
            <w:noProof/>
            <w:webHidden/>
          </w:rPr>
          <w:instrText xml:space="preserve"> PAGEREF _Toc135742233 \h </w:instrText>
        </w:r>
        <w:r w:rsidR="0039747B">
          <w:rPr>
            <w:noProof/>
            <w:webHidden/>
          </w:rPr>
        </w:r>
        <w:r w:rsidR="0039747B">
          <w:rPr>
            <w:noProof/>
            <w:webHidden/>
          </w:rPr>
          <w:fldChar w:fldCharType="separate"/>
        </w:r>
        <w:r w:rsidR="008A353B">
          <w:rPr>
            <w:noProof/>
            <w:webHidden/>
          </w:rPr>
          <w:t>5</w:t>
        </w:r>
        <w:r w:rsidR="0039747B">
          <w:rPr>
            <w:noProof/>
            <w:webHidden/>
          </w:rPr>
          <w:fldChar w:fldCharType="end"/>
        </w:r>
      </w:hyperlink>
    </w:p>
    <w:p w14:paraId="44E9E7FA" w14:textId="2EA17C73" w:rsidR="0039747B" w:rsidRDefault="00DD21CA" w:rsidP="004A0CDB">
      <w:pPr>
        <w:pStyle w:val="TM2"/>
        <w:rPr>
          <w:rFonts w:asciiTheme="minorHAnsi" w:eastAsiaTheme="minorEastAsia" w:hAnsiTheme="minorHAnsi" w:cstheme="minorBidi"/>
          <w:noProof/>
          <w:sz w:val="22"/>
          <w:szCs w:val="22"/>
          <w:lang w:val="fr-FR" w:eastAsia="fr-FR"/>
        </w:rPr>
      </w:pPr>
      <w:hyperlink w:anchor="_Toc135742234" w:history="1">
        <w:r w:rsidR="0039747B" w:rsidRPr="00DE3269">
          <w:rPr>
            <w:rStyle w:val="Lienhypertexte"/>
            <w:b/>
            <w:bCs/>
            <w:noProof/>
          </w:rPr>
          <w:t>1.3 Specifications.</w:t>
        </w:r>
        <w:r w:rsidR="0039747B">
          <w:rPr>
            <w:noProof/>
            <w:webHidden/>
          </w:rPr>
          <w:tab/>
        </w:r>
        <w:r w:rsidR="0039747B">
          <w:rPr>
            <w:noProof/>
            <w:webHidden/>
          </w:rPr>
          <w:fldChar w:fldCharType="begin"/>
        </w:r>
        <w:r w:rsidR="0039747B">
          <w:rPr>
            <w:noProof/>
            <w:webHidden/>
          </w:rPr>
          <w:instrText xml:space="preserve"> PAGEREF _Toc135742234 \h </w:instrText>
        </w:r>
        <w:r w:rsidR="0039747B">
          <w:rPr>
            <w:noProof/>
            <w:webHidden/>
          </w:rPr>
        </w:r>
        <w:r w:rsidR="0039747B">
          <w:rPr>
            <w:noProof/>
            <w:webHidden/>
          </w:rPr>
          <w:fldChar w:fldCharType="separate"/>
        </w:r>
        <w:r w:rsidR="008A353B">
          <w:rPr>
            <w:noProof/>
            <w:webHidden/>
          </w:rPr>
          <w:t>5</w:t>
        </w:r>
        <w:r w:rsidR="0039747B">
          <w:rPr>
            <w:noProof/>
            <w:webHidden/>
          </w:rPr>
          <w:fldChar w:fldCharType="end"/>
        </w:r>
      </w:hyperlink>
    </w:p>
    <w:p w14:paraId="5C753E81" w14:textId="44196C7F" w:rsidR="0039747B" w:rsidRDefault="00DD21CA">
      <w:pPr>
        <w:pStyle w:val="TM1"/>
        <w:rPr>
          <w:rFonts w:asciiTheme="minorHAnsi" w:eastAsiaTheme="minorEastAsia" w:hAnsiTheme="minorHAnsi" w:cstheme="minorBidi"/>
          <w:noProof/>
          <w:sz w:val="22"/>
          <w:szCs w:val="22"/>
          <w:lang w:val="fr-FR" w:eastAsia="fr-FR"/>
        </w:rPr>
      </w:pPr>
      <w:hyperlink w:anchor="_Toc135742235" w:history="1">
        <w:r w:rsidR="0039747B" w:rsidRPr="00DE3269">
          <w:rPr>
            <w:rStyle w:val="Lienhypertexte"/>
            <w:bCs/>
            <w:noProof/>
          </w:rPr>
          <w:t>2.</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Notational Conventions.</w:t>
        </w:r>
        <w:r w:rsidR="0039747B">
          <w:rPr>
            <w:noProof/>
            <w:webHidden/>
          </w:rPr>
          <w:tab/>
        </w:r>
        <w:r w:rsidR="0039747B">
          <w:rPr>
            <w:noProof/>
            <w:webHidden/>
          </w:rPr>
          <w:fldChar w:fldCharType="begin"/>
        </w:r>
        <w:r w:rsidR="0039747B">
          <w:rPr>
            <w:noProof/>
            <w:webHidden/>
          </w:rPr>
          <w:instrText xml:space="preserve"> PAGEREF _Toc135742235 \h </w:instrText>
        </w:r>
        <w:r w:rsidR="0039747B">
          <w:rPr>
            <w:noProof/>
            <w:webHidden/>
          </w:rPr>
        </w:r>
        <w:r w:rsidR="0039747B">
          <w:rPr>
            <w:noProof/>
            <w:webHidden/>
          </w:rPr>
          <w:fldChar w:fldCharType="separate"/>
        </w:r>
        <w:r w:rsidR="008A353B">
          <w:rPr>
            <w:noProof/>
            <w:webHidden/>
          </w:rPr>
          <w:t>6</w:t>
        </w:r>
        <w:r w:rsidR="0039747B">
          <w:rPr>
            <w:noProof/>
            <w:webHidden/>
          </w:rPr>
          <w:fldChar w:fldCharType="end"/>
        </w:r>
      </w:hyperlink>
    </w:p>
    <w:p w14:paraId="18EBCF28" w14:textId="7FBF89EE" w:rsidR="0039747B" w:rsidRDefault="00DD21CA">
      <w:pPr>
        <w:pStyle w:val="TM1"/>
        <w:rPr>
          <w:rFonts w:asciiTheme="minorHAnsi" w:eastAsiaTheme="minorEastAsia" w:hAnsiTheme="minorHAnsi" w:cstheme="minorBidi"/>
          <w:noProof/>
          <w:sz w:val="22"/>
          <w:szCs w:val="22"/>
          <w:lang w:val="fr-FR" w:eastAsia="fr-FR"/>
        </w:rPr>
      </w:pPr>
      <w:hyperlink w:anchor="_Toc135742236" w:history="1">
        <w:r w:rsidR="0039747B" w:rsidRPr="00DE3269">
          <w:rPr>
            <w:rStyle w:val="Lienhypertexte"/>
            <w:bCs/>
            <w:noProof/>
          </w:rPr>
          <w:t>3.</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Documentation</w:t>
        </w:r>
        <w:r w:rsidR="0039747B">
          <w:rPr>
            <w:noProof/>
            <w:webHidden/>
          </w:rPr>
          <w:tab/>
        </w:r>
        <w:r w:rsidR="0039747B">
          <w:rPr>
            <w:noProof/>
            <w:webHidden/>
          </w:rPr>
          <w:fldChar w:fldCharType="begin"/>
        </w:r>
        <w:r w:rsidR="0039747B">
          <w:rPr>
            <w:noProof/>
            <w:webHidden/>
          </w:rPr>
          <w:instrText xml:space="preserve"> PAGEREF _Toc135742236 \h </w:instrText>
        </w:r>
        <w:r w:rsidR="0039747B">
          <w:rPr>
            <w:noProof/>
            <w:webHidden/>
          </w:rPr>
        </w:r>
        <w:r w:rsidR="0039747B">
          <w:rPr>
            <w:noProof/>
            <w:webHidden/>
          </w:rPr>
          <w:fldChar w:fldCharType="separate"/>
        </w:r>
        <w:r w:rsidR="008A353B">
          <w:rPr>
            <w:noProof/>
            <w:webHidden/>
          </w:rPr>
          <w:t>6</w:t>
        </w:r>
        <w:r w:rsidR="0039747B">
          <w:rPr>
            <w:noProof/>
            <w:webHidden/>
          </w:rPr>
          <w:fldChar w:fldCharType="end"/>
        </w:r>
      </w:hyperlink>
    </w:p>
    <w:p w14:paraId="2976E16A" w14:textId="2343EB2A" w:rsidR="0039747B" w:rsidRDefault="00DD21CA">
      <w:pPr>
        <w:pStyle w:val="TM1"/>
        <w:rPr>
          <w:rFonts w:asciiTheme="minorHAnsi" w:eastAsiaTheme="minorEastAsia" w:hAnsiTheme="minorHAnsi" w:cstheme="minorBidi"/>
          <w:noProof/>
          <w:sz w:val="22"/>
          <w:szCs w:val="22"/>
          <w:lang w:val="fr-FR" w:eastAsia="fr-FR"/>
        </w:rPr>
      </w:pPr>
      <w:hyperlink w:anchor="_Toc135742237" w:history="1">
        <w:r w:rsidR="0039747B" w:rsidRPr="00DE3269">
          <w:rPr>
            <w:rStyle w:val="Lienhypertexte"/>
            <w:bCs/>
            <w:noProof/>
          </w:rPr>
          <w:t>4.</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Relationship to other specifications.</w:t>
        </w:r>
        <w:r w:rsidR="0039747B">
          <w:rPr>
            <w:noProof/>
            <w:webHidden/>
          </w:rPr>
          <w:tab/>
        </w:r>
        <w:r w:rsidR="0039747B">
          <w:rPr>
            <w:noProof/>
            <w:webHidden/>
          </w:rPr>
          <w:fldChar w:fldCharType="begin"/>
        </w:r>
        <w:r w:rsidR="0039747B">
          <w:rPr>
            <w:noProof/>
            <w:webHidden/>
          </w:rPr>
          <w:instrText xml:space="preserve"> PAGEREF _Toc135742237 \h </w:instrText>
        </w:r>
        <w:r w:rsidR="0039747B">
          <w:rPr>
            <w:noProof/>
            <w:webHidden/>
          </w:rPr>
        </w:r>
        <w:r w:rsidR="0039747B">
          <w:rPr>
            <w:noProof/>
            <w:webHidden/>
          </w:rPr>
          <w:fldChar w:fldCharType="separate"/>
        </w:r>
        <w:r w:rsidR="008A353B">
          <w:rPr>
            <w:noProof/>
            <w:webHidden/>
          </w:rPr>
          <w:t>7</w:t>
        </w:r>
        <w:r w:rsidR="0039747B">
          <w:rPr>
            <w:noProof/>
            <w:webHidden/>
          </w:rPr>
          <w:fldChar w:fldCharType="end"/>
        </w:r>
      </w:hyperlink>
    </w:p>
    <w:p w14:paraId="50B2559B" w14:textId="6C7EC800" w:rsidR="0039747B" w:rsidRDefault="00DD21CA">
      <w:pPr>
        <w:pStyle w:val="TM1"/>
        <w:rPr>
          <w:rFonts w:asciiTheme="minorHAnsi" w:eastAsiaTheme="minorEastAsia" w:hAnsiTheme="minorHAnsi" w:cstheme="minorBidi"/>
          <w:noProof/>
          <w:sz w:val="22"/>
          <w:szCs w:val="22"/>
          <w:lang w:val="fr-FR" w:eastAsia="fr-FR"/>
        </w:rPr>
      </w:pPr>
      <w:hyperlink w:anchor="_Toc135742238" w:history="1">
        <w:r w:rsidR="0039747B" w:rsidRPr="00DE3269">
          <w:rPr>
            <w:rStyle w:val="Lienhypertexte"/>
            <w:bCs/>
            <w:noProof/>
          </w:rPr>
          <w:t>5.</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Ontologies.</w:t>
        </w:r>
        <w:r w:rsidR="0039747B">
          <w:rPr>
            <w:noProof/>
            <w:webHidden/>
          </w:rPr>
          <w:tab/>
        </w:r>
        <w:r w:rsidR="0039747B">
          <w:rPr>
            <w:noProof/>
            <w:webHidden/>
          </w:rPr>
          <w:fldChar w:fldCharType="begin"/>
        </w:r>
        <w:r w:rsidR="0039747B">
          <w:rPr>
            <w:noProof/>
            <w:webHidden/>
          </w:rPr>
          <w:instrText xml:space="preserve"> PAGEREF _Toc135742238 \h </w:instrText>
        </w:r>
        <w:r w:rsidR="0039747B">
          <w:rPr>
            <w:noProof/>
            <w:webHidden/>
          </w:rPr>
        </w:r>
        <w:r w:rsidR="0039747B">
          <w:rPr>
            <w:noProof/>
            <w:webHidden/>
          </w:rPr>
          <w:fldChar w:fldCharType="separate"/>
        </w:r>
        <w:r w:rsidR="008A353B">
          <w:rPr>
            <w:noProof/>
            <w:webHidden/>
          </w:rPr>
          <w:t>7</w:t>
        </w:r>
        <w:r w:rsidR="0039747B">
          <w:rPr>
            <w:noProof/>
            <w:webHidden/>
          </w:rPr>
          <w:fldChar w:fldCharType="end"/>
        </w:r>
      </w:hyperlink>
    </w:p>
    <w:p w14:paraId="648AFAB1" w14:textId="5D262E77" w:rsidR="0039747B" w:rsidRDefault="00DD21CA">
      <w:pPr>
        <w:pStyle w:val="TM1"/>
        <w:rPr>
          <w:rFonts w:asciiTheme="minorHAnsi" w:eastAsiaTheme="minorEastAsia" w:hAnsiTheme="minorHAnsi" w:cstheme="minorBidi"/>
          <w:noProof/>
          <w:sz w:val="22"/>
          <w:szCs w:val="22"/>
          <w:lang w:val="fr-FR" w:eastAsia="fr-FR"/>
        </w:rPr>
      </w:pPr>
      <w:hyperlink w:anchor="_Toc135742239" w:history="1">
        <w:r w:rsidR="0039747B" w:rsidRPr="00DE3269">
          <w:rPr>
            <w:rStyle w:val="Lienhypertexte"/>
            <w:bCs/>
            <w:noProof/>
          </w:rPr>
          <w:t>6.</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file format.</w:t>
        </w:r>
        <w:r w:rsidR="0039747B">
          <w:rPr>
            <w:noProof/>
            <w:webHidden/>
          </w:rPr>
          <w:tab/>
        </w:r>
        <w:r w:rsidR="0039747B">
          <w:rPr>
            <w:noProof/>
            <w:webHidden/>
          </w:rPr>
          <w:fldChar w:fldCharType="begin"/>
        </w:r>
        <w:r w:rsidR="0039747B">
          <w:rPr>
            <w:noProof/>
            <w:webHidden/>
          </w:rPr>
          <w:instrText xml:space="preserve"> PAGEREF _Toc135742239 \h </w:instrText>
        </w:r>
        <w:r w:rsidR="0039747B">
          <w:rPr>
            <w:noProof/>
            <w:webHidden/>
          </w:rPr>
        </w:r>
        <w:r w:rsidR="0039747B">
          <w:rPr>
            <w:noProof/>
            <w:webHidden/>
          </w:rPr>
          <w:fldChar w:fldCharType="separate"/>
        </w:r>
        <w:r w:rsidR="008A353B">
          <w:rPr>
            <w:noProof/>
            <w:webHidden/>
          </w:rPr>
          <w:t>7</w:t>
        </w:r>
        <w:r w:rsidR="0039747B">
          <w:rPr>
            <w:noProof/>
            <w:webHidden/>
          </w:rPr>
          <w:fldChar w:fldCharType="end"/>
        </w:r>
      </w:hyperlink>
    </w:p>
    <w:p w14:paraId="42C03AE8" w14:textId="2A0ABF19" w:rsidR="0039747B" w:rsidRDefault="00DD21CA" w:rsidP="004A0CDB">
      <w:pPr>
        <w:pStyle w:val="TM2"/>
        <w:rPr>
          <w:rFonts w:asciiTheme="minorHAnsi" w:eastAsiaTheme="minorEastAsia" w:hAnsiTheme="minorHAnsi" w:cstheme="minorBidi"/>
          <w:noProof/>
          <w:sz w:val="22"/>
          <w:szCs w:val="22"/>
          <w:lang w:val="fr-FR" w:eastAsia="fr-FR"/>
        </w:rPr>
      </w:pPr>
      <w:hyperlink w:anchor="_Toc135742240" w:history="1">
        <w:r w:rsidR="0039747B" w:rsidRPr="00DE3269">
          <w:rPr>
            <w:rStyle w:val="Lienhypertexte"/>
            <w:b/>
            <w:bCs/>
            <w:noProof/>
          </w:rPr>
          <w:t>6.1 Definitions and key concepts.</w:t>
        </w:r>
        <w:r w:rsidR="0039747B">
          <w:rPr>
            <w:noProof/>
            <w:webHidden/>
          </w:rPr>
          <w:tab/>
        </w:r>
        <w:r w:rsidR="0039747B">
          <w:rPr>
            <w:noProof/>
            <w:webHidden/>
          </w:rPr>
          <w:fldChar w:fldCharType="begin"/>
        </w:r>
        <w:r w:rsidR="0039747B">
          <w:rPr>
            <w:noProof/>
            <w:webHidden/>
          </w:rPr>
          <w:instrText xml:space="preserve"> PAGEREF _Toc135742240 \h </w:instrText>
        </w:r>
        <w:r w:rsidR="0039747B">
          <w:rPr>
            <w:noProof/>
            <w:webHidden/>
          </w:rPr>
        </w:r>
        <w:r w:rsidR="0039747B">
          <w:rPr>
            <w:noProof/>
            <w:webHidden/>
          </w:rPr>
          <w:fldChar w:fldCharType="separate"/>
        </w:r>
        <w:r w:rsidR="008A353B">
          <w:rPr>
            <w:noProof/>
            <w:webHidden/>
          </w:rPr>
          <w:t>8</w:t>
        </w:r>
        <w:r w:rsidR="0039747B">
          <w:rPr>
            <w:noProof/>
            <w:webHidden/>
          </w:rPr>
          <w:fldChar w:fldCharType="end"/>
        </w:r>
      </w:hyperlink>
    </w:p>
    <w:p w14:paraId="63A0B19E" w14:textId="5709D7A0" w:rsidR="0039747B" w:rsidRDefault="00DD21CA" w:rsidP="004A0CDB">
      <w:pPr>
        <w:pStyle w:val="TM2"/>
        <w:rPr>
          <w:rFonts w:asciiTheme="minorHAnsi" w:eastAsiaTheme="minorEastAsia" w:hAnsiTheme="minorHAnsi" w:cstheme="minorBidi"/>
          <w:noProof/>
          <w:sz w:val="22"/>
          <w:szCs w:val="22"/>
          <w:lang w:val="fr-FR" w:eastAsia="fr-FR"/>
        </w:rPr>
      </w:pPr>
      <w:hyperlink w:anchor="_Toc135742241" w:history="1">
        <w:r w:rsidR="0039747B" w:rsidRPr="00DE3269">
          <w:rPr>
            <w:rStyle w:val="Lienhypertexte"/>
            <w:b/>
            <w:bCs/>
            <w:noProof/>
          </w:rPr>
          <w:t>6.2 Format rules.</w:t>
        </w:r>
        <w:r w:rsidR="0039747B">
          <w:rPr>
            <w:noProof/>
            <w:webHidden/>
          </w:rPr>
          <w:tab/>
        </w:r>
        <w:r w:rsidR="0039747B">
          <w:rPr>
            <w:noProof/>
            <w:webHidden/>
          </w:rPr>
          <w:fldChar w:fldCharType="begin"/>
        </w:r>
        <w:r w:rsidR="0039747B">
          <w:rPr>
            <w:noProof/>
            <w:webHidden/>
          </w:rPr>
          <w:instrText xml:space="preserve"> PAGEREF _Toc135742241 \h </w:instrText>
        </w:r>
        <w:r w:rsidR="0039747B">
          <w:rPr>
            <w:noProof/>
            <w:webHidden/>
          </w:rPr>
        </w:r>
        <w:r w:rsidR="0039747B">
          <w:rPr>
            <w:noProof/>
            <w:webHidden/>
          </w:rPr>
          <w:fldChar w:fldCharType="separate"/>
        </w:r>
        <w:r w:rsidR="008A353B">
          <w:rPr>
            <w:noProof/>
            <w:webHidden/>
          </w:rPr>
          <w:t>8</w:t>
        </w:r>
        <w:r w:rsidR="0039747B">
          <w:rPr>
            <w:noProof/>
            <w:webHidden/>
          </w:rPr>
          <w:fldChar w:fldCharType="end"/>
        </w:r>
      </w:hyperlink>
    </w:p>
    <w:p w14:paraId="26CAE459" w14:textId="71FD4F8A" w:rsidR="0039747B" w:rsidRDefault="00DD21CA" w:rsidP="004A0CDB">
      <w:pPr>
        <w:pStyle w:val="TM2"/>
        <w:rPr>
          <w:rFonts w:asciiTheme="minorHAnsi" w:eastAsiaTheme="minorEastAsia" w:hAnsiTheme="minorHAnsi" w:cstheme="minorBidi"/>
          <w:noProof/>
          <w:sz w:val="22"/>
          <w:szCs w:val="22"/>
          <w:lang w:val="fr-FR" w:eastAsia="fr-FR"/>
        </w:rPr>
      </w:pPr>
      <w:hyperlink w:anchor="_Toc135742242" w:history="1">
        <w:r w:rsidR="0039747B" w:rsidRPr="00DE3269">
          <w:rPr>
            <w:rStyle w:val="Lienhypertexte"/>
            <w:b/>
            <w:bCs/>
            <w:noProof/>
          </w:rPr>
          <w:t>6.3 SDRF values.</w:t>
        </w:r>
        <w:r w:rsidR="0039747B">
          <w:rPr>
            <w:noProof/>
            <w:webHidden/>
          </w:rPr>
          <w:tab/>
        </w:r>
        <w:r w:rsidR="0039747B">
          <w:rPr>
            <w:noProof/>
            <w:webHidden/>
          </w:rPr>
          <w:fldChar w:fldCharType="begin"/>
        </w:r>
        <w:r w:rsidR="0039747B">
          <w:rPr>
            <w:noProof/>
            <w:webHidden/>
          </w:rPr>
          <w:instrText xml:space="preserve"> PAGEREF _Toc135742242 \h </w:instrText>
        </w:r>
        <w:r w:rsidR="0039747B">
          <w:rPr>
            <w:noProof/>
            <w:webHidden/>
          </w:rPr>
        </w:r>
        <w:r w:rsidR="0039747B">
          <w:rPr>
            <w:noProof/>
            <w:webHidden/>
          </w:rPr>
          <w:fldChar w:fldCharType="separate"/>
        </w:r>
        <w:r w:rsidR="008A353B">
          <w:rPr>
            <w:noProof/>
            <w:webHidden/>
          </w:rPr>
          <w:t>9</w:t>
        </w:r>
        <w:r w:rsidR="0039747B">
          <w:rPr>
            <w:noProof/>
            <w:webHidden/>
          </w:rPr>
          <w:fldChar w:fldCharType="end"/>
        </w:r>
      </w:hyperlink>
    </w:p>
    <w:p w14:paraId="50A6FE07" w14:textId="6712D802" w:rsidR="0039747B" w:rsidRDefault="00DD21CA">
      <w:pPr>
        <w:pStyle w:val="TM1"/>
        <w:rPr>
          <w:rFonts w:asciiTheme="minorHAnsi" w:eastAsiaTheme="minorEastAsia" w:hAnsiTheme="minorHAnsi" w:cstheme="minorBidi"/>
          <w:noProof/>
          <w:sz w:val="22"/>
          <w:szCs w:val="22"/>
          <w:lang w:val="fr-FR" w:eastAsia="fr-FR"/>
        </w:rPr>
      </w:pPr>
      <w:hyperlink w:anchor="_Toc135742243" w:history="1">
        <w:r w:rsidR="0039747B" w:rsidRPr="00DE3269">
          <w:rPr>
            <w:rStyle w:val="Lienhypertexte"/>
            <w:bCs/>
            <w:noProof/>
          </w:rPr>
          <w:t>7.</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Minimum information about Samples.</w:t>
        </w:r>
        <w:r w:rsidR="0039747B">
          <w:rPr>
            <w:noProof/>
            <w:webHidden/>
          </w:rPr>
          <w:tab/>
        </w:r>
        <w:r w:rsidR="0039747B">
          <w:rPr>
            <w:noProof/>
            <w:webHidden/>
          </w:rPr>
          <w:fldChar w:fldCharType="begin"/>
        </w:r>
        <w:r w:rsidR="0039747B">
          <w:rPr>
            <w:noProof/>
            <w:webHidden/>
          </w:rPr>
          <w:instrText xml:space="preserve"> PAGEREF _Toc135742243 \h </w:instrText>
        </w:r>
        <w:r w:rsidR="0039747B">
          <w:rPr>
            <w:noProof/>
            <w:webHidden/>
          </w:rPr>
        </w:r>
        <w:r w:rsidR="0039747B">
          <w:rPr>
            <w:noProof/>
            <w:webHidden/>
          </w:rPr>
          <w:fldChar w:fldCharType="separate"/>
        </w:r>
        <w:r w:rsidR="008A353B">
          <w:rPr>
            <w:noProof/>
            <w:webHidden/>
          </w:rPr>
          <w:t>10</w:t>
        </w:r>
        <w:r w:rsidR="0039747B">
          <w:rPr>
            <w:noProof/>
            <w:webHidden/>
          </w:rPr>
          <w:fldChar w:fldCharType="end"/>
        </w:r>
      </w:hyperlink>
    </w:p>
    <w:p w14:paraId="316C2843" w14:textId="6623A08E" w:rsidR="0039747B" w:rsidRDefault="00DD21CA">
      <w:pPr>
        <w:pStyle w:val="TM1"/>
        <w:rPr>
          <w:rFonts w:asciiTheme="minorHAnsi" w:eastAsiaTheme="minorEastAsia" w:hAnsiTheme="minorHAnsi" w:cstheme="minorBidi"/>
          <w:noProof/>
          <w:sz w:val="22"/>
          <w:szCs w:val="22"/>
          <w:lang w:val="fr-FR" w:eastAsia="fr-FR"/>
        </w:rPr>
      </w:pPr>
      <w:hyperlink w:anchor="_Toc135742244" w:history="1">
        <w:r w:rsidR="0039747B" w:rsidRPr="00DE3269">
          <w:rPr>
            <w:rStyle w:val="Lienhypertexte"/>
            <w:bCs/>
            <w:noProof/>
          </w:rPr>
          <w:t>8.</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From Samples to Data files.</w:t>
        </w:r>
        <w:r w:rsidR="0039747B">
          <w:rPr>
            <w:noProof/>
            <w:webHidden/>
          </w:rPr>
          <w:tab/>
        </w:r>
        <w:r w:rsidR="0039747B">
          <w:rPr>
            <w:noProof/>
            <w:webHidden/>
          </w:rPr>
          <w:fldChar w:fldCharType="begin"/>
        </w:r>
        <w:r w:rsidR="0039747B">
          <w:rPr>
            <w:noProof/>
            <w:webHidden/>
          </w:rPr>
          <w:instrText xml:space="preserve"> PAGEREF _Toc135742244 \h </w:instrText>
        </w:r>
        <w:r w:rsidR="0039747B">
          <w:rPr>
            <w:noProof/>
            <w:webHidden/>
          </w:rPr>
        </w:r>
        <w:r w:rsidR="0039747B">
          <w:rPr>
            <w:noProof/>
            <w:webHidden/>
          </w:rPr>
          <w:fldChar w:fldCharType="separate"/>
        </w:r>
        <w:r w:rsidR="008A353B">
          <w:rPr>
            <w:noProof/>
            <w:webHidden/>
          </w:rPr>
          <w:t>11</w:t>
        </w:r>
        <w:r w:rsidR="0039747B">
          <w:rPr>
            <w:noProof/>
            <w:webHidden/>
          </w:rPr>
          <w:fldChar w:fldCharType="end"/>
        </w:r>
      </w:hyperlink>
    </w:p>
    <w:p w14:paraId="1D516464" w14:textId="6A223A7F" w:rsidR="0039747B" w:rsidRDefault="00DD21CA" w:rsidP="004A0CDB">
      <w:pPr>
        <w:pStyle w:val="TM2"/>
        <w:rPr>
          <w:rFonts w:asciiTheme="minorHAnsi" w:eastAsiaTheme="minorEastAsia" w:hAnsiTheme="minorHAnsi" w:cstheme="minorBidi"/>
          <w:noProof/>
          <w:sz w:val="22"/>
          <w:szCs w:val="22"/>
          <w:lang w:val="fr-FR" w:eastAsia="fr-FR"/>
        </w:rPr>
      </w:pPr>
      <w:hyperlink w:anchor="_Toc135742245" w:history="1">
        <w:r w:rsidR="0039747B" w:rsidRPr="00DE3269">
          <w:rPr>
            <w:rStyle w:val="Lienhypertexte"/>
            <w:b/>
            <w:bCs/>
            <w:noProof/>
          </w:rPr>
          <w:t>8.1 Encoding sample technical and biological replicates.</w:t>
        </w:r>
        <w:r w:rsidR="0039747B">
          <w:rPr>
            <w:noProof/>
            <w:webHidden/>
          </w:rPr>
          <w:tab/>
        </w:r>
        <w:r w:rsidR="0039747B">
          <w:rPr>
            <w:noProof/>
            <w:webHidden/>
          </w:rPr>
          <w:fldChar w:fldCharType="begin"/>
        </w:r>
        <w:r w:rsidR="0039747B">
          <w:rPr>
            <w:noProof/>
            <w:webHidden/>
          </w:rPr>
          <w:instrText xml:space="preserve"> PAGEREF _Toc135742245 \h </w:instrText>
        </w:r>
        <w:r w:rsidR="0039747B">
          <w:rPr>
            <w:noProof/>
            <w:webHidden/>
          </w:rPr>
        </w:r>
        <w:r w:rsidR="0039747B">
          <w:rPr>
            <w:noProof/>
            <w:webHidden/>
          </w:rPr>
          <w:fldChar w:fldCharType="separate"/>
        </w:r>
        <w:r w:rsidR="008A353B">
          <w:rPr>
            <w:noProof/>
            <w:webHidden/>
          </w:rPr>
          <w:t>12</w:t>
        </w:r>
        <w:r w:rsidR="0039747B">
          <w:rPr>
            <w:noProof/>
            <w:webHidden/>
          </w:rPr>
          <w:fldChar w:fldCharType="end"/>
        </w:r>
      </w:hyperlink>
    </w:p>
    <w:p w14:paraId="5684FFD5" w14:textId="128DBC19" w:rsidR="0039747B" w:rsidRDefault="00DD21CA">
      <w:pPr>
        <w:pStyle w:val="TM1"/>
        <w:rPr>
          <w:rFonts w:asciiTheme="minorHAnsi" w:eastAsiaTheme="minorEastAsia" w:hAnsiTheme="minorHAnsi" w:cstheme="minorBidi"/>
          <w:noProof/>
          <w:sz w:val="22"/>
          <w:szCs w:val="22"/>
          <w:lang w:val="fr-FR" w:eastAsia="fr-FR"/>
        </w:rPr>
      </w:pPr>
      <w:hyperlink w:anchor="_Toc135742246" w:history="1">
        <w:r w:rsidR="0039747B" w:rsidRPr="00DE3269">
          <w:rPr>
            <w:rStyle w:val="Lienhypertexte"/>
            <w:bCs/>
            <w:noProof/>
          </w:rPr>
          <w:t>9.</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Data properties.</w:t>
        </w:r>
        <w:r w:rsidR="0039747B">
          <w:rPr>
            <w:noProof/>
            <w:webHidden/>
          </w:rPr>
          <w:tab/>
        </w:r>
        <w:r w:rsidR="0039747B">
          <w:rPr>
            <w:noProof/>
            <w:webHidden/>
          </w:rPr>
          <w:fldChar w:fldCharType="begin"/>
        </w:r>
        <w:r w:rsidR="0039747B">
          <w:rPr>
            <w:noProof/>
            <w:webHidden/>
          </w:rPr>
          <w:instrText xml:space="preserve"> PAGEREF _Toc135742246 \h </w:instrText>
        </w:r>
        <w:r w:rsidR="0039747B">
          <w:rPr>
            <w:noProof/>
            <w:webHidden/>
          </w:rPr>
        </w:r>
        <w:r w:rsidR="0039747B">
          <w:rPr>
            <w:noProof/>
            <w:webHidden/>
          </w:rPr>
          <w:fldChar w:fldCharType="separate"/>
        </w:r>
        <w:r w:rsidR="008A353B">
          <w:rPr>
            <w:noProof/>
            <w:webHidden/>
          </w:rPr>
          <w:t>13</w:t>
        </w:r>
        <w:r w:rsidR="0039747B">
          <w:rPr>
            <w:noProof/>
            <w:webHidden/>
          </w:rPr>
          <w:fldChar w:fldCharType="end"/>
        </w:r>
      </w:hyperlink>
    </w:p>
    <w:p w14:paraId="47576E5D" w14:textId="59644DE6" w:rsidR="0039747B" w:rsidRDefault="00DD21CA" w:rsidP="004A0CDB">
      <w:pPr>
        <w:pStyle w:val="TM2"/>
        <w:rPr>
          <w:rFonts w:asciiTheme="minorHAnsi" w:eastAsiaTheme="minorEastAsia" w:hAnsiTheme="minorHAnsi" w:cstheme="minorBidi"/>
          <w:noProof/>
          <w:sz w:val="22"/>
          <w:szCs w:val="22"/>
          <w:lang w:val="fr-FR" w:eastAsia="fr-FR"/>
        </w:rPr>
      </w:pPr>
      <w:hyperlink w:anchor="_Toc135742247" w:history="1">
        <w:r w:rsidR="0039747B" w:rsidRPr="00DE3269">
          <w:rPr>
            <w:rStyle w:val="Lienhypertexte"/>
            <w:b/>
            <w:bCs/>
            <w:noProof/>
          </w:rPr>
          <w:t>9.1 Type and Model of Mass Spectrometer.</w:t>
        </w:r>
        <w:r w:rsidR="0039747B">
          <w:rPr>
            <w:noProof/>
            <w:webHidden/>
          </w:rPr>
          <w:tab/>
        </w:r>
        <w:r w:rsidR="0039747B">
          <w:rPr>
            <w:noProof/>
            <w:webHidden/>
          </w:rPr>
          <w:fldChar w:fldCharType="begin"/>
        </w:r>
        <w:r w:rsidR="0039747B">
          <w:rPr>
            <w:noProof/>
            <w:webHidden/>
          </w:rPr>
          <w:instrText xml:space="preserve"> PAGEREF _Toc135742247 \h </w:instrText>
        </w:r>
        <w:r w:rsidR="0039747B">
          <w:rPr>
            <w:noProof/>
            <w:webHidden/>
          </w:rPr>
        </w:r>
        <w:r w:rsidR="0039747B">
          <w:rPr>
            <w:noProof/>
            <w:webHidden/>
          </w:rPr>
          <w:fldChar w:fldCharType="separate"/>
        </w:r>
        <w:r w:rsidR="008A353B">
          <w:rPr>
            <w:noProof/>
            <w:webHidden/>
          </w:rPr>
          <w:t>13</w:t>
        </w:r>
        <w:r w:rsidR="0039747B">
          <w:rPr>
            <w:noProof/>
            <w:webHidden/>
          </w:rPr>
          <w:fldChar w:fldCharType="end"/>
        </w:r>
      </w:hyperlink>
    </w:p>
    <w:p w14:paraId="0031B36A" w14:textId="30229F6B" w:rsidR="0039747B" w:rsidRDefault="00DD21CA" w:rsidP="004A0CDB">
      <w:pPr>
        <w:pStyle w:val="TM2"/>
        <w:rPr>
          <w:rFonts w:asciiTheme="minorHAnsi" w:eastAsiaTheme="minorEastAsia" w:hAnsiTheme="minorHAnsi" w:cstheme="minorBidi"/>
          <w:noProof/>
          <w:sz w:val="22"/>
          <w:szCs w:val="22"/>
          <w:lang w:val="fr-FR" w:eastAsia="fr-FR"/>
        </w:rPr>
      </w:pPr>
      <w:hyperlink w:anchor="_Toc135742248" w:history="1">
        <w:r w:rsidR="0039747B" w:rsidRPr="00DE3269">
          <w:rPr>
            <w:rStyle w:val="Lienhypertexte"/>
            <w:b/>
            <w:bCs/>
            <w:noProof/>
          </w:rPr>
          <w:t>9.2 Label annotations.</w:t>
        </w:r>
        <w:r w:rsidR="0039747B">
          <w:rPr>
            <w:noProof/>
            <w:webHidden/>
          </w:rPr>
          <w:tab/>
        </w:r>
        <w:r w:rsidR="0039747B">
          <w:rPr>
            <w:noProof/>
            <w:webHidden/>
          </w:rPr>
          <w:fldChar w:fldCharType="begin"/>
        </w:r>
        <w:r w:rsidR="0039747B">
          <w:rPr>
            <w:noProof/>
            <w:webHidden/>
          </w:rPr>
          <w:instrText xml:space="preserve"> PAGEREF _Toc135742248 \h </w:instrText>
        </w:r>
        <w:r w:rsidR="0039747B">
          <w:rPr>
            <w:noProof/>
            <w:webHidden/>
          </w:rPr>
        </w:r>
        <w:r w:rsidR="0039747B">
          <w:rPr>
            <w:noProof/>
            <w:webHidden/>
          </w:rPr>
          <w:fldChar w:fldCharType="separate"/>
        </w:r>
        <w:r w:rsidR="008A353B">
          <w:rPr>
            <w:noProof/>
            <w:webHidden/>
          </w:rPr>
          <w:t>13</w:t>
        </w:r>
        <w:r w:rsidR="0039747B">
          <w:rPr>
            <w:noProof/>
            <w:webHidden/>
          </w:rPr>
          <w:fldChar w:fldCharType="end"/>
        </w:r>
      </w:hyperlink>
    </w:p>
    <w:p w14:paraId="0DBCA3E1" w14:textId="36EFA961" w:rsidR="0039747B" w:rsidRDefault="00DD21CA" w:rsidP="004A0CDB">
      <w:pPr>
        <w:pStyle w:val="TM2"/>
        <w:rPr>
          <w:rFonts w:asciiTheme="minorHAnsi" w:eastAsiaTheme="minorEastAsia" w:hAnsiTheme="minorHAnsi" w:cstheme="minorBidi"/>
          <w:noProof/>
          <w:sz w:val="22"/>
          <w:szCs w:val="22"/>
          <w:lang w:val="fr-FR" w:eastAsia="fr-FR"/>
        </w:rPr>
      </w:pPr>
      <w:hyperlink w:anchor="_Toc135742249" w:history="1">
        <w:r w:rsidR="0039747B" w:rsidRPr="00DE3269">
          <w:rPr>
            <w:rStyle w:val="Lienhypertexte"/>
            <w:b/>
            <w:bCs/>
            <w:noProof/>
          </w:rPr>
          <w:t>9.3 Additional RAW file properties.</w:t>
        </w:r>
        <w:r w:rsidR="0039747B">
          <w:rPr>
            <w:noProof/>
            <w:webHidden/>
          </w:rPr>
          <w:tab/>
        </w:r>
        <w:r w:rsidR="0039747B">
          <w:rPr>
            <w:noProof/>
            <w:webHidden/>
          </w:rPr>
          <w:fldChar w:fldCharType="begin"/>
        </w:r>
        <w:r w:rsidR="0039747B">
          <w:rPr>
            <w:noProof/>
            <w:webHidden/>
          </w:rPr>
          <w:instrText xml:space="preserve"> PAGEREF _Toc135742249 \h </w:instrText>
        </w:r>
        <w:r w:rsidR="0039747B">
          <w:rPr>
            <w:noProof/>
            <w:webHidden/>
          </w:rPr>
        </w:r>
        <w:r w:rsidR="0039747B">
          <w:rPr>
            <w:noProof/>
            <w:webHidden/>
          </w:rPr>
          <w:fldChar w:fldCharType="separate"/>
        </w:r>
        <w:r w:rsidR="008A353B">
          <w:rPr>
            <w:noProof/>
            <w:webHidden/>
          </w:rPr>
          <w:t>14</w:t>
        </w:r>
        <w:r w:rsidR="0039747B">
          <w:rPr>
            <w:noProof/>
            <w:webHidden/>
          </w:rPr>
          <w:fldChar w:fldCharType="end"/>
        </w:r>
      </w:hyperlink>
    </w:p>
    <w:p w14:paraId="18E7B553" w14:textId="2DFBB50F" w:rsidR="0039747B" w:rsidRDefault="00DD21CA" w:rsidP="004A0CDB">
      <w:pPr>
        <w:pStyle w:val="TM2"/>
        <w:rPr>
          <w:rFonts w:asciiTheme="minorHAnsi" w:eastAsiaTheme="minorEastAsia" w:hAnsiTheme="minorHAnsi" w:cstheme="minorBidi"/>
          <w:noProof/>
          <w:sz w:val="22"/>
          <w:szCs w:val="22"/>
          <w:lang w:val="fr-FR" w:eastAsia="fr-FR"/>
        </w:rPr>
      </w:pPr>
      <w:hyperlink w:anchor="_Toc135742250" w:history="1">
        <w:r w:rsidR="0039747B" w:rsidRPr="00DE3269">
          <w:rPr>
            <w:rStyle w:val="Lienhypertexte"/>
            <w:b/>
            <w:bCs/>
            <w:noProof/>
          </w:rPr>
          <w:t>9.4 Data file additional properties.</w:t>
        </w:r>
        <w:r w:rsidR="0039747B">
          <w:rPr>
            <w:noProof/>
            <w:webHidden/>
          </w:rPr>
          <w:tab/>
        </w:r>
        <w:r w:rsidR="0039747B">
          <w:rPr>
            <w:noProof/>
            <w:webHidden/>
          </w:rPr>
          <w:fldChar w:fldCharType="begin"/>
        </w:r>
        <w:r w:rsidR="0039747B">
          <w:rPr>
            <w:noProof/>
            <w:webHidden/>
          </w:rPr>
          <w:instrText xml:space="preserve"> PAGEREF _Toc135742250 \h </w:instrText>
        </w:r>
        <w:r w:rsidR="0039747B">
          <w:rPr>
            <w:noProof/>
            <w:webHidden/>
          </w:rPr>
        </w:r>
        <w:r w:rsidR="0039747B">
          <w:rPr>
            <w:noProof/>
            <w:webHidden/>
          </w:rPr>
          <w:fldChar w:fldCharType="separate"/>
        </w:r>
        <w:r w:rsidR="008A353B">
          <w:rPr>
            <w:noProof/>
            <w:webHidden/>
          </w:rPr>
          <w:t>14</w:t>
        </w:r>
        <w:r w:rsidR="0039747B">
          <w:rPr>
            <w:noProof/>
            <w:webHidden/>
          </w:rPr>
          <w:fldChar w:fldCharType="end"/>
        </w:r>
      </w:hyperlink>
    </w:p>
    <w:p w14:paraId="0C23F70C" w14:textId="26332A13" w:rsidR="0039747B" w:rsidRDefault="00DD21CA" w:rsidP="004A0CDB">
      <w:pPr>
        <w:pStyle w:val="TM2"/>
        <w:rPr>
          <w:rFonts w:asciiTheme="minorHAnsi" w:eastAsiaTheme="minorEastAsia" w:hAnsiTheme="minorHAnsi" w:cstheme="minorBidi"/>
          <w:noProof/>
          <w:sz w:val="22"/>
          <w:szCs w:val="22"/>
          <w:lang w:val="fr-FR" w:eastAsia="fr-FR"/>
        </w:rPr>
      </w:pPr>
      <w:hyperlink w:anchor="_Toc135742251" w:history="1">
        <w:r w:rsidR="0039747B" w:rsidRPr="00DE3269">
          <w:rPr>
            <w:rStyle w:val="Lienhypertexte"/>
            <w:b/>
            <w:bCs/>
            <w:noProof/>
          </w:rPr>
          <w:t>9.5 Data technical details properties.</w:t>
        </w:r>
        <w:r w:rsidR="0039747B">
          <w:rPr>
            <w:noProof/>
            <w:webHidden/>
          </w:rPr>
          <w:tab/>
        </w:r>
        <w:r w:rsidR="0039747B">
          <w:rPr>
            <w:noProof/>
            <w:webHidden/>
          </w:rPr>
          <w:fldChar w:fldCharType="begin"/>
        </w:r>
        <w:r w:rsidR="0039747B">
          <w:rPr>
            <w:noProof/>
            <w:webHidden/>
          </w:rPr>
          <w:instrText xml:space="preserve"> PAGEREF _Toc135742251 \h </w:instrText>
        </w:r>
        <w:r w:rsidR="0039747B">
          <w:rPr>
            <w:noProof/>
            <w:webHidden/>
          </w:rPr>
        </w:r>
        <w:r w:rsidR="0039747B">
          <w:rPr>
            <w:noProof/>
            <w:webHidden/>
          </w:rPr>
          <w:fldChar w:fldCharType="separate"/>
        </w:r>
        <w:r w:rsidR="008A353B">
          <w:rPr>
            <w:noProof/>
            <w:webHidden/>
          </w:rPr>
          <w:t>15</w:t>
        </w:r>
        <w:r w:rsidR="0039747B">
          <w:rPr>
            <w:noProof/>
            <w:webHidden/>
          </w:rPr>
          <w:fldChar w:fldCharType="end"/>
        </w:r>
      </w:hyperlink>
    </w:p>
    <w:p w14:paraId="5AC92E61" w14:textId="5DC4B6B6" w:rsidR="0039747B" w:rsidRDefault="00DD21CA">
      <w:pPr>
        <w:pStyle w:val="TM3"/>
        <w:tabs>
          <w:tab w:val="right" w:pos="8630"/>
        </w:tabs>
        <w:rPr>
          <w:rFonts w:asciiTheme="minorHAnsi" w:eastAsiaTheme="minorEastAsia" w:hAnsiTheme="minorHAnsi" w:cstheme="minorBidi"/>
          <w:noProof/>
          <w:sz w:val="22"/>
          <w:szCs w:val="22"/>
          <w:lang w:val="fr-FR" w:eastAsia="fr-FR"/>
        </w:rPr>
      </w:pPr>
      <w:hyperlink w:anchor="_Toc135742252" w:history="1">
        <w:r w:rsidR="0039747B" w:rsidRPr="00DE3269">
          <w:rPr>
            <w:rStyle w:val="Lienhypertexte"/>
            <w:b/>
            <w:bCs/>
            <w:noProof/>
          </w:rPr>
          <w:t>9.5.1 Protein Modifications.</w:t>
        </w:r>
        <w:r w:rsidR="0039747B">
          <w:rPr>
            <w:noProof/>
            <w:webHidden/>
          </w:rPr>
          <w:tab/>
        </w:r>
        <w:r w:rsidR="0039747B">
          <w:rPr>
            <w:noProof/>
            <w:webHidden/>
          </w:rPr>
          <w:fldChar w:fldCharType="begin"/>
        </w:r>
        <w:r w:rsidR="0039747B">
          <w:rPr>
            <w:noProof/>
            <w:webHidden/>
          </w:rPr>
          <w:instrText xml:space="preserve"> PAGEREF _Toc135742252 \h </w:instrText>
        </w:r>
        <w:r w:rsidR="0039747B">
          <w:rPr>
            <w:noProof/>
            <w:webHidden/>
          </w:rPr>
        </w:r>
        <w:r w:rsidR="0039747B">
          <w:rPr>
            <w:noProof/>
            <w:webHidden/>
          </w:rPr>
          <w:fldChar w:fldCharType="separate"/>
        </w:r>
        <w:r w:rsidR="008A353B">
          <w:rPr>
            <w:noProof/>
            <w:webHidden/>
          </w:rPr>
          <w:t>15</w:t>
        </w:r>
        <w:r w:rsidR="0039747B">
          <w:rPr>
            <w:noProof/>
            <w:webHidden/>
          </w:rPr>
          <w:fldChar w:fldCharType="end"/>
        </w:r>
      </w:hyperlink>
    </w:p>
    <w:p w14:paraId="730512E9" w14:textId="14EA06BE" w:rsidR="0039747B" w:rsidRDefault="00DD21CA">
      <w:pPr>
        <w:pStyle w:val="TM3"/>
        <w:tabs>
          <w:tab w:val="right" w:pos="8630"/>
        </w:tabs>
        <w:rPr>
          <w:rFonts w:asciiTheme="minorHAnsi" w:eastAsiaTheme="minorEastAsia" w:hAnsiTheme="minorHAnsi" w:cstheme="minorBidi"/>
          <w:noProof/>
          <w:sz w:val="22"/>
          <w:szCs w:val="22"/>
          <w:lang w:val="fr-FR" w:eastAsia="fr-FR"/>
        </w:rPr>
      </w:pPr>
      <w:hyperlink w:anchor="_Toc135742253" w:history="1">
        <w:r w:rsidR="0039747B" w:rsidRPr="00DE3269">
          <w:rPr>
            <w:rStyle w:val="Lienhypertexte"/>
            <w:b/>
            <w:bCs/>
            <w:noProof/>
          </w:rPr>
          <w:t>9.5.2 Cleavage agents.</w:t>
        </w:r>
        <w:r w:rsidR="0039747B">
          <w:rPr>
            <w:noProof/>
            <w:webHidden/>
          </w:rPr>
          <w:tab/>
        </w:r>
        <w:r w:rsidR="0039747B">
          <w:rPr>
            <w:noProof/>
            <w:webHidden/>
          </w:rPr>
          <w:fldChar w:fldCharType="begin"/>
        </w:r>
        <w:r w:rsidR="0039747B">
          <w:rPr>
            <w:noProof/>
            <w:webHidden/>
          </w:rPr>
          <w:instrText xml:space="preserve"> PAGEREF _Toc135742253 \h </w:instrText>
        </w:r>
        <w:r w:rsidR="0039747B">
          <w:rPr>
            <w:noProof/>
            <w:webHidden/>
          </w:rPr>
        </w:r>
        <w:r w:rsidR="0039747B">
          <w:rPr>
            <w:noProof/>
            <w:webHidden/>
          </w:rPr>
          <w:fldChar w:fldCharType="separate"/>
        </w:r>
        <w:r w:rsidR="008A353B">
          <w:rPr>
            <w:noProof/>
            <w:webHidden/>
          </w:rPr>
          <w:t>17</w:t>
        </w:r>
        <w:r w:rsidR="0039747B">
          <w:rPr>
            <w:noProof/>
            <w:webHidden/>
          </w:rPr>
          <w:fldChar w:fldCharType="end"/>
        </w:r>
      </w:hyperlink>
    </w:p>
    <w:p w14:paraId="24B37898" w14:textId="43A6DCB4" w:rsidR="0039747B" w:rsidRDefault="00DD21CA">
      <w:pPr>
        <w:pStyle w:val="TM3"/>
        <w:tabs>
          <w:tab w:val="right" w:pos="8630"/>
        </w:tabs>
        <w:rPr>
          <w:rFonts w:asciiTheme="minorHAnsi" w:eastAsiaTheme="minorEastAsia" w:hAnsiTheme="minorHAnsi" w:cstheme="minorBidi"/>
          <w:noProof/>
          <w:sz w:val="22"/>
          <w:szCs w:val="22"/>
          <w:lang w:val="fr-FR" w:eastAsia="fr-FR"/>
        </w:rPr>
      </w:pPr>
      <w:hyperlink w:anchor="_Toc135742254" w:history="1">
        <w:r w:rsidR="0039747B" w:rsidRPr="00DE3269">
          <w:rPr>
            <w:rStyle w:val="Lienhypertexte"/>
            <w:b/>
            <w:bCs/>
            <w:noProof/>
          </w:rPr>
          <w:t>9.5.3 Precursor and Fragment mass tolerances.</w:t>
        </w:r>
        <w:r w:rsidR="0039747B">
          <w:rPr>
            <w:noProof/>
            <w:webHidden/>
          </w:rPr>
          <w:tab/>
        </w:r>
        <w:r w:rsidR="0039747B">
          <w:rPr>
            <w:noProof/>
            <w:webHidden/>
          </w:rPr>
          <w:fldChar w:fldCharType="begin"/>
        </w:r>
        <w:r w:rsidR="0039747B">
          <w:rPr>
            <w:noProof/>
            <w:webHidden/>
          </w:rPr>
          <w:instrText xml:space="preserve"> PAGEREF _Toc135742254 \h </w:instrText>
        </w:r>
        <w:r w:rsidR="0039747B">
          <w:rPr>
            <w:noProof/>
            <w:webHidden/>
          </w:rPr>
        </w:r>
        <w:r w:rsidR="0039747B">
          <w:rPr>
            <w:noProof/>
            <w:webHidden/>
          </w:rPr>
          <w:fldChar w:fldCharType="separate"/>
        </w:r>
        <w:r w:rsidR="008A353B">
          <w:rPr>
            <w:noProof/>
            <w:webHidden/>
          </w:rPr>
          <w:t>17</w:t>
        </w:r>
        <w:r w:rsidR="0039747B">
          <w:rPr>
            <w:noProof/>
            <w:webHidden/>
          </w:rPr>
          <w:fldChar w:fldCharType="end"/>
        </w:r>
      </w:hyperlink>
    </w:p>
    <w:p w14:paraId="1426341E" w14:textId="553401C2" w:rsidR="0039747B" w:rsidRDefault="00DD21CA">
      <w:pPr>
        <w:pStyle w:val="TM1"/>
        <w:rPr>
          <w:rFonts w:asciiTheme="minorHAnsi" w:eastAsiaTheme="minorEastAsia" w:hAnsiTheme="minorHAnsi" w:cstheme="minorBidi"/>
          <w:noProof/>
          <w:sz w:val="22"/>
          <w:szCs w:val="22"/>
          <w:lang w:val="fr-FR" w:eastAsia="fr-FR"/>
        </w:rPr>
      </w:pPr>
      <w:hyperlink w:anchor="_Toc135742255" w:history="1">
        <w:r w:rsidR="0039747B" w:rsidRPr="00DE3269">
          <w:rPr>
            <w:rStyle w:val="Lienhypertexte"/>
            <w:bCs/>
            <w:noProof/>
          </w:rPr>
          <w:t>10.</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study variables.</w:t>
        </w:r>
        <w:r w:rsidR="0039747B">
          <w:rPr>
            <w:noProof/>
            <w:webHidden/>
          </w:rPr>
          <w:tab/>
        </w:r>
        <w:r w:rsidR="0039747B">
          <w:rPr>
            <w:noProof/>
            <w:webHidden/>
          </w:rPr>
          <w:fldChar w:fldCharType="begin"/>
        </w:r>
        <w:r w:rsidR="0039747B">
          <w:rPr>
            <w:noProof/>
            <w:webHidden/>
          </w:rPr>
          <w:instrText xml:space="preserve"> PAGEREF _Toc135742255 \h </w:instrText>
        </w:r>
        <w:r w:rsidR="0039747B">
          <w:rPr>
            <w:noProof/>
            <w:webHidden/>
          </w:rPr>
        </w:r>
        <w:r w:rsidR="0039747B">
          <w:rPr>
            <w:noProof/>
            <w:webHidden/>
          </w:rPr>
          <w:fldChar w:fldCharType="separate"/>
        </w:r>
        <w:r w:rsidR="008A353B">
          <w:rPr>
            <w:noProof/>
            <w:webHidden/>
          </w:rPr>
          <w:t>18</w:t>
        </w:r>
        <w:r w:rsidR="0039747B">
          <w:rPr>
            <w:noProof/>
            <w:webHidden/>
          </w:rPr>
          <w:fldChar w:fldCharType="end"/>
        </w:r>
      </w:hyperlink>
    </w:p>
    <w:p w14:paraId="18AA0EA9" w14:textId="3E37DFB7" w:rsidR="0039747B" w:rsidRDefault="00DD21CA">
      <w:pPr>
        <w:pStyle w:val="TM1"/>
        <w:rPr>
          <w:rFonts w:asciiTheme="minorHAnsi" w:eastAsiaTheme="minorEastAsia" w:hAnsiTheme="minorHAnsi" w:cstheme="minorBidi"/>
          <w:noProof/>
          <w:sz w:val="22"/>
          <w:szCs w:val="22"/>
          <w:lang w:val="fr-FR" w:eastAsia="fr-FR"/>
        </w:rPr>
      </w:pPr>
      <w:hyperlink w:anchor="_Toc135742256" w:history="1">
        <w:r w:rsidR="0039747B" w:rsidRPr="00DE3269">
          <w:rPr>
            <w:rStyle w:val="Lienhypertexte"/>
            <w:bCs/>
            <w:noProof/>
          </w:rPr>
          <w:t>11.</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pecific use cases and conventions.</w:t>
        </w:r>
        <w:r w:rsidR="0039747B">
          <w:rPr>
            <w:noProof/>
            <w:webHidden/>
          </w:rPr>
          <w:tab/>
        </w:r>
        <w:r w:rsidR="0039747B">
          <w:rPr>
            <w:noProof/>
            <w:webHidden/>
          </w:rPr>
          <w:fldChar w:fldCharType="begin"/>
        </w:r>
        <w:r w:rsidR="0039747B">
          <w:rPr>
            <w:noProof/>
            <w:webHidden/>
          </w:rPr>
          <w:instrText xml:space="preserve"> PAGEREF _Toc135742256 \h </w:instrText>
        </w:r>
        <w:r w:rsidR="0039747B">
          <w:rPr>
            <w:noProof/>
            <w:webHidden/>
          </w:rPr>
        </w:r>
        <w:r w:rsidR="0039747B">
          <w:rPr>
            <w:noProof/>
            <w:webHidden/>
          </w:rPr>
          <w:fldChar w:fldCharType="separate"/>
        </w:r>
        <w:r w:rsidR="008A353B">
          <w:rPr>
            <w:noProof/>
            <w:webHidden/>
          </w:rPr>
          <w:t>18</w:t>
        </w:r>
        <w:r w:rsidR="0039747B">
          <w:rPr>
            <w:noProof/>
            <w:webHidden/>
          </w:rPr>
          <w:fldChar w:fldCharType="end"/>
        </w:r>
      </w:hyperlink>
    </w:p>
    <w:p w14:paraId="4F011FDE" w14:textId="6E0CDB8B" w:rsidR="0039747B" w:rsidRDefault="00DD21CA" w:rsidP="004A0CDB">
      <w:pPr>
        <w:pStyle w:val="TM2"/>
        <w:rPr>
          <w:rFonts w:asciiTheme="minorHAnsi" w:eastAsiaTheme="minorEastAsia" w:hAnsiTheme="minorHAnsi" w:cstheme="minorBidi"/>
          <w:noProof/>
          <w:sz w:val="22"/>
          <w:szCs w:val="22"/>
          <w:lang w:val="fr-FR" w:eastAsia="fr-FR"/>
        </w:rPr>
      </w:pPr>
      <w:hyperlink w:anchor="_Toc135742257" w:history="1">
        <w:r w:rsidR="0039747B" w:rsidRPr="00DE3269">
          <w:rPr>
            <w:rStyle w:val="Lienhypertexte"/>
            <w:b/>
            <w:bCs/>
            <w:noProof/>
          </w:rPr>
          <w:t>11.1 How to encode age and other elapsed times.</w:t>
        </w:r>
        <w:r w:rsidR="0039747B">
          <w:rPr>
            <w:noProof/>
            <w:webHidden/>
          </w:rPr>
          <w:tab/>
        </w:r>
        <w:r w:rsidR="0039747B">
          <w:rPr>
            <w:noProof/>
            <w:webHidden/>
          </w:rPr>
          <w:fldChar w:fldCharType="begin"/>
        </w:r>
        <w:r w:rsidR="0039747B">
          <w:rPr>
            <w:noProof/>
            <w:webHidden/>
          </w:rPr>
          <w:instrText xml:space="preserve"> PAGEREF _Toc135742257 \h </w:instrText>
        </w:r>
        <w:r w:rsidR="0039747B">
          <w:rPr>
            <w:noProof/>
            <w:webHidden/>
          </w:rPr>
        </w:r>
        <w:r w:rsidR="0039747B">
          <w:rPr>
            <w:noProof/>
            <w:webHidden/>
          </w:rPr>
          <w:fldChar w:fldCharType="separate"/>
        </w:r>
        <w:r w:rsidR="008A353B">
          <w:rPr>
            <w:noProof/>
            <w:webHidden/>
          </w:rPr>
          <w:t>18</w:t>
        </w:r>
        <w:r w:rsidR="0039747B">
          <w:rPr>
            <w:noProof/>
            <w:webHidden/>
          </w:rPr>
          <w:fldChar w:fldCharType="end"/>
        </w:r>
      </w:hyperlink>
    </w:p>
    <w:p w14:paraId="79306382" w14:textId="4626AD85" w:rsidR="0039747B" w:rsidRDefault="00DD21CA" w:rsidP="004A0CDB">
      <w:pPr>
        <w:pStyle w:val="TM2"/>
        <w:rPr>
          <w:rFonts w:asciiTheme="minorHAnsi" w:eastAsiaTheme="minorEastAsia" w:hAnsiTheme="minorHAnsi" w:cstheme="minorBidi"/>
          <w:noProof/>
          <w:sz w:val="22"/>
          <w:szCs w:val="22"/>
          <w:lang w:val="fr-FR" w:eastAsia="fr-FR"/>
        </w:rPr>
      </w:pPr>
      <w:hyperlink w:anchor="_Toc135742258" w:history="1">
        <w:r w:rsidR="0039747B" w:rsidRPr="00DE3269">
          <w:rPr>
            <w:rStyle w:val="Lienhypertexte"/>
            <w:b/>
            <w:bCs/>
            <w:noProof/>
          </w:rPr>
          <w:t>11.2 Phosphoproteomics and other post-translational modifications enriched studies.</w:t>
        </w:r>
        <w:r w:rsidR="0039747B">
          <w:rPr>
            <w:noProof/>
            <w:webHidden/>
          </w:rPr>
          <w:tab/>
        </w:r>
        <w:r w:rsidR="0039747B">
          <w:rPr>
            <w:noProof/>
            <w:webHidden/>
          </w:rPr>
          <w:fldChar w:fldCharType="begin"/>
        </w:r>
        <w:r w:rsidR="0039747B">
          <w:rPr>
            <w:noProof/>
            <w:webHidden/>
          </w:rPr>
          <w:instrText xml:space="preserve"> PAGEREF _Toc135742258 \h </w:instrText>
        </w:r>
        <w:r w:rsidR="0039747B">
          <w:rPr>
            <w:noProof/>
            <w:webHidden/>
          </w:rPr>
        </w:r>
        <w:r w:rsidR="0039747B">
          <w:rPr>
            <w:noProof/>
            <w:webHidden/>
          </w:rPr>
          <w:fldChar w:fldCharType="separate"/>
        </w:r>
        <w:r w:rsidR="008A353B">
          <w:rPr>
            <w:noProof/>
            <w:webHidden/>
          </w:rPr>
          <w:t>19</w:t>
        </w:r>
        <w:r w:rsidR="0039747B">
          <w:rPr>
            <w:noProof/>
            <w:webHidden/>
          </w:rPr>
          <w:fldChar w:fldCharType="end"/>
        </w:r>
      </w:hyperlink>
    </w:p>
    <w:p w14:paraId="50666697" w14:textId="0A7CF94A" w:rsidR="0039747B" w:rsidRDefault="00DD21CA" w:rsidP="004A0CDB">
      <w:pPr>
        <w:pStyle w:val="TM2"/>
        <w:rPr>
          <w:rFonts w:asciiTheme="minorHAnsi" w:eastAsiaTheme="minorEastAsia" w:hAnsiTheme="minorHAnsi" w:cstheme="minorBidi"/>
          <w:noProof/>
          <w:sz w:val="22"/>
          <w:szCs w:val="22"/>
          <w:lang w:val="fr-FR" w:eastAsia="fr-FR"/>
        </w:rPr>
      </w:pPr>
      <w:hyperlink w:anchor="_Toc135742259" w:history="1">
        <w:r w:rsidR="0039747B" w:rsidRPr="00DE3269">
          <w:rPr>
            <w:rStyle w:val="Lienhypertexte"/>
            <w:b/>
            <w:bCs/>
            <w:noProof/>
          </w:rPr>
          <w:t>11.3 Pooled samples.</w:t>
        </w:r>
        <w:r w:rsidR="0039747B">
          <w:rPr>
            <w:noProof/>
            <w:webHidden/>
          </w:rPr>
          <w:tab/>
        </w:r>
        <w:r w:rsidR="0039747B">
          <w:rPr>
            <w:noProof/>
            <w:webHidden/>
          </w:rPr>
          <w:fldChar w:fldCharType="begin"/>
        </w:r>
        <w:r w:rsidR="0039747B">
          <w:rPr>
            <w:noProof/>
            <w:webHidden/>
          </w:rPr>
          <w:instrText xml:space="preserve"> PAGEREF _Toc135742259 \h </w:instrText>
        </w:r>
        <w:r w:rsidR="0039747B">
          <w:rPr>
            <w:noProof/>
            <w:webHidden/>
          </w:rPr>
        </w:r>
        <w:r w:rsidR="0039747B">
          <w:rPr>
            <w:noProof/>
            <w:webHidden/>
          </w:rPr>
          <w:fldChar w:fldCharType="separate"/>
        </w:r>
        <w:r w:rsidR="008A353B">
          <w:rPr>
            <w:noProof/>
            <w:webHidden/>
          </w:rPr>
          <w:t>19</w:t>
        </w:r>
        <w:r w:rsidR="0039747B">
          <w:rPr>
            <w:noProof/>
            <w:webHidden/>
          </w:rPr>
          <w:fldChar w:fldCharType="end"/>
        </w:r>
      </w:hyperlink>
    </w:p>
    <w:p w14:paraId="037A8C25" w14:textId="443EE09C" w:rsidR="0039747B" w:rsidRDefault="00DD21CA" w:rsidP="004A0CDB">
      <w:pPr>
        <w:pStyle w:val="TM2"/>
        <w:rPr>
          <w:rFonts w:asciiTheme="minorHAnsi" w:eastAsiaTheme="minorEastAsia" w:hAnsiTheme="minorHAnsi" w:cstheme="minorBidi"/>
          <w:noProof/>
          <w:sz w:val="22"/>
          <w:szCs w:val="22"/>
          <w:lang w:val="fr-FR" w:eastAsia="fr-FR"/>
        </w:rPr>
      </w:pPr>
      <w:hyperlink w:anchor="_Toc135742260" w:history="1">
        <w:r w:rsidR="0039747B" w:rsidRPr="00DE3269">
          <w:rPr>
            <w:rStyle w:val="Lienhypertexte"/>
            <w:b/>
            <w:bCs/>
            <w:noProof/>
          </w:rPr>
          <w:t>11.4 Synthetic peptide libraries.</w:t>
        </w:r>
        <w:r w:rsidR="0039747B">
          <w:rPr>
            <w:noProof/>
            <w:webHidden/>
          </w:rPr>
          <w:tab/>
        </w:r>
        <w:r w:rsidR="0039747B">
          <w:rPr>
            <w:noProof/>
            <w:webHidden/>
          </w:rPr>
          <w:fldChar w:fldCharType="begin"/>
        </w:r>
        <w:r w:rsidR="0039747B">
          <w:rPr>
            <w:noProof/>
            <w:webHidden/>
          </w:rPr>
          <w:instrText xml:space="preserve"> PAGEREF _Toc135742260 \h </w:instrText>
        </w:r>
        <w:r w:rsidR="0039747B">
          <w:rPr>
            <w:noProof/>
            <w:webHidden/>
          </w:rPr>
        </w:r>
        <w:r w:rsidR="0039747B">
          <w:rPr>
            <w:noProof/>
            <w:webHidden/>
          </w:rPr>
          <w:fldChar w:fldCharType="separate"/>
        </w:r>
        <w:r w:rsidR="008A353B">
          <w:rPr>
            <w:noProof/>
            <w:webHidden/>
          </w:rPr>
          <w:t>20</w:t>
        </w:r>
        <w:r w:rsidR="0039747B">
          <w:rPr>
            <w:noProof/>
            <w:webHidden/>
          </w:rPr>
          <w:fldChar w:fldCharType="end"/>
        </w:r>
      </w:hyperlink>
    </w:p>
    <w:p w14:paraId="0F5F2064" w14:textId="75C3865E" w:rsidR="0039747B" w:rsidRDefault="00DD21CA" w:rsidP="004A0CDB">
      <w:pPr>
        <w:pStyle w:val="TM2"/>
        <w:rPr>
          <w:rFonts w:asciiTheme="minorHAnsi" w:eastAsiaTheme="minorEastAsia" w:hAnsiTheme="minorHAnsi" w:cstheme="minorBidi"/>
          <w:noProof/>
          <w:sz w:val="22"/>
          <w:szCs w:val="22"/>
          <w:lang w:val="fr-FR" w:eastAsia="fr-FR"/>
        </w:rPr>
      </w:pPr>
      <w:hyperlink w:anchor="_Toc135742261" w:history="1">
        <w:r w:rsidR="0039747B" w:rsidRPr="00DE3269">
          <w:rPr>
            <w:rStyle w:val="Lienhypertexte"/>
            <w:b/>
            <w:bCs/>
            <w:noProof/>
          </w:rPr>
          <w:t>11.5 Normal and healthy samples.</w:t>
        </w:r>
        <w:r w:rsidR="0039747B">
          <w:rPr>
            <w:noProof/>
            <w:webHidden/>
          </w:rPr>
          <w:tab/>
        </w:r>
        <w:r w:rsidR="0039747B">
          <w:rPr>
            <w:noProof/>
            <w:webHidden/>
          </w:rPr>
          <w:fldChar w:fldCharType="begin"/>
        </w:r>
        <w:r w:rsidR="0039747B">
          <w:rPr>
            <w:noProof/>
            <w:webHidden/>
          </w:rPr>
          <w:instrText xml:space="preserve"> PAGEREF _Toc135742261 \h </w:instrText>
        </w:r>
        <w:r w:rsidR="0039747B">
          <w:rPr>
            <w:noProof/>
            <w:webHidden/>
          </w:rPr>
        </w:r>
        <w:r w:rsidR="0039747B">
          <w:rPr>
            <w:noProof/>
            <w:webHidden/>
          </w:rPr>
          <w:fldChar w:fldCharType="separate"/>
        </w:r>
        <w:r w:rsidR="008A353B">
          <w:rPr>
            <w:noProof/>
            <w:webHidden/>
          </w:rPr>
          <w:t>20</w:t>
        </w:r>
        <w:r w:rsidR="0039747B">
          <w:rPr>
            <w:noProof/>
            <w:webHidden/>
          </w:rPr>
          <w:fldChar w:fldCharType="end"/>
        </w:r>
      </w:hyperlink>
    </w:p>
    <w:p w14:paraId="4F6A519A" w14:textId="40B66453" w:rsidR="0039747B" w:rsidRDefault="00DD21CA" w:rsidP="004A0CDB">
      <w:pPr>
        <w:pStyle w:val="TM2"/>
        <w:rPr>
          <w:rFonts w:asciiTheme="minorHAnsi" w:eastAsiaTheme="minorEastAsia" w:hAnsiTheme="minorHAnsi" w:cstheme="minorBidi"/>
          <w:noProof/>
          <w:sz w:val="22"/>
          <w:szCs w:val="22"/>
          <w:lang w:val="fr-FR" w:eastAsia="fr-FR"/>
        </w:rPr>
      </w:pPr>
      <w:hyperlink w:anchor="_Toc135742262" w:history="1">
        <w:r w:rsidR="0039747B" w:rsidRPr="00DE3269">
          <w:rPr>
            <w:rStyle w:val="Lienhypertexte"/>
            <w:b/>
            <w:bCs/>
            <w:noProof/>
          </w:rPr>
          <w:t>11.6 Multiple projects into one annotation file.</w:t>
        </w:r>
        <w:r w:rsidR="0039747B">
          <w:rPr>
            <w:noProof/>
            <w:webHidden/>
          </w:rPr>
          <w:tab/>
        </w:r>
        <w:r w:rsidR="0039747B">
          <w:rPr>
            <w:noProof/>
            <w:webHidden/>
          </w:rPr>
          <w:fldChar w:fldCharType="begin"/>
        </w:r>
        <w:r w:rsidR="0039747B">
          <w:rPr>
            <w:noProof/>
            <w:webHidden/>
          </w:rPr>
          <w:instrText xml:space="preserve"> PAGEREF _Toc135742262 \h </w:instrText>
        </w:r>
        <w:r w:rsidR="0039747B">
          <w:rPr>
            <w:noProof/>
            <w:webHidden/>
          </w:rPr>
        </w:r>
        <w:r w:rsidR="0039747B">
          <w:rPr>
            <w:noProof/>
            <w:webHidden/>
          </w:rPr>
          <w:fldChar w:fldCharType="separate"/>
        </w:r>
        <w:r w:rsidR="008A353B">
          <w:rPr>
            <w:noProof/>
            <w:webHidden/>
          </w:rPr>
          <w:t>20</w:t>
        </w:r>
        <w:r w:rsidR="0039747B">
          <w:rPr>
            <w:noProof/>
            <w:webHidden/>
          </w:rPr>
          <w:fldChar w:fldCharType="end"/>
        </w:r>
      </w:hyperlink>
    </w:p>
    <w:p w14:paraId="3CC96068" w14:textId="490FB620" w:rsidR="0039747B" w:rsidRDefault="00DD21CA">
      <w:pPr>
        <w:pStyle w:val="TM1"/>
        <w:rPr>
          <w:rFonts w:asciiTheme="minorHAnsi" w:eastAsiaTheme="minorEastAsia" w:hAnsiTheme="minorHAnsi" w:cstheme="minorBidi"/>
          <w:noProof/>
          <w:sz w:val="22"/>
          <w:szCs w:val="22"/>
          <w:lang w:val="fr-FR" w:eastAsia="fr-FR"/>
        </w:rPr>
      </w:pPr>
      <w:hyperlink w:anchor="_Toc135742263" w:history="1">
        <w:r w:rsidR="0039747B" w:rsidRPr="00DE3269">
          <w:rPr>
            <w:rStyle w:val="Lienhypertexte"/>
            <w:bCs/>
            <w:noProof/>
          </w:rPr>
          <w:t>12.</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templates.</w:t>
        </w:r>
        <w:r w:rsidR="0039747B">
          <w:rPr>
            <w:noProof/>
            <w:webHidden/>
          </w:rPr>
          <w:tab/>
        </w:r>
        <w:r w:rsidR="0039747B">
          <w:rPr>
            <w:noProof/>
            <w:webHidden/>
          </w:rPr>
          <w:fldChar w:fldCharType="begin"/>
        </w:r>
        <w:r w:rsidR="0039747B">
          <w:rPr>
            <w:noProof/>
            <w:webHidden/>
          </w:rPr>
          <w:instrText xml:space="preserve"> PAGEREF _Toc135742263 \h </w:instrText>
        </w:r>
        <w:r w:rsidR="0039747B">
          <w:rPr>
            <w:noProof/>
            <w:webHidden/>
          </w:rPr>
        </w:r>
        <w:r w:rsidR="0039747B">
          <w:rPr>
            <w:noProof/>
            <w:webHidden/>
          </w:rPr>
          <w:fldChar w:fldCharType="separate"/>
        </w:r>
        <w:r w:rsidR="008A353B">
          <w:rPr>
            <w:noProof/>
            <w:webHidden/>
          </w:rPr>
          <w:t>21</w:t>
        </w:r>
        <w:r w:rsidR="0039747B">
          <w:rPr>
            <w:noProof/>
            <w:webHidden/>
          </w:rPr>
          <w:fldChar w:fldCharType="end"/>
        </w:r>
      </w:hyperlink>
    </w:p>
    <w:p w14:paraId="148438FF" w14:textId="4DF63235" w:rsidR="0039747B" w:rsidRDefault="00DD21CA">
      <w:pPr>
        <w:pStyle w:val="TM1"/>
        <w:rPr>
          <w:rFonts w:asciiTheme="minorHAnsi" w:eastAsiaTheme="minorEastAsia" w:hAnsiTheme="minorHAnsi" w:cstheme="minorBidi"/>
          <w:noProof/>
          <w:sz w:val="22"/>
          <w:szCs w:val="22"/>
          <w:lang w:val="fr-FR" w:eastAsia="fr-FR"/>
        </w:rPr>
      </w:pPr>
      <w:hyperlink w:anchor="_Toc135742264" w:history="1">
        <w:r w:rsidR="0039747B" w:rsidRPr="00DE3269">
          <w:rPr>
            <w:rStyle w:val="Lienhypertexte"/>
            <w:bCs/>
            <w:noProof/>
          </w:rPr>
          <w:t>13.</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Examples of annotated datasets.</w:t>
        </w:r>
        <w:r w:rsidR="0039747B">
          <w:rPr>
            <w:noProof/>
            <w:webHidden/>
          </w:rPr>
          <w:tab/>
        </w:r>
        <w:r w:rsidR="0039747B">
          <w:rPr>
            <w:noProof/>
            <w:webHidden/>
          </w:rPr>
          <w:fldChar w:fldCharType="begin"/>
        </w:r>
        <w:r w:rsidR="0039747B">
          <w:rPr>
            <w:noProof/>
            <w:webHidden/>
          </w:rPr>
          <w:instrText xml:space="preserve"> PAGEREF _Toc135742264 \h </w:instrText>
        </w:r>
        <w:r w:rsidR="0039747B">
          <w:rPr>
            <w:noProof/>
            <w:webHidden/>
          </w:rPr>
        </w:r>
        <w:r w:rsidR="0039747B">
          <w:rPr>
            <w:noProof/>
            <w:webHidden/>
          </w:rPr>
          <w:fldChar w:fldCharType="separate"/>
        </w:r>
        <w:r w:rsidR="008A353B">
          <w:rPr>
            <w:noProof/>
            <w:webHidden/>
          </w:rPr>
          <w:t>22</w:t>
        </w:r>
        <w:r w:rsidR="0039747B">
          <w:rPr>
            <w:noProof/>
            <w:webHidden/>
          </w:rPr>
          <w:fldChar w:fldCharType="end"/>
        </w:r>
      </w:hyperlink>
    </w:p>
    <w:p w14:paraId="2F8B3F7E" w14:textId="4E22B4F6" w:rsidR="0039747B" w:rsidRDefault="00DD21CA">
      <w:pPr>
        <w:pStyle w:val="TM1"/>
        <w:rPr>
          <w:rFonts w:asciiTheme="minorHAnsi" w:eastAsiaTheme="minorEastAsia" w:hAnsiTheme="minorHAnsi" w:cstheme="minorBidi"/>
          <w:noProof/>
          <w:sz w:val="22"/>
          <w:szCs w:val="22"/>
          <w:lang w:val="fr-FR" w:eastAsia="fr-FR"/>
        </w:rPr>
      </w:pPr>
      <w:hyperlink w:anchor="_Toc135742265" w:history="1">
        <w:r w:rsidR="0039747B" w:rsidRPr="00DE3269">
          <w:rPr>
            <w:rStyle w:val="Lienhypertexte"/>
            <w:rFonts w:eastAsia="Arial"/>
            <w:bCs/>
            <w:noProof/>
          </w:rPr>
          <w:t>14.</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Authors Information.</w:t>
        </w:r>
        <w:r w:rsidR="0039747B">
          <w:rPr>
            <w:noProof/>
            <w:webHidden/>
          </w:rPr>
          <w:tab/>
        </w:r>
        <w:r w:rsidR="0039747B">
          <w:rPr>
            <w:noProof/>
            <w:webHidden/>
          </w:rPr>
          <w:fldChar w:fldCharType="begin"/>
        </w:r>
        <w:r w:rsidR="0039747B">
          <w:rPr>
            <w:noProof/>
            <w:webHidden/>
          </w:rPr>
          <w:instrText xml:space="preserve"> PAGEREF _Toc135742265 \h </w:instrText>
        </w:r>
        <w:r w:rsidR="0039747B">
          <w:rPr>
            <w:noProof/>
            <w:webHidden/>
          </w:rPr>
        </w:r>
        <w:r w:rsidR="0039747B">
          <w:rPr>
            <w:noProof/>
            <w:webHidden/>
          </w:rPr>
          <w:fldChar w:fldCharType="separate"/>
        </w:r>
        <w:r w:rsidR="008A353B">
          <w:rPr>
            <w:noProof/>
            <w:webHidden/>
          </w:rPr>
          <w:t>23</w:t>
        </w:r>
        <w:r w:rsidR="0039747B">
          <w:rPr>
            <w:noProof/>
            <w:webHidden/>
          </w:rPr>
          <w:fldChar w:fldCharType="end"/>
        </w:r>
      </w:hyperlink>
    </w:p>
    <w:p w14:paraId="0C0F88BD" w14:textId="21159611" w:rsidR="0039747B" w:rsidRDefault="00DD21CA">
      <w:pPr>
        <w:pStyle w:val="TM1"/>
        <w:rPr>
          <w:rFonts w:asciiTheme="minorHAnsi" w:eastAsiaTheme="minorEastAsia" w:hAnsiTheme="minorHAnsi" w:cstheme="minorBidi"/>
          <w:noProof/>
          <w:sz w:val="22"/>
          <w:szCs w:val="22"/>
          <w:lang w:val="fr-FR" w:eastAsia="fr-FR"/>
        </w:rPr>
      </w:pPr>
      <w:hyperlink w:anchor="_Toc135742266" w:history="1">
        <w:r w:rsidR="0039747B" w:rsidRPr="00DE3269">
          <w:rPr>
            <w:rStyle w:val="Lienhypertexte"/>
            <w:rFonts w:eastAsia="Arial"/>
            <w:bCs/>
            <w:noProof/>
          </w:rPr>
          <w:t>15.</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References.</w:t>
        </w:r>
        <w:r w:rsidR="0039747B">
          <w:rPr>
            <w:noProof/>
            <w:webHidden/>
          </w:rPr>
          <w:tab/>
        </w:r>
        <w:r w:rsidR="0039747B">
          <w:rPr>
            <w:noProof/>
            <w:webHidden/>
          </w:rPr>
          <w:fldChar w:fldCharType="begin"/>
        </w:r>
        <w:r w:rsidR="0039747B">
          <w:rPr>
            <w:noProof/>
            <w:webHidden/>
          </w:rPr>
          <w:instrText xml:space="preserve"> PAGEREF _Toc135742266 \h </w:instrText>
        </w:r>
        <w:r w:rsidR="0039747B">
          <w:rPr>
            <w:noProof/>
            <w:webHidden/>
          </w:rPr>
        </w:r>
        <w:r w:rsidR="0039747B">
          <w:rPr>
            <w:noProof/>
            <w:webHidden/>
          </w:rPr>
          <w:fldChar w:fldCharType="separate"/>
        </w:r>
        <w:r w:rsidR="008A353B">
          <w:rPr>
            <w:noProof/>
            <w:webHidden/>
          </w:rPr>
          <w:t>26</w:t>
        </w:r>
        <w:r w:rsidR="0039747B">
          <w:rPr>
            <w:noProof/>
            <w:webHidden/>
          </w:rPr>
          <w:fldChar w:fldCharType="end"/>
        </w:r>
      </w:hyperlink>
    </w:p>
    <w:p w14:paraId="2B2EE7FE" w14:textId="5E8EB65B" w:rsidR="00C27882" w:rsidRDefault="00C27882" w:rsidP="00C27882">
      <w:r>
        <w:fldChar w:fldCharType="end"/>
      </w:r>
    </w:p>
    <w:p w14:paraId="23F6B2CD" w14:textId="77777777" w:rsidR="00E84C4A" w:rsidRPr="00C27882" w:rsidRDefault="00E84C4A" w:rsidP="00C27882"/>
    <w:p w14:paraId="00000049" w14:textId="6D11D862" w:rsidR="004D32AB" w:rsidRPr="00C664A0" w:rsidRDefault="00CA1E15" w:rsidP="00C664A0">
      <w:pPr>
        <w:pStyle w:val="Titre1"/>
      </w:pPr>
      <w:bookmarkStart w:id="4" w:name="_Toc53173085"/>
      <w:bookmarkStart w:id="5" w:name="_Toc67562060"/>
      <w:bookmarkStart w:id="6" w:name="_Toc135742231"/>
      <w:r>
        <w:t>Introduction</w:t>
      </w:r>
      <w:bookmarkEnd w:id="4"/>
      <w:bookmarkEnd w:id="5"/>
      <w:r w:rsidR="00423C36">
        <w:t>.</w:t>
      </w:r>
      <w:bookmarkEnd w:id="6"/>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539ED81B" w:rsidR="004D32AB" w:rsidRPr="0055386C" w:rsidRDefault="00C664A0" w:rsidP="003C44DE">
      <w:pPr>
        <w:pStyle w:val="Titre2"/>
        <w:jc w:val="both"/>
        <w:rPr>
          <w:b/>
          <w:bCs/>
        </w:rPr>
      </w:pPr>
      <w:bookmarkStart w:id="7" w:name="_Toc53173086"/>
      <w:bookmarkStart w:id="8" w:name="_Toc67562061"/>
      <w:bookmarkStart w:id="9" w:name="_Toc135742232"/>
      <w:r>
        <w:rPr>
          <w:b/>
          <w:bCs/>
        </w:rPr>
        <w:t xml:space="preserve">1.1 </w:t>
      </w:r>
      <w:r w:rsidR="00CA1E15" w:rsidRPr="0055386C">
        <w:rPr>
          <w:b/>
          <w:bCs/>
        </w:rPr>
        <w:t>Description of the need</w:t>
      </w:r>
      <w:bookmarkEnd w:id="7"/>
      <w:bookmarkEnd w:id="8"/>
      <w:r w:rsidR="00423C36">
        <w:rPr>
          <w:b/>
          <w:bCs/>
        </w:rPr>
        <w:t>.</w:t>
      </w:r>
      <w:bookmarkEnd w:id="9"/>
    </w:p>
    <w:p w14:paraId="7E8E645F" w14:textId="2C701B0B" w:rsidR="00372EA2" w:rsidRDefault="00372EA2" w:rsidP="003C44DE">
      <w:pPr>
        <w:jc w:val="both"/>
      </w:pPr>
    </w:p>
    <w:p w14:paraId="3DEE449F" w14:textId="39EF6869" w:rsidR="00FF4CCA" w:rsidRDefault="1170B532" w:rsidP="00BB60DD">
      <w:pPr>
        <w:jc w:val="both"/>
      </w:pPr>
      <w:r w:rsidRPr="24241141">
        <w:rPr>
          <w:color w:val="333333"/>
        </w:rPr>
        <w:t xml:space="preserve">Many resources have emerged that provide raw </w:t>
      </w:r>
      <w:r w:rsidR="0B364086" w:rsidRPr="7A617FE7">
        <w:rPr>
          <w:color w:val="333333"/>
        </w:rPr>
        <w:t>and/</w:t>
      </w:r>
      <w:r w:rsidRPr="24241141">
        <w:rPr>
          <w:color w:val="333333"/>
        </w:rPr>
        <w:t xml:space="preserve">or </w:t>
      </w:r>
      <w:r w:rsidR="2E2597A8" w:rsidRPr="7A617FE7">
        <w:rPr>
          <w:color w:val="333333"/>
        </w:rPr>
        <w:t>processed</w:t>
      </w:r>
      <w:r w:rsidRPr="24241141">
        <w:rPr>
          <w:color w:val="333333"/>
        </w:rPr>
        <w:t xml:space="preserve"> proteomics data</w:t>
      </w:r>
      <w:r w:rsidR="2FCF5CF4" w:rsidRPr="24241141">
        <w:rPr>
          <w:color w:val="333333"/>
        </w:rPr>
        <w:t xml:space="preserve"> in the public domain</w:t>
      </w:r>
      <w:r w:rsidRPr="24241141">
        <w:rPr>
          <w:color w:val="333333"/>
        </w:rPr>
        <w:t>. If these are valuable individually, their integration through re-analysis represents a huge asset for the community</w:t>
      </w:r>
      <w:r w:rsidR="0036076D" w:rsidRPr="24241141">
        <w:rPr>
          <w:color w:val="333333"/>
        </w:rPr>
        <w:t xml:space="preserve"> </w:t>
      </w:r>
      <w:r w:rsidRPr="24241141">
        <w:rPr>
          <w:color w:val="333333"/>
        </w:rPr>
        <w:fldChar w:fldCharType="begin"/>
      </w:r>
      <w:r w:rsidRPr="24241141">
        <w:rPr>
          <w:color w:val="333333"/>
        </w:rP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rsidRPr="24241141">
        <w:rPr>
          <w:color w:val="333333"/>
        </w:rPr>
        <w:fldChar w:fldCharType="separate"/>
      </w:r>
      <w:r w:rsidR="00B22829" w:rsidRPr="24241141">
        <w:rPr>
          <w:noProof/>
          <w:color w:val="333333"/>
        </w:rPr>
        <w:t>[1]</w:t>
      </w:r>
      <w:r w:rsidRPr="24241141">
        <w:rPr>
          <w:color w:val="333333"/>
        </w:rPr>
        <w:fldChar w:fldCharType="end"/>
      </w:r>
      <w:r w:rsidRPr="24241141">
        <w:rPr>
          <w:color w:val="333333"/>
        </w:rPr>
        <w:t>.</w:t>
      </w:r>
      <w:r w:rsidR="5EB85ACE" w:rsidRPr="24241141">
        <w:rPr>
          <w:color w:val="333333"/>
        </w:rPr>
        <w:t xml:space="preserve"> </w:t>
      </w:r>
      <w:r w:rsidRPr="24241141">
        <w:rPr>
          <w:color w:val="333333"/>
        </w:rPr>
        <w:t xml:space="preserve">Unfortunately, </w:t>
      </w:r>
      <w:r w:rsidR="75FE57E8">
        <w:t>p</w:t>
      </w:r>
      <w:r w:rsidR="00ED177D">
        <w:t>roteomics</w:t>
      </w:r>
      <w:r w:rsidR="00372EA2">
        <w:t xml:space="preserve"> experimental design and sample</w:t>
      </w:r>
      <w:r w:rsidR="004414AA">
        <w:t>-</w:t>
      </w:r>
      <w:r w:rsidR="00372EA2">
        <w:t xml:space="preserve">related information are </w:t>
      </w:r>
      <w:r w:rsidR="1586ABF3">
        <w:t>often</w:t>
      </w:r>
      <w:r w:rsidR="00372EA2">
        <w:t xml:space="preserve"> missing</w:t>
      </w:r>
      <w:r w:rsidR="00ED177D">
        <w:t xml:space="preserve"> in </w:t>
      </w:r>
      <w:proofErr w:type="spellStart"/>
      <w:r w:rsidR="00AF7D7C">
        <w:t>ProteomeXchange</w:t>
      </w:r>
      <w:proofErr w:type="spellEnd"/>
      <w:r w:rsidR="00AF7D7C">
        <w:t xml:space="preserve"> </w:t>
      </w:r>
      <w:r w:rsidR="00ED177D">
        <w:t>repositories</w:t>
      </w:r>
      <w:r w:rsidR="00372EA2">
        <w:t xml:space="preserve"> or stored in very diverse ways and formats. For example, the CPTAC consortium </w:t>
      </w:r>
      <w:r w:rsidR="00D15C2C">
        <w:t xml:space="preserve">Clinical Proteomic </w:t>
      </w:r>
      <w:proofErr w:type="spellStart"/>
      <w:r w:rsidR="00D15C2C">
        <w:t>Tumor</w:t>
      </w:r>
      <w:proofErr w:type="spellEnd"/>
      <w:r w:rsidR="00D15C2C">
        <w:t xml:space="preserve"> Analysis Consortium, </w:t>
      </w:r>
      <w:hyperlink r:id="rId11" w:history="1">
        <w:r w:rsidR="00D15C2C" w:rsidRPr="24241141">
          <w:rPr>
            <w:rStyle w:val="Lienhypertexte"/>
          </w:rPr>
          <w:t>https://cptac-data-portal.georgetown.edu/</w:t>
        </w:r>
      </w:hyperlink>
      <w:r w:rsidR="00372EA2">
        <w:t>) provides</w:t>
      </w:r>
      <w:r w:rsidR="007E75BD">
        <w:t>,</w:t>
      </w:r>
      <w:r w:rsidR="00372EA2">
        <w:t xml:space="preserve"> for every dataset</w:t>
      </w:r>
      <w:r w:rsidR="007E75BD">
        <w:t>,</w:t>
      </w:r>
      <w:r w:rsidR="00372EA2">
        <w:t xml:space="preserve"> a set of </w:t>
      </w:r>
      <w:r w:rsidR="007E75BD">
        <w:t xml:space="preserve">Excel </w:t>
      </w:r>
      <w:r w:rsidR="00372EA2">
        <w:t xml:space="preserve">files with the information on each sample (e.g. </w:t>
      </w:r>
      <w:hyperlink r:id="rId12">
        <w:r w:rsidR="00F50CBF" w:rsidRPr="24241141">
          <w:rPr>
            <w:rStyle w:val="Lienhypertexte"/>
          </w:rPr>
          <w:t>https://cptac-data-portal.georgetown.edu/study-summary/S048</w:t>
        </w:r>
      </w:hyperlink>
      <w:r w:rsidR="00372EA2">
        <w:t xml:space="preserve">) including </w:t>
      </w:r>
      <w:proofErr w:type="spellStart"/>
      <w:r w:rsidR="00372EA2">
        <w:t>tumor</w:t>
      </w:r>
      <w:proofErr w:type="spellEnd"/>
      <w:r w:rsidR="00372EA2">
        <w:t xml:space="preserve"> size, origin</w:t>
      </w:r>
      <w:r w:rsidR="6C3A1294">
        <w:t>,</w:t>
      </w:r>
      <w:r w:rsidR="00372EA2">
        <w:t xml:space="preserve"> but also how every sample is related to a specific raw file (e.g. instrument configuration parameters). As a resource routinely </w:t>
      </w:r>
      <w:proofErr w:type="spellStart"/>
      <w:r w:rsidR="00372EA2">
        <w:t>re</w:t>
      </w:r>
      <w:r w:rsidR="004414AA">
        <w:t>analyzing</w:t>
      </w:r>
      <w:proofErr w:type="spellEnd"/>
      <w:r w:rsidR="00372EA2">
        <w:t xml:space="preserve"> public datasets, </w:t>
      </w:r>
      <w:proofErr w:type="spellStart"/>
      <w:r w:rsidR="00372EA2">
        <w:t>ProteomicsDB</w:t>
      </w:r>
      <w:proofErr w:type="spellEnd"/>
      <w:r w:rsidR="00372EA2">
        <w:t xml:space="preserve"> captures for each sample in the database a minimum number of properties to describe the sample and the related experimental protocol such as tissue, digestion method</w:t>
      </w:r>
      <w:r w:rsidR="004414AA">
        <w:t>,</w:t>
      </w:r>
      <w:r w:rsidR="00372EA2">
        <w:t xml:space="preserve"> </w:t>
      </w:r>
      <w:r w:rsidR="4B57BF6E">
        <w:t>and</w:t>
      </w:r>
      <w:r w:rsidR="00372EA2">
        <w:t xml:space="preserve"> instrument (e.g</w:t>
      </w:r>
      <w:r w:rsidR="0041608F">
        <w:t>.,</w:t>
      </w:r>
      <w:r w:rsidR="00372EA2">
        <w:t xml:space="preserve"> </w:t>
      </w:r>
      <w:hyperlink r:id="rId13" w:anchor="projects/4267/6228">
        <w:r w:rsidR="00F50CBF" w:rsidRPr="24241141">
          <w:rPr>
            <w:rStyle w:val="Lienhypertexte"/>
          </w:rPr>
          <w:t>https://www.proteomicsdb.org/#projects/4267/6228</w:t>
        </w:r>
      </w:hyperlink>
      <w:r w:rsidR="00372EA2">
        <w:t>).</w:t>
      </w:r>
      <w:r w:rsidR="002E722E">
        <w:t xml:space="preserve"> </w:t>
      </w:r>
      <w:proofErr w:type="spellStart"/>
      <w:r w:rsidR="003F0E0F">
        <w:t>ProteomeXchange</w:t>
      </w:r>
      <w:proofErr w:type="spellEnd"/>
      <w:r w:rsidR="003F0E0F">
        <w:t xml:space="preserve"> submissions only required a </w:t>
      </w:r>
      <w:r w:rsidR="0057372B">
        <w:t>minimum</w:t>
      </w:r>
      <w:r w:rsidR="003F0E0F">
        <w:t xml:space="preserve"> </w:t>
      </w:r>
      <w:r w:rsidR="00681C8A">
        <w:t xml:space="preserve">of </w:t>
      </w:r>
      <w:r w:rsidR="003F0E0F">
        <w:t xml:space="preserve">unstructured metadata such as species, instruments, posttranslational modifications or </w:t>
      </w:r>
      <w:r w:rsidR="00A05249">
        <w:t xml:space="preserve">disease. This metadata is captured at the project level making </w:t>
      </w:r>
      <w:r w:rsidR="00681C8A">
        <w:t xml:space="preserve">it </w:t>
      </w:r>
      <w:r w:rsidR="00773CE8">
        <w:t xml:space="preserve">difficult to associate each specific metadata term with the samples in the study. </w:t>
      </w:r>
      <w:r w:rsidR="002E27EB">
        <w:rPr>
          <w:color w:val="333333"/>
        </w:rPr>
        <w:t xml:space="preserve">The </w:t>
      </w:r>
      <w:r w:rsidR="00460C8F">
        <w:rPr>
          <w:color w:val="333333"/>
        </w:rPr>
        <w:t xml:space="preserve">lack of detailed and </w:t>
      </w:r>
      <w:r w:rsidR="00423C36">
        <w:rPr>
          <w:color w:val="333333"/>
        </w:rPr>
        <w:t>well-structured</w:t>
      </w:r>
      <w:r w:rsidR="00460C8F">
        <w:rPr>
          <w:color w:val="333333"/>
        </w:rPr>
        <w:t xml:space="preserve"> metadata at a sample </w:t>
      </w:r>
      <w:r w:rsidR="00690108">
        <w:rPr>
          <w:color w:val="333333"/>
        </w:rPr>
        <w:t xml:space="preserve">level </w:t>
      </w:r>
      <w:r w:rsidR="00690108" w:rsidRPr="24241141">
        <w:rPr>
          <w:color w:val="333333"/>
        </w:rPr>
        <w:t>prevents</w:t>
      </w:r>
      <w:r w:rsidR="28240C70" w:rsidRPr="24241141">
        <w:rPr>
          <w:color w:val="333333"/>
        </w:rPr>
        <w:t xml:space="preserve"> data interpretation, reproducibility, and integration of data from different resources. This is why we propose a </w:t>
      </w:r>
      <w:r w:rsidR="00F9208D" w:rsidRPr="240F670C">
        <w:rPr>
          <w:color w:val="333333"/>
        </w:rPr>
        <w:t>data</w:t>
      </w:r>
      <w:r w:rsidR="28240C70" w:rsidRPr="24241141">
        <w:rPr>
          <w:color w:val="333333"/>
        </w:rPr>
        <w:t xml:space="preserve"> standard for</w:t>
      </w:r>
      <w:r w:rsidR="4563EBE6" w:rsidRPr="24241141">
        <w:rPr>
          <w:color w:val="333333"/>
        </w:rPr>
        <w:t xml:space="preserve"> proteomics</w:t>
      </w:r>
      <w:r w:rsidR="28240C70" w:rsidRPr="24241141">
        <w:rPr>
          <w:color w:val="333333"/>
        </w:rPr>
        <w:t xml:space="preserve"> metadata annotation.</w:t>
      </w:r>
      <w:r w:rsidR="00372EA2">
        <w:t xml:space="preserve"> For every proteomics dataset</w:t>
      </w:r>
      <w:r w:rsidR="00423C36">
        <w:t>,</w:t>
      </w:r>
      <w:r w:rsidR="00372EA2">
        <w:t xml:space="preserve"> we </w:t>
      </w:r>
      <w:r w:rsidR="3005040B">
        <w:t>propose to</w:t>
      </w:r>
      <w:r w:rsidR="00372EA2">
        <w:t xml:space="preserve"> capture at least three levels of metadata: (</w:t>
      </w:r>
      <w:proofErr w:type="spellStart"/>
      <w:r w:rsidR="00372EA2">
        <w:t>i</w:t>
      </w:r>
      <w:proofErr w:type="spellEnd"/>
      <w:r w:rsidR="00372EA2">
        <w:t xml:space="preserve">) dataset description, (ii) the sample to data </w:t>
      </w:r>
      <w:r w:rsidR="00133FFD">
        <w:t>relationship</w:t>
      </w:r>
      <w:r w:rsidR="00372EA2">
        <w:t xml:space="preserve">; and (iii) </w:t>
      </w:r>
      <w:r w:rsidR="4490378A">
        <w:t>the technical/</w:t>
      </w:r>
      <w:r w:rsidR="00423C36">
        <w:t>proteomics-specific</w:t>
      </w:r>
      <w:r w:rsidR="4490378A">
        <w:t xml:space="preserve"> information</w:t>
      </w:r>
      <w:r w:rsidR="3F1C3F5E">
        <w:t>, available</w:t>
      </w:r>
      <w:r w:rsidR="4490378A">
        <w:t xml:space="preserve"> in </w:t>
      </w:r>
      <w:r w:rsidR="00372EA2">
        <w:t>standard data file formats (</w:t>
      </w:r>
      <w:r w:rsidR="00690108">
        <w:t>e.g.,</w:t>
      </w:r>
      <w:r w:rsidR="00372EA2">
        <w:t xml:space="preserve"> </w:t>
      </w:r>
      <w:r w:rsidR="17CA2287">
        <w:t xml:space="preserve">the PSI formats </w:t>
      </w:r>
      <w:proofErr w:type="spellStart"/>
      <w:r w:rsidR="00372EA2">
        <w:t>mzIdentML</w:t>
      </w:r>
      <w:proofErr w:type="spellEnd"/>
      <w:r w:rsidR="00372EA2">
        <w:t xml:space="preserve">, </w:t>
      </w:r>
      <w:proofErr w:type="spellStart"/>
      <w:r w:rsidR="00372EA2">
        <w:t>mzML</w:t>
      </w:r>
      <w:proofErr w:type="spellEnd"/>
      <w:r w:rsidR="00372EA2">
        <w:t xml:space="preserve">, or </w:t>
      </w:r>
      <w:proofErr w:type="spellStart"/>
      <w:r w:rsidR="00372EA2">
        <w:t>mzTab</w:t>
      </w:r>
      <w:proofErr w:type="spellEnd"/>
      <w:r w:rsidR="27483B8D">
        <w:t>, among others</w:t>
      </w:r>
      <w:r w:rsidR="00372EA2">
        <w:t xml:space="preserve">). </w:t>
      </w:r>
    </w:p>
    <w:p w14:paraId="45044FBC" w14:textId="0E4C1BFC" w:rsidR="00FF4CCA" w:rsidRDefault="00FF4CCA" w:rsidP="00BB60DD">
      <w:pPr>
        <w:jc w:val="both"/>
      </w:pPr>
    </w:p>
    <w:p w14:paraId="1AEADB80" w14:textId="12194878" w:rsidR="00FF4CCA" w:rsidRDefault="00372EA2" w:rsidP="00BB60DD">
      <w:pPr>
        <w:jc w:val="both"/>
      </w:pPr>
      <w:r>
        <w:t xml:space="preserve">The general </w:t>
      </w:r>
      <w:r w:rsidR="79287DB8">
        <w:t>dataset</w:t>
      </w:r>
      <w:r>
        <w:t xml:space="preserve"> description includes minimum information to describe the study</w:t>
      </w:r>
      <w:r w:rsidR="3AA55468">
        <w:t xml:space="preserve"> overall</w:t>
      </w:r>
      <w:r>
        <w:t>: title, description, date of publication, type of experiment (e.g</w:t>
      </w:r>
      <w:r w:rsidR="00DB3BAC">
        <w:t>.,</w:t>
      </w:r>
      <w:r>
        <w:t xml:space="preserve"> </w:t>
      </w:r>
      <w:hyperlink r:id="rId14">
        <w:r w:rsidR="00FF4CCA" w:rsidRPr="65FC1B0A">
          <w:rPr>
            <w:rStyle w:val="Lienhypertexte"/>
          </w:rPr>
          <w:t>http://proteomecentral.proteomexchange.org/cgi/GetDataset?ID=PXD016060.0-1&amp;outputMode=XML</w:t>
        </w:r>
      </w:hyperlink>
      <w:r>
        <w:t xml:space="preserve">). The </w:t>
      </w:r>
      <w:r w:rsidR="762C899E">
        <w:t>proteomics</w:t>
      </w:r>
      <w:r>
        <w:t xml:space="preserve"> standard data files </w:t>
      </w:r>
      <w:r w:rsidR="12DF5FA0">
        <w:t>contain</w:t>
      </w:r>
      <w:r>
        <w:t xml:space="preserve"> </w:t>
      </w:r>
      <w:r w:rsidR="3FADCF2A">
        <w:t xml:space="preserve">mostly </w:t>
      </w:r>
      <w:r>
        <w:t xml:space="preserve">the </w:t>
      </w:r>
      <w:r w:rsidR="68141393">
        <w:t xml:space="preserve">technical </w:t>
      </w:r>
      <w:r>
        <w:t xml:space="preserve">metadata associated with the dataset including search engine settings, scores, workflows, </w:t>
      </w:r>
      <w:r w:rsidR="00556CA6">
        <w:t xml:space="preserve">and </w:t>
      </w:r>
      <w:r>
        <w:t xml:space="preserve">configuration files, </w:t>
      </w:r>
      <w:r w:rsidR="00C2485E">
        <w:t xml:space="preserve">but do not include information about </w:t>
      </w:r>
      <w:r w:rsidR="5FBBF84A">
        <w:t>sample metadata and</w:t>
      </w:r>
      <w:r w:rsidR="0CD7839A">
        <w:t>/or the</w:t>
      </w:r>
      <w:r w:rsidR="58C2EAC1">
        <w:t xml:space="preserve"> experimental </w:t>
      </w:r>
      <w:r w:rsidR="00F52AEE">
        <w:t>design</w:t>
      </w:r>
      <w:r w:rsidRPr="65FC1B0A">
        <w:rPr>
          <w:i/>
          <w:iCs/>
        </w:rPr>
        <w:t>.</w:t>
      </w:r>
      <w:r>
        <w:t xml:space="preserve"> </w:t>
      </w:r>
      <w:r w:rsidR="003B7AB0">
        <w:t>Currently</w:t>
      </w:r>
      <w:r w:rsidR="756FE6D9">
        <w:t>, a</w:t>
      </w:r>
      <w:r>
        <w:t xml:space="preserve">ll </w:t>
      </w:r>
      <w:proofErr w:type="spellStart"/>
      <w:r>
        <w:t>ProteomeXchange</w:t>
      </w:r>
      <w:proofErr w:type="spellEnd"/>
      <w:r>
        <w:t xml:space="preserve"> partners mandate </w:t>
      </w:r>
      <w:r w:rsidR="4AE59BAD">
        <w:t xml:space="preserve">both types </w:t>
      </w:r>
      <w:r w:rsidR="00104605">
        <w:t>of</w:t>
      </w:r>
      <w:r>
        <w:t xml:space="preserve"> information for each dataset. However, the information regarding the sample</w:t>
      </w:r>
      <w:r w:rsidR="395886A4">
        <w:t>s</w:t>
      </w:r>
      <w:r>
        <w:t xml:space="preserve"> and </w:t>
      </w:r>
      <w:r w:rsidR="00C2485E">
        <w:t>their</w:t>
      </w:r>
      <w:r>
        <w:t xml:space="preserve"> relation</w:t>
      </w:r>
      <w:r w:rsidR="298DB9A9">
        <w:t>ship</w:t>
      </w:r>
      <w:r>
        <w:t xml:space="preserve"> to the data files </w:t>
      </w:r>
      <w:r w:rsidR="00FF4CCA">
        <w:t>(</w:t>
      </w:r>
      <w:r>
        <w:t>Figure 1</w:t>
      </w:r>
      <w:r w:rsidR="00FF4CCA">
        <w:t>)</w:t>
      </w:r>
      <w:r>
        <w:t xml:space="preserve"> is mostly missing</w:t>
      </w:r>
      <w:r w:rsidR="00B22829">
        <w:t xml:space="preserve"> </w:t>
      </w:r>
      <w:r>
        <w:fldChar w:fldCharType="begin"/>
      </w:r>
      <w: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fldChar w:fldCharType="separate"/>
      </w:r>
      <w:r w:rsidR="00B22829" w:rsidRPr="65FC1B0A">
        <w:rPr>
          <w:noProof/>
        </w:rPr>
        <w:t>[1]</w:t>
      </w:r>
      <w:r>
        <w:fldChar w:fldCharType="end"/>
      </w:r>
      <w:r>
        <w:t xml:space="preserve">. </w:t>
      </w:r>
    </w:p>
    <w:p w14:paraId="1EB49C4D" w14:textId="77777777" w:rsidR="00FF4CCA" w:rsidRDefault="00FF4CCA" w:rsidP="003C44DE">
      <w:pPr>
        <w:jc w:val="both"/>
      </w:pPr>
    </w:p>
    <w:p w14:paraId="63CA2CD1" w14:textId="7A21646E" w:rsidR="00372EA2" w:rsidRDefault="58911264" w:rsidP="240F670C">
      <w:pPr>
        <w:jc w:val="both"/>
      </w:pPr>
      <w:r>
        <w:t>These three levels of metadata are combined in the well-established data formats ISA-TAB</w:t>
      </w:r>
      <w:r w:rsidR="667E3B4F">
        <w:t xml:space="preserve"> </w:t>
      </w:r>
      <w:r w:rsidR="00372EA2">
        <w:fldChar w:fldCharType="begin"/>
      </w:r>
      <w:r w:rsidR="00372EA2">
        <w:instrText xml:space="preserve"> ADDIN EN.CITE &lt;EndNote&gt;&lt;Cite&gt;&lt;Author&gt;Gonzalez-Beltran&lt;/Author&gt;&lt;Year&gt;2014&lt;/Year&gt;&lt;RecNum&gt;594&lt;/RecNum&gt;&lt;DisplayText&gt;[2]&lt;/DisplayText&gt;&lt;record&gt;&lt;rec-number&gt;594&lt;/rec-number&gt;&lt;foreign-keys&gt;&lt;key app="EN" db-id="5dw0a5xfb0fxdjee2s9x9densasarfwstsst" timestamp="1603377109"&gt;594&lt;/key&gt;&lt;/foreign-keys&gt;&lt;ref-type name="Journal Article"&gt;17&lt;/ref-type&gt;&lt;contributors&gt;&lt;authors&gt;&lt;author&gt;Gonzalez-Beltran, A.&lt;/author&gt;&lt;author&gt;Maguire, E.&lt;/author&gt;&lt;author&gt;Sansone, S. A.&lt;/author&gt;&lt;author&gt;Rocca-Serra, P.&lt;/author&gt;&lt;/authors&gt;&lt;/contributors&gt;&lt;titles&gt;&lt;title&gt;linkedISA: semantic representation of ISA-Tab experimental metadata&lt;/title&gt;&lt;secondary-title&gt;BMC Bioinformatics&lt;/secondary-title&gt;&lt;/titles&gt;&lt;periodical&gt;&lt;full-title&gt;BMC Bioinformatics&lt;/full-title&gt;&lt;/periodical&gt;&lt;pages&gt;S4&lt;/pages&gt;&lt;volume&gt;15 Suppl 14&lt;/volume&gt;&lt;edition&gt;2014/12/05&lt;/edition&gt;&lt;keywords&gt;&lt;keyword&gt;Biological Science Disciplines/methods&lt;/keyword&gt;&lt;keyword&gt;*Data Curation&lt;/keyword&gt;&lt;keyword&gt;*Datasets as Topic&lt;/keyword&gt;&lt;keyword&gt;Internet&lt;/keyword&gt;&lt;keyword&gt;Research Design&lt;/keyword&gt;&lt;keyword&gt;Semantics&lt;/keyword&gt;&lt;keyword&gt;*Software&lt;/keyword&gt;&lt;/keywords&gt;&lt;dates&gt;&lt;year&gt;2014&lt;/year&gt;&lt;/dates&gt;&lt;isbn&gt;1471-2105 (Electronic)&amp;#xD;1471-2105 (Linking)&lt;/isbn&gt;&lt;accession-num&gt;25472428&lt;/accession-num&gt;&lt;urls&gt;&lt;related-urls&gt;&lt;url&gt;https://www.ncbi.nlm.nih.gov/pubmed/25472428&lt;/url&gt;&lt;/related-urls&gt;&lt;/urls&gt;&lt;custom2&gt;PMC4255742&lt;/custom2&gt;&lt;electronic-resource-num&gt;10.1186/1471-2105-15-S14-S4&lt;/electronic-resource-num&gt;&lt;/record&gt;&lt;/Cite&gt;&lt;/EndNote&gt;</w:instrText>
      </w:r>
      <w:r w:rsidR="00372EA2">
        <w:fldChar w:fldCharType="separate"/>
      </w:r>
      <w:r w:rsidR="01602656" w:rsidRPr="187EA46F">
        <w:rPr>
          <w:noProof/>
        </w:rPr>
        <w:t>[2]</w:t>
      </w:r>
      <w:r w:rsidR="00372EA2">
        <w:fldChar w:fldCharType="end"/>
      </w:r>
      <w:r>
        <w:t xml:space="preserve"> (</w:t>
      </w:r>
      <w:hyperlink r:id="rId15">
        <w:r w:rsidR="3041941C" w:rsidRPr="187EA46F">
          <w:rPr>
            <w:rStyle w:val="Lienhypertexte"/>
          </w:rPr>
          <w:t>https://www.isacommons.org/</w:t>
        </w:r>
      </w:hyperlink>
      <w:r>
        <w:t>)</w:t>
      </w:r>
      <w:r w:rsidR="3041941C">
        <w:t xml:space="preserve"> </w:t>
      </w:r>
      <w:r>
        <w:t>or MAGE-TAB</w:t>
      </w:r>
      <w:r w:rsidR="3041941C">
        <w:t xml:space="preserve"> </w:t>
      </w:r>
      <w:r w:rsidR="00372EA2">
        <w:fldChar w:fldCharType="begin"/>
      </w:r>
      <w:r w:rsidR="00372EA2">
        <w:instrText xml:space="preserve"> ADDIN EN.CITE &lt;EndNote&gt;&lt;Cite&gt;&lt;Author&gt;Rayner&lt;/Author&gt;&lt;Year&gt;2006&lt;/Year&gt;&lt;RecNum&gt;582&lt;/RecNum&gt;&lt;DisplayText&gt;[3]&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372EA2">
        <w:fldChar w:fldCharType="separate"/>
      </w:r>
      <w:r w:rsidR="01602656" w:rsidRPr="187EA46F">
        <w:rPr>
          <w:noProof/>
        </w:rPr>
        <w:t>[3]</w:t>
      </w:r>
      <w:r w:rsidR="00372EA2">
        <w:fldChar w:fldCharType="end"/>
      </w:r>
      <w:r>
        <w:t>, which are used in other omics fields</w:t>
      </w:r>
      <w:r w:rsidR="260912EA">
        <w:t xml:space="preserve"> such as metabolomics and transcriptomics</w:t>
      </w:r>
      <w:r>
        <w:t xml:space="preserve">. In both data formats, a tab-delimited file is used to annotate </w:t>
      </w:r>
      <w:r w:rsidR="429A9B03">
        <w:t>the sample</w:t>
      </w:r>
      <w:r>
        <w:t xml:space="preserve"> </w:t>
      </w:r>
      <w:r w:rsidR="691CAD76">
        <w:t xml:space="preserve">metadata </w:t>
      </w:r>
      <w:r>
        <w:t>and link it to the corresponding data file(s)</w:t>
      </w:r>
      <w:r w:rsidR="7EDFF490">
        <w:t>. In MAGE-TAB this information is encoded in the</w:t>
      </w:r>
      <w:r w:rsidR="00D00F28">
        <w:t xml:space="preserve"> </w:t>
      </w:r>
      <w:r w:rsidR="00D84888">
        <w:t>sample-to-data</w:t>
      </w:r>
      <w:r>
        <w:t xml:space="preserve"> </w:t>
      </w:r>
      <w:r w:rsidR="670C38F0">
        <w:t xml:space="preserve">relationship </w:t>
      </w:r>
      <w:r>
        <w:t xml:space="preserve">file format - SDRF). Both data formats encode the properties and sample attributes as columns, and each row represents a sample in the study. </w:t>
      </w:r>
      <w:r w:rsidR="00D84888" w:rsidRPr="00D84888">
        <w:t>However, even more crucial than the choice of file format is the establishment of general guidelines specifying the essential information that must be encoded to ensure the reproducibility of proteomics results.</w:t>
      </w:r>
      <w:r w:rsidR="00D84888" w:rsidRPr="00D84888" w:rsidDel="00D84888">
        <w:t xml:space="preserve"> </w:t>
      </w:r>
      <w:r>
        <w:t xml:space="preserve">The lack of guidelines to annotate information </w:t>
      </w:r>
      <w:r w:rsidR="6EC65FB9">
        <w:t>such as</w:t>
      </w:r>
      <w:r>
        <w:t xml:space="preserve"> disease stage, cell line code, organism part</w:t>
      </w:r>
      <w:r w:rsidR="6F0DD7CF">
        <w:t>,</w:t>
      </w:r>
      <w:r>
        <w:t xml:space="preserve"> </w:t>
      </w:r>
      <w:r w:rsidR="30BF5C66">
        <w:t xml:space="preserve">or </w:t>
      </w:r>
      <w:r>
        <w:t>the analytical information</w:t>
      </w:r>
      <w:r w:rsidR="6810C0FE">
        <w:t xml:space="preserve"> about</w:t>
      </w:r>
      <w:r>
        <w:t xml:space="preserve"> </w:t>
      </w:r>
      <w:proofErr w:type="spellStart"/>
      <w:r w:rsidR="004414AA">
        <w:t>labeling</w:t>
      </w:r>
      <w:proofErr w:type="spellEnd"/>
      <w:r>
        <w:t xml:space="preserve"> channels (</w:t>
      </w:r>
      <w:r w:rsidR="00BB3BA8">
        <w:t>e.g.,</w:t>
      </w:r>
      <w:r>
        <w:t xml:space="preserve"> TMT, SILAC) makes the data representation incomplete</w:t>
      </w:r>
      <w:r w:rsidR="131792C5">
        <w:t>. The consequence is that it is not possible</w:t>
      </w:r>
      <w:r>
        <w:t xml:space="preserve"> to understand the original </w:t>
      </w:r>
      <w:r w:rsidR="30BF5C66">
        <w:t>experiment, and</w:t>
      </w:r>
      <w:r w:rsidR="170D0A12">
        <w:t>/</w:t>
      </w:r>
      <w:r>
        <w:t>or perform a re-analysis</w:t>
      </w:r>
      <w:r w:rsidR="62059904">
        <w:t xml:space="preserve"> of the dataset</w:t>
      </w:r>
      <w:r w:rsidR="0AEF0F5D">
        <w:t>,</w:t>
      </w:r>
      <w:r w:rsidR="62059904">
        <w:t xml:space="preserve"> having all the necessary information for reproducibility purposes</w:t>
      </w:r>
      <w:r>
        <w:t xml:space="preserve">. </w:t>
      </w:r>
      <w:r w:rsidR="290F7154">
        <w:t>For instance, i</w:t>
      </w:r>
      <w:r>
        <w:t xml:space="preserve">f the information </w:t>
      </w:r>
      <w:r w:rsidR="49B639C2">
        <w:t>about</w:t>
      </w:r>
      <w:r>
        <w:t xml:space="preserve"> the fraction</w:t>
      </w:r>
      <w:r w:rsidR="749FB6AB">
        <w:t>s</w:t>
      </w:r>
      <w:r>
        <w:t xml:space="preserve">, </w:t>
      </w:r>
      <w:proofErr w:type="spellStart"/>
      <w:r w:rsidR="004414AA">
        <w:t>labeling</w:t>
      </w:r>
      <w:proofErr w:type="spellEnd"/>
      <w:r w:rsidR="6C1B6A45">
        <w:t xml:space="preserve"> channels</w:t>
      </w:r>
      <w:r>
        <w:t>, or enrichment method</w:t>
      </w:r>
      <w:r w:rsidR="338E87BA">
        <w:t>s</w:t>
      </w:r>
      <w:r>
        <w:t xml:space="preserve"> is not annotated, the reuse and reproduc</w:t>
      </w:r>
      <w:r w:rsidR="5AEF738A">
        <w:t>tion</w:t>
      </w:r>
      <w:r>
        <w:t xml:space="preserve"> of the original results will be challenging</w:t>
      </w:r>
      <w:r w:rsidR="376A0B1B">
        <w:t xml:space="preserve">, if </w:t>
      </w:r>
      <w:r w:rsidR="64752F5B">
        <w:t>possible</w:t>
      </w:r>
      <w:r w:rsidR="376A0B1B">
        <w:t xml:space="preserve"> at all</w:t>
      </w:r>
      <w:r>
        <w:t>.</w:t>
      </w:r>
    </w:p>
    <w:p w14:paraId="1A7598B5" w14:textId="77777777" w:rsidR="00372EA2" w:rsidRDefault="00372EA2" w:rsidP="003C44DE">
      <w:pPr>
        <w:jc w:val="both"/>
      </w:pPr>
    </w:p>
    <w:p w14:paraId="5AF6FEA5" w14:textId="37AD9D3A" w:rsidR="00372EA2" w:rsidRDefault="2BFC3ECF" w:rsidP="004C39FF">
      <w:pPr>
        <w:jc w:val="center"/>
      </w:pPr>
      <w:r>
        <w:rPr>
          <w:noProof/>
        </w:rPr>
        <w:drawing>
          <wp:inline distT="0" distB="0" distL="0" distR="0" wp14:anchorId="380CE6CA" wp14:editId="412D3C67">
            <wp:extent cx="5114112" cy="3605349"/>
            <wp:effectExtent l="0" t="0" r="0" b="0"/>
            <wp:docPr id="3" name="Picture 3"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114112" cy="3605349"/>
                    </a:xfrm>
                    <a:prstGeom prst="rect">
                      <a:avLst/>
                    </a:prstGeom>
                  </pic:spPr>
                </pic:pic>
              </a:graphicData>
            </a:graphic>
          </wp:inline>
        </w:drawing>
      </w:r>
    </w:p>
    <w:p w14:paraId="14D71E59" w14:textId="77777777" w:rsidR="00684D9B" w:rsidRDefault="00684D9B" w:rsidP="003C44DE">
      <w:pPr>
        <w:jc w:val="both"/>
        <w:rPr>
          <w:b/>
          <w:bCs/>
          <w:sz w:val="22"/>
          <w:szCs w:val="22"/>
        </w:rPr>
      </w:pPr>
    </w:p>
    <w:p w14:paraId="54053498" w14:textId="0A6F10C5" w:rsidR="00372EA2" w:rsidRDefault="00E27407" w:rsidP="003C44DE">
      <w:pPr>
        <w:jc w:val="both"/>
        <w:rPr>
          <w:sz w:val="22"/>
          <w:szCs w:val="22"/>
        </w:rPr>
      </w:pPr>
      <w:r w:rsidRPr="24241141">
        <w:rPr>
          <w:b/>
          <w:bCs/>
          <w:sz w:val="22"/>
          <w:szCs w:val="22"/>
        </w:rPr>
        <w:t>Figure 1</w:t>
      </w:r>
      <w:r w:rsidRPr="24241141">
        <w:rPr>
          <w:sz w:val="22"/>
          <w:szCs w:val="22"/>
        </w:rPr>
        <w:t xml:space="preserve">: </w:t>
      </w:r>
      <w:r w:rsidR="31F316D1" w:rsidRPr="7A617FE7">
        <w:rPr>
          <w:sz w:val="22"/>
          <w:szCs w:val="22"/>
        </w:rPr>
        <w:t xml:space="preserve">The </w:t>
      </w:r>
      <w:r w:rsidR="00A37BB8" w:rsidRPr="24241141">
        <w:rPr>
          <w:sz w:val="22"/>
          <w:szCs w:val="22"/>
        </w:rPr>
        <w:t xml:space="preserve">SDRF-Proteomics </w:t>
      </w:r>
      <w:r w:rsidR="000F3725" w:rsidRPr="24241141">
        <w:rPr>
          <w:sz w:val="22"/>
          <w:szCs w:val="22"/>
        </w:rPr>
        <w:t xml:space="preserve">file format </w:t>
      </w:r>
      <w:r w:rsidR="009A2330" w:rsidRPr="24241141">
        <w:rPr>
          <w:sz w:val="22"/>
          <w:szCs w:val="22"/>
        </w:rPr>
        <w:t>stores</w:t>
      </w:r>
      <w:r w:rsidR="005E0A9A" w:rsidRPr="24241141">
        <w:rPr>
          <w:sz w:val="22"/>
          <w:szCs w:val="22"/>
        </w:rPr>
        <w:t xml:space="preserve"> the information of the sample and it</w:t>
      </w:r>
      <w:r w:rsidR="57895B94" w:rsidRPr="24241141">
        <w:rPr>
          <w:sz w:val="22"/>
          <w:szCs w:val="22"/>
        </w:rPr>
        <w:t>s</w:t>
      </w:r>
      <w:r w:rsidR="005E0A9A" w:rsidRPr="24241141">
        <w:rPr>
          <w:sz w:val="22"/>
          <w:szCs w:val="22"/>
        </w:rPr>
        <w:t xml:space="preserve"> </w:t>
      </w:r>
      <w:r w:rsidR="005E0A9A" w:rsidRPr="00684D9B">
        <w:rPr>
          <w:sz w:val="22"/>
          <w:szCs w:val="22"/>
        </w:rPr>
        <w:t>relation</w:t>
      </w:r>
      <w:r w:rsidR="009E2BD9">
        <w:rPr>
          <w:sz w:val="22"/>
          <w:szCs w:val="22"/>
        </w:rPr>
        <w:t>ship</w:t>
      </w:r>
      <w:r w:rsidR="005E0A9A" w:rsidRPr="24241141">
        <w:rPr>
          <w:sz w:val="22"/>
          <w:szCs w:val="22"/>
        </w:rPr>
        <w:t xml:space="preserve"> to the </w:t>
      </w:r>
      <w:r w:rsidR="009A2330" w:rsidRPr="24241141">
        <w:rPr>
          <w:sz w:val="22"/>
          <w:szCs w:val="22"/>
        </w:rPr>
        <w:t xml:space="preserve">data files in the dataset. The file format includes not only information about the sample but also about how the </w:t>
      </w:r>
      <w:r w:rsidR="00E63102" w:rsidRPr="00E84C4A">
        <w:rPr>
          <w:sz w:val="22"/>
          <w:szCs w:val="22"/>
        </w:rPr>
        <w:t xml:space="preserve">data </w:t>
      </w:r>
      <w:r w:rsidR="00736138">
        <w:rPr>
          <w:sz w:val="22"/>
          <w:szCs w:val="22"/>
        </w:rPr>
        <w:t xml:space="preserve">was </w:t>
      </w:r>
      <w:r w:rsidR="00684D9B" w:rsidRPr="00E84C4A">
        <w:rPr>
          <w:sz w:val="22"/>
          <w:szCs w:val="22"/>
        </w:rPr>
        <w:t>acquired</w:t>
      </w:r>
      <w:r w:rsidR="00C30EC2" w:rsidRPr="00E84C4A">
        <w:rPr>
          <w:sz w:val="22"/>
          <w:szCs w:val="22"/>
        </w:rPr>
        <w:t xml:space="preserve"> </w:t>
      </w:r>
      <w:r w:rsidR="00684D9B" w:rsidRPr="00E84C4A">
        <w:rPr>
          <w:sz w:val="22"/>
          <w:szCs w:val="22"/>
        </w:rPr>
        <w:t>and process</w:t>
      </w:r>
      <w:r w:rsidR="64C43C1B" w:rsidRPr="00E84C4A">
        <w:rPr>
          <w:sz w:val="22"/>
          <w:szCs w:val="22"/>
        </w:rPr>
        <w:t>ed</w:t>
      </w:r>
      <w:r w:rsidR="00684D9B" w:rsidRPr="24241141">
        <w:rPr>
          <w:sz w:val="22"/>
          <w:szCs w:val="22"/>
        </w:rPr>
        <w:t xml:space="preserve">. </w:t>
      </w:r>
    </w:p>
    <w:p w14:paraId="2CE01529" w14:textId="77777777" w:rsidR="001C6338" w:rsidRPr="00684D9B" w:rsidRDefault="001C6338" w:rsidP="003C44DE">
      <w:pPr>
        <w:jc w:val="both"/>
        <w:rPr>
          <w:sz w:val="22"/>
          <w:szCs w:val="22"/>
        </w:rPr>
      </w:pPr>
    </w:p>
    <w:p w14:paraId="7AED3E94" w14:textId="58F30C61" w:rsidR="005D5B21" w:rsidRPr="00382E46" w:rsidRDefault="00A0161C" w:rsidP="00934282">
      <w:pPr>
        <w:jc w:val="both"/>
      </w:pPr>
      <w:r w:rsidRPr="00185223">
        <w:t xml:space="preserve">We proposed in this specification to extend the </w:t>
      </w:r>
      <w:r w:rsidR="001C6338">
        <w:t xml:space="preserve">SDRF part of the </w:t>
      </w:r>
      <w:r w:rsidRPr="00185223">
        <w:t>MAGE</w:t>
      </w:r>
      <w:r w:rsidR="5FA0663C" w:rsidRPr="00185223">
        <w:t>-</w:t>
      </w:r>
      <w:r w:rsidRPr="00185223">
        <w:t xml:space="preserve">TAB </w:t>
      </w:r>
      <w:r w:rsidR="008A2FB0" w:rsidRPr="00185223">
        <w:t xml:space="preserve">file format </w:t>
      </w:r>
      <w:r w:rsidR="008A2FB0" w:rsidRPr="00595046">
        <w:t>(</w:t>
      </w:r>
      <w:hyperlink r:id="rId17" w:history="1">
        <w:r w:rsidR="008A2FB0" w:rsidRPr="003B7158">
          <w:rPr>
            <w:rStyle w:val="Lienhypertexte"/>
          </w:rPr>
          <w:t>http://fged.org/projects/mage-</w:t>
        </w:r>
        <w:r w:rsidR="008A2FB0" w:rsidRPr="00382E46">
          <w:rPr>
            <w:rStyle w:val="Lienhypertexte"/>
          </w:rPr>
          <w:t>tab/</w:t>
        </w:r>
      </w:hyperlink>
      <w:r w:rsidR="008A2FB0" w:rsidRPr="00595046">
        <w:t xml:space="preserve">) for </w:t>
      </w:r>
      <w:r w:rsidR="4424ECC1" w:rsidRPr="003B7158">
        <w:t>p</w:t>
      </w:r>
      <w:r w:rsidR="008A2FB0" w:rsidRPr="00382E46">
        <w:t xml:space="preserve">roteomics data representation. </w:t>
      </w:r>
    </w:p>
    <w:p w14:paraId="1CA1C39E" w14:textId="77777777" w:rsidR="005D5B21" w:rsidRPr="00382E46" w:rsidRDefault="005D5B21" w:rsidP="00934282">
      <w:pPr>
        <w:jc w:val="both"/>
      </w:pPr>
    </w:p>
    <w:p w14:paraId="26698D41" w14:textId="74E7ECE5" w:rsidR="00934282" w:rsidRPr="00595046" w:rsidRDefault="00934282" w:rsidP="00934282">
      <w:pPr>
        <w:jc w:val="both"/>
      </w:pPr>
      <w:r w:rsidRPr="00185223">
        <w:t xml:space="preserve">The MAGE-TAB is divided </w:t>
      </w:r>
      <w:r w:rsidR="004414AA">
        <w:t>into</w:t>
      </w:r>
      <w:r w:rsidRPr="00185223">
        <w:t xml:space="preserve"> two main files</w:t>
      </w:r>
      <w:r w:rsidR="45F1CCE1" w:rsidRPr="00185223">
        <w:t>, which are linked</w:t>
      </w:r>
      <w:r w:rsidRPr="00185223">
        <w:t>: IDF (Investigation Description Format) and SDRF (Sample and Data Relationship Format). We will describe how these two files are adapted for Proteomics.</w:t>
      </w:r>
    </w:p>
    <w:p w14:paraId="3A5CABD0" w14:textId="77777777" w:rsidR="00934282" w:rsidRPr="00185223" w:rsidRDefault="00934282" w:rsidP="00934282">
      <w:pPr>
        <w:jc w:val="both"/>
      </w:pPr>
    </w:p>
    <w:p w14:paraId="77991793" w14:textId="6E5AC32D" w:rsidR="00934282" w:rsidRPr="00185223" w:rsidRDefault="00934282" w:rsidP="00E84C4A">
      <w:pPr>
        <w:pStyle w:val="Paragraphedeliste"/>
        <w:numPr>
          <w:ilvl w:val="0"/>
          <w:numId w:val="18"/>
        </w:numPr>
        <w:ind w:left="284" w:hanging="284"/>
        <w:jc w:val="both"/>
        <w:rPr>
          <w:rFonts w:ascii="Calibri" w:eastAsia="Calibri" w:hAnsi="Calibri" w:cs="Calibri"/>
        </w:rPr>
      </w:pPr>
      <w:r w:rsidRPr="00185223">
        <w:t>IDF</w:t>
      </w:r>
      <w:r w:rsidR="008B7CDF" w:rsidRPr="00185223">
        <w:t xml:space="preserve">: </w:t>
      </w:r>
      <w:r w:rsidRPr="00185223">
        <w:t xml:space="preserve">The IDF file contains fields describing the study, </w:t>
      </w:r>
      <w:r w:rsidR="0C33652D" w:rsidRPr="00185223">
        <w:t>including</w:t>
      </w:r>
      <w:r w:rsidR="1AE40574" w:rsidRPr="00185223">
        <w:t xml:space="preserve"> </w:t>
      </w:r>
      <w:r w:rsidR="00F9208D" w:rsidRPr="00185223">
        <w:t>e.g.,</w:t>
      </w:r>
      <w:r w:rsidRPr="00185223">
        <w:t xml:space="preserve"> authors/submitters, protocols, publications. </w:t>
      </w:r>
      <w:proofErr w:type="spellStart"/>
      <w:r w:rsidRPr="00185223">
        <w:t>ProteomerXchange</w:t>
      </w:r>
      <w:proofErr w:type="spellEnd"/>
      <w:r w:rsidRPr="00185223">
        <w:t xml:space="preserve"> resources </w:t>
      </w:r>
      <w:r w:rsidR="4FE284E7" w:rsidRPr="00185223">
        <w:t xml:space="preserve">have </w:t>
      </w:r>
      <w:r w:rsidRPr="00185223">
        <w:t xml:space="preserve">developed a file format called </w:t>
      </w:r>
      <w:proofErr w:type="spellStart"/>
      <w:r w:rsidRPr="00185223">
        <w:t>submission.px</w:t>
      </w:r>
      <w:proofErr w:type="spellEnd"/>
      <w:r w:rsidRPr="00185223">
        <w:t xml:space="preserve"> which captures </w:t>
      </w:r>
      <w:r w:rsidR="4CE690CD" w:rsidRPr="00185223">
        <w:t>equivalent</w:t>
      </w:r>
      <w:r w:rsidRPr="00185223">
        <w:t xml:space="preserve"> information </w:t>
      </w:r>
      <w:r w:rsidR="002A36B9" w:rsidRPr="00185223">
        <w:t>to</w:t>
      </w:r>
      <w:r w:rsidRPr="00185223">
        <w:t xml:space="preserve">  MAGE-TAB IDF. We have developed a set of tools to automatically </w:t>
      </w:r>
      <w:r w:rsidR="31B20699" w:rsidRPr="00185223">
        <w:t>convert</w:t>
      </w:r>
      <w:r w:rsidRPr="00185223">
        <w:t xml:space="preserve"> from </w:t>
      </w:r>
      <w:proofErr w:type="spellStart"/>
      <w:r w:rsidRPr="00185223">
        <w:t>submission.px</w:t>
      </w:r>
      <w:proofErr w:type="spellEnd"/>
      <w:r w:rsidRPr="00185223">
        <w:t xml:space="preserve"> to IDF</w:t>
      </w:r>
      <w:r w:rsidR="00FB38B8">
        <w:t xml:space="preserve"> (</w:t>
      </w:r>
      <w:hyperlink r:id="rId18" w:history="1">
        <w:r w:rsidR="00F90254" w:rsidRPr="003E524E">
          <w:rPr>
            <w:rStyle w:val="Lienhypertexte"/>
          </w:rPr>
          <w:t>https://github.com/bigbio/proteomics-metadata-standard/blob/master/generate_idf.py</w:t>
        </w:r>
      </w:hyperlink>
      <w:r w:rsidR="00FB38B8">
        <w:t>)</w:t>
      </w:r>
      <w:r w:rsidRPr="00185223">
        <w:t>.</w:t>
      </w:r>
    </w:p>
    <w:p w14:paraId="472A684D" w14:textId="77777777" w:rsidR="00934282" w:rsidRPr="00185223" w:rsidRDefault="00934282" w:rsidP="00934282">
      <w:pPr>
        <w:jc w:val="both"/>
      </w:pPr>
    </w:p>
    <w:p w14:paraId="15B3710E" w14:textId="659810DA" w:rsidR="006D3C4A" w:rsidRPr="00185223" w:rsidRDefault="2A63E37B" w:rsidP="00E84C4A">
      <w:pPr>
        <w:pStyle w:val="Paragraphedeliste"/>
        <w:numPr>
          <w:ilvl w:val="0"/>
          <w:numId w:val="18"/>
        </w:numPr>
        <w:ind w:left="284" w:hanging="284"/>
        <w:jc w:val="both"/>
        <w:rPr>
          <w:rFonts w:ascii="Calibri" w:eastAsia="Calibri" w:hAnsi="Calibri" w:cs="Calibri"/>
        </w:rPr>
      </w:pPr>
      <w:r w:rsidRPr="00185223">
        <w:t xml:space="preserve"> </w:t>
      </w:r>
      <w:r w:rsidR="00934282" w:rsidRPr="00185223">
        <w:t>SDRF</w:t>
      </w:r>
      <w:r w:rsidR="008B7CDF" w:rsidRPr="00185223">
        <w:t xml:space="preserve">: </w:t>
      </w:r>
      <w:r w:rsidR="00934282" w:rsidRPr="00185223">
        <w:t xml:space="preserve"> </w:t>
      </w:r>
      <w:r w:rsidR="19795605" w:rsidRPr="00185223">
        <w:t>T</w:t>
      </w:r>
      <w:r w:rsidR="00934282" w:rsidRPr="00185223">
        <w:t xml:space="preserve">he Sample to Data </w:t>
      </w:r>
      <w:r w:rsidR="1A96B741" w:rsidRPr="00185223">
        <w:t xml:space="preserve">files relationship </w:t>
      </w:r>
      <w:r w:rsidR="00934282" w:rsidRPr="00185223">
        <w:t xml:space="preserve">information is missing (or not standardized) for all </w:t>
      </w:r>
      <w:r w:rsidR="009412B8">
        <w:t>PROTEOMEXCHANGE</w:t>
      </w:r>
      <w:r w:rsidR="00934282" w:rsidRPr="00185223">
        <w:t xml:space="preserve"> datasets. </w:t>
      </w:r>
    </w:p>
    <w:p w14:paraId="596E1303" w14:textId="2F6F27AE" w:rsidR="006D3C4A" w:rsidRPr="00185223" w:rsidRDefault="006D3C4A" w:rsidP="00185223">
      <w:pPr>
        <w:pStyle w:val="Paragraphedeliste"/>
        <w:jc w:val="both"/>
      </w:pPr>
    </w:p>
    <w:p w14:paraId="6116776C" w14:textId="7FA40B93" w:rsidR="004465C6" w:rsidRDefault="004465C6" w:rsidP="00E37320">
      <w:pPr>
        <w:jc w:val="both"/>
      </w:pPr>
      <w:r w:rsidRPr="00A56518">
        <w:t xml:space="preserve">While MAGE-TAB and SDRF were originally developed for microarray data representation, </w:t>
      </w:r>
      <w:r w:rsidR="00871735" w:rsidRPr="00A56518">
        <w:t>they have</w:t>
      </w:r>
      <w:r w:rsidRPr="00A56518">
        <w:t xml:space="preserve"> been extended for RNA</w:t>
      </w:r>
      <w:r w:rsidRPr="00382E46">
        <w:t>-</w:t>
      </w:r>
      <w:proofErr w:type="spellStart"/>
      <w:r w:rsidRPr="00382E46">
        <w:t>Seq</w:t>
      </w:r>
      <w:proofErr w:type="spellEnd"/>
      <w:r w:rsidRPr="00382E46">
        <w:t xml:space="preserve"> and more recently for </w:t>
      </w:r>
      <w:r>
        <w:t>single-cell</w:t>
      </w:r>
      <w:r w:rsidRPr="00382E46">
        <w:t xml:space="preserve"> transcriptomics </w:t>
      </w:r>
      <w:r w:rsidRPr="00A56518">
        <w:t xml:space="preserve">experiments </w:t>
      </w:r>
      <w:r w:rsidRPr="00A5651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Pr="00A56518">
        <w:instrText xml:space="preserve"> ADDIN EN.CITE </w:instrText>
      </w:r>
      <w:r w:rsidRPr="00A5651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Pr="00A56518">
        <w:instrText xml:space="preserve"> ADDIN EN.CITE.DATA </w:instrText>
      </w:r>
      <w:r w:rsidRPr="00A56518">
        <w:fldChar w:fldCharType="end"/>
      </w:r>
      <w:r w:rsidRPr="00A56518">
        <w:fldChar w:fldCharType="separate"/>
      </w:r>
      <w:r w:rsidRPr="00A56518">
        <w:t>[4, 5]</w:t>
      </w:r>
      <w:r w:rsidRPr="00A56518">
        <w:fldChar w:fldCharType="end"/>
      </w:r>
      <w:r w:rsidRPr="00A56518">
        <w:t>. Thousands</w:t>
      </w:r>
      <w:r w:rsidRPr="00382E46">
        <w:t xml:space="preserve"> of transcriptomics datasets have been annotated using </w:t>
      </w:r>
      <w:r>
        <w:t>SDRF</w:t>
      </w:r>
      <w:r w:rsidRPr="00382E46">
        <w:t xml:space="preserve">. By repurposing and extending </w:t>
      </w:r>
      <w:r>
        <w:t>SDRF</w:t>
      </w:r>
      <w:r w:rsidRPr="00382E46">
        <w:t xml:space="preserve"> for Proteomics, we aim to provide a format that </w:t>
      </w:r>
      <w:r>
        <w:t>facilitates</w:t>
      </w:r>
      <w:r w:rsidRPr="00382E46">
        <w:t xml:space="preserve"> the integration of proteomics datasets with other omics data types, </w:t>
      </w:r>
      <w:r w:rsidRPr="0070350E">
        <w:rPr>
          <w:i/>
        </w:rPr>
        <w:t>i.e.</w:t>
      </w:r>
      <w:r w:rsidRPr="00382E46">
        <w:t xml:space="preserve">, enabling a better representation and linking between </w:t>
      </w:r>
      <w:proofErr w:type="spellStart"/>
      <w:r w:rsidRPr="00382E46">
        <w:t>multiomics</w:t>
      </w:r>
      <w:proofErr w:type="spellEnd"/>
      <w:r w:rsidRPr="00382E46">
        <w:t xml:space="preserve"> datasets available in different data repositories, including the </w:t>
      </w:r>
      <w:r w:rsidR="009412B8">
        <w:t>PROTEOMEXCHANGE</w:t>
      </w:r>
      <w:r w:rsidRPr="00382E46">
        <w:t xml:space="preserve"> ones.</w:t>
      </w:r>
    </w:p>
    <w:p w14:paraId="6186AF7F" w14:textId="77777777" w:rsidR="004465C6" w:rsidRDefault="004465C6" w:rsidP="00E37320">
      <w:pPr>
        <w:jc w:val="both"/>
      </w:pPr>
    </w:p>
    <w:p w14:paraId="2D88D158" w14:textId="60E02740" w:rsidR="006D3C4A" w:rsidRPr="00185223" w:rsidRDefault="00934282" w:rsidP="00E37320">
      <w:pPr>
        <w:jc w:val="both"/>
      </w:pPr>
      <w:r w:rsidRPr="00185223">
        <w:t xml:space="preserve">The standardization of the SDRF for proteomics is the main objective of </w:t>
      </w:r>
      <w:r w:rsidR="00D21363" w:rsidRPr="00185223">
        <w:t>this specification</w:t>
      </w:r>
      <w:r w:rsidR="3A555534" w:rsidRPr="00185223">
        <w:t xml:space="preserve"> document</w:t>
      </w:r>
      <w:r w:rsidR="008B7CDF" w:rsidRPr="00185223">
        <w:t>.</w:t>
      </w:r>
      <w:r w:rsidR="004465C6">
        <w:t xml:space="preserve"> </w:t>
      </w:r>
    </w:p>
    <w:p w14:paraId="738E6815" w14:textId="06AD3C9D" w:rsidR="24241141" w:rsidRDefault="24241141" w:rsidP="24241141">
      <w:pPr>
        <w:jc w:val="both"/>
        <w:rPr>
          <w:sz w:val="22"/>
          <w:szCs w:val="22"/>
        </w:rPr>
      </w:pPr>
    </w:p>
    <w:p w14:paraId="0BB8E60A" w14:textId="537D5E69" w:rsidR="00372EA2" w:rsidRPr="004465C6" w:rsidRDefault="00630955" w:rsidP="004465C6">
      <w:pPr>
        <w:pStyle w:val="Titre2"/>
        <w:rPr>
          <w:b/>
        </w:rPr>
      </w:pPr>
      <w:bookmarkStart w:id="10" w:name="_Toc135742233"/>
      <w:r w:rsidRPr="004465C6">
        <w:rPr>
          <w:b/>
          <w:bCs/>
        </w:rPr>
        <w:t xml:space="preserve">1.2 </w:t>
      </w:r>
      <w:r w:rsidR="00C108C3" w:rsidRPr="004465C6">
        <w:rPr>
          <w:b/>
          <w:bCs/>
        </w:rPr>
        <w:t>Use cases</w:t>
      </w:r>
      <w:r w:rsidR="00423C36">
        <w:rPr>
          <w:b/>
          <w:bCs/>
        </w:rPr>
        <w:t>.</w:t>
      </w:r>
      <w:bookmarkEnd w:id="10"/>
      <w:r w:rsidRPr="004465C6">
        <w:rPr>
          <w:b/>
          <w:bCs/>
        </w:rPr>
        <w:t xml:space="preserve"> </w:t>
      </w:r>
    </w:p>
    <w:p w14:paraId="41D20515" w14:textId="7C6586C3" w:rsidR="00C108C3" w:rsidRDefault="00C108C3" w:rsidP="003C44DE">
      <w:pPr>
        <w:jc w:val="both"/>
      </w:pPr>
    </w:p>
    <w:p w14:paraId="7DB25BCA" w14:textId="65E46046" w:rsidR="005D5364" w:rsidRDefault="005D5364" w:rsidP="005D5364">
      <w:pPr>
        <w:jc w:val="both"/>
      </w:pPr>
      <w:r>
        <w:t>The following use cases can be defined for the format:</w:t>
      </w:r>
    </w:p>
    <w:p w14:paraId="3E783E08" w14:textId="77777777" w:rsidR="005D5364" w:rsidRDefault="005D5364" w:rsidP="005D5364">
      <w:pPr>
        <w:jc w:val="both"/>
      </w:pPr>
    </w:p>
    <w:p w14:paraId="23F0312D" w14:textId="51FFA9EC" w:rsidR="00EB013A" w:rsidRDefault="008B0479" w:rsidP="00E84C4A">
      <w:pPr>
        <w:pStyle w:val="Paragraphedeliste"/>
        <w:numPr>
          <w:ilvl w:val="0"/>
          <w:numId w:val="16"/>
        </w:numPr>
        <w:ind w:left="426" w:hanging="426"/>
        <w:jc w:val="both"/>
      </w:pPr>
      <w:r w:rsidRPr="008B0479">
        <w:t xml:space="preserve">Capturing the experimental design of a proteomics experiment, particularly the relationship between the samples </w:t>
      </w:r>
      <w:proofErr w:type="spellStart"/>
      <w:r w:rsidRPr="008B0479">
        <w:t>analyzed</w:t>
      </w:r>
      <w:proofErr w:type="spellEnd"/>
      <w:r w:rsidRPr="008B0479">
        <w:t xml:space="preserve"> and the instrument files generated during data acquisition in the laboratory. </w:t>
      </w:r>
    </w:p>
    <w:p w14:paraId="08B07D3D" w14:textId="2F0628B1" w:rsidR="009B3F56" w:rsidRDefault="009B3F56" w:rsidP="00E84C4A">
      <w:pPr>
        <w:pStyle w:val="Paragraphedeliste"/>
        <w:numPr>
          <w:ilvl w:val="0"/>
          <w:numId w:val="16"/>
        </w:numPr>
        <w:ind w:left="426" w:hanging="426"/>
        <w:jc w:val="both"/>
      </w:pPr>
      <w:r>
        <w:t xml:space="preserve">Capturing sample metadata, including information on the source and any treatments applied that could affect data analysis. </w:t>
      </w:r>
    </w:p>
    <w:p w14:paraId="68A67D65" w14:textId="1862900B" w:rsidR="00DF623C" w:rsidRDefault="009B3F56" w:rsidP="00E84C4A">
      <w:pPr>
        <w:pStyle w:val="Paragraphedeliste"/>
        <w:numPr>
          <w:ilvl w:val="0"/>
          <w:numId w:val="16"/>
        </w:numPr>
        <w:ind w:left="426" w:hanging="426"/>
        <w:jc w:val="both"/>
      </w:pPr>
      <w:r>
        <w:t xml:space="preserve">Providing comprehensive metadata for instrument files, so that users can have a general understanding of how the data was acquired. </w:t>
      </w:r>
    </w:p>
    <w:p w14:paraId="2F2AB4EB" w14:textId="77777777" w:rsidR="0014179B" w:rsidRPr="00051139" w:rsidRDefault="0014179B" w:rsidP="004465C6">
      <w:pPr>
        <w:pStyle w:val="Paragraphedeliste"/>
        <w:jc w:val="both"/>
      </w:pPr>
    </w:p>
    <w:p w14:paraId="00000053" w14:textId="1B8E9D94" w:rsidR="004D32AB" w:rsidRPr="003F3EFC" w:rsidRDefault="00C664A0" w:rsidP="003C44DE">
      <w:pPr>
        <w:pStyle w:val="Titre2"/>
        <w:jc w:val="both"/>
        <w:rPr>
          <w:b/>
          <w:bCs/>
        </w:rPr>
      </w:pPr>
      <w:bookmarkStart w:id="11" w:name="_Toc53173087"/>
      <w:bookmarkStart w:id="12" w:name="_Toc135742234"/>
      <w:r w:rsidRPr="24241141">
        <w:rPr>
          <w:b/>
          <w:bCs/>
        </w:rPr>
        <w:t>1.</w:t>
      </w:r>
      <w:r w:rsidR="00C108C3">
        <w:rPr>
          <w:b/>
          <w:bCs/>
        </w:rPr>
        <w:t>3</w:t>
      </w:r>
      <w:r w:rsidRPr="24241141">
        <w:rPr>
          <w:b/>
          <w:bCs/>
        </w:rPr>
        <w:t xml:space="preserve"> </w:t>
      </w:r>
      <w:r w:rsidR="7CE19793" w:rsidRPr="24241141">
        <w:rPr>
          <w:b/>
          <w:bCs/>
        </w:rPr>
        <w:t>Specifications</w:t>
      </w:r>
      <w:r w:rsidR="00423C36">
        <w:rPr>
          <w:b/>
          <w:bCs/>
        </w:rPr>
        <w:t>.</w:t>
      </w:r>
      <w:bookmarkEnd w:id="11"/>
      <w:bookmarkEnd w:id="12"/>
    </w:p>
    <w:p w14:paraId="00000054" w14:textId="77777777" w:rsidR="004D32AB" w:rsidRPr="00051139" w:rsidRDefault="004D32AB" w:rsidP="003C44DE">
      <w:pPr>
        <w:jc w:val="both"/>
      </w:pPr>
    </w:p>
    <w:p w14:paraId="00000055" w14:textId="4C329584" w:rsidR="004D32AB" w:rsidRPr="00051139" w:rsidRDefault="0E397B76" w:rsidP="003C44DE">
      <w:pPr>
        <w:jc w:val="both"/>
      </w:pPr>
      <w:r>
        <w:t>The SDRF</w:t>
      </w:r>
      <w:r w:rsidR="07EF548F">
        <w:t xml:space="preserve">-Proteomics </w:t>
      </w:r>
      <w:r w:rsidR="6E77D76C">
        <w:t xml:space="preserve">format </w:t>
      </w:r>
      <w:r>
        <w:t>describes the sample characteristics and the relationships between samples and data files</w:t>
      </w:r>
      <w:r w:rsidR="75E2893F">
        <w:t xml:space="preserve"> included in a dataset</w:t>
      </w:r>
      <w:r>
        <w:t xml:space="preserve">. The information in SDRF files is </w:t>
      </w:r>
      <w:r w:rsidR="004414AA">
        <w:t>organized</w:t>
      </w:r>
      <w:r>
        <w:t xml:space="preserve"> so that it follows the natural flow of a proteomics experiment. </w:t>
      </w:r>
      <w:r w:rsidR="2E0CFEBD">
        <w:t xml:space="preserve">The main requirements to be fulfilled </w:t>
      </w:r>
      <w:r w:rsidR="4236D6F2">
        <w:t>for</w:t>
      </w:r>
      <w:r w:rsidR="2E0CFEBD">
        <w:t xml:space="preserve"> </w:t>
      </w:r>
      <w:r w:rsidR="00166C5A">
        <w:t xml:space="preserve">the </w:t>
      </w:r>
      <w:r w:rsidR="12145F8B">
        <w:t>SDRF-Proteomics format a</w:t>
      </w:r>
      <w:r w:rsidR="2E0CFEBD">
        <w:t>re:</w:t>
      </w:r>
    </w:p>
    <w:p w14:paraId="00000056" w14:textId="77777777" w:rsidR="004D32AB" w:rsidRPr="00051139" w:rsidRDefault="004D32AB" w:rsidP="003C44DE">
      <w:pPr>
        <w:jc w:val="both"/>
      </w:pPr>
    </w:p>
    <w:p w14:paraId="1612698D" w14:textId="25A0AC0A" w:rsidR="00166C5A" w:rsidRDefault="0E397B76" w:rsidP="00E84C4A">
      <w:pPr>
        <w:pStyle w:val="Listepuces5"/>
        <w:ind w:left="284" w:hanging="284"/>
      </w:pPr>
      <w:r>
        <w:lastRenderedPageBreak/>
        <w:t xml:space="preserve">The SDRF file is a tab-delimited format where each </w:t>
      </w:r>
      <w:r w:rsidR="637D2709">
        <w:t>row</w:t>
      </w:r>
      <w:r w:rsidR="12B943D7">
        <w:t xml:space="preserve"> </w:t>
      </w:r>
      <w:r>
        <w:t>corresponds to a relation</w:t>
      </w:r>
      <w:r w:rsidR="766815AF">
        <w:t>ship</w:t>
      </w:r>
      <w:r>
        <w:t xml:space="preserve"> between a Sample and a Data file.</w:t>
      </w:r>
    </w:p>
    <w:p w14:paraId="02B30303" w14:textId="1FF4C3A4" w:rsidR="00166C5A" w:rsidRDefault="00674551" w:rsidP="00E84C4A">
      <w:pPr>
        <w:pStyle w:val="Listepuces5"/>
        <w:ind w:left="284" w:hanging="284"/>
      </w:pPr>
      <w:r>
        <w:t>E</w:t>
      </w:r>
      <w:r w:rsidR="00C57B23">
        <w:t xml:space="preserve">ach column </w:t>
      </w:r>
      <w:r>
        <w:t xml:space="preserve">MUST </w:t>
      </w:r>
      <w:r w:rsidR="00C57B23">
        <w:t xml:space="preserve">correspond to an attribute/property of the Sample </w:t>
      </w:r>
      <w:r>
        <w:t xml:space="preserve">or the Data file. </w:t>
      </w:r>
    </w:p>
    <w:p w14:paraId="046B6038" w14:textId="0C023369" w:rsidR="00166C5A" w:rsidRDefault="00674551" w:rsidP="00E84C4A">
      <w:pPr>
        <w:pStyle w:val="Listepuces5"/>
        <w:ind w:left="284" w:hanging="284"/>
      </w:pPr>
      <w:r>
        <w:t xml:space="preserve">Each </w:t>
      </w:r>
      <w:r w:rsidR="00C57B23">
        <w:t xml:space="preserve">value in each cell </w:t>
      </w:r>
      <w:r>
        <w:t xml:space="preserve">MUST be </w:t>
      </w:r>
      <w:r w:rsidR="00C57B23">
        <w:t>the property for a given Sample</w:t>
      </w:r>
      <w:r>
        <w:t xml:space="preserve"> or Data file</w:t>
      </w:r>
      <w:r w:rsidR="00C57B23">
        <w:t>.</w:t>
      </w:r>
    </w:p>
    <w:p w14:paraId="6FA0004D" w14:textId="24BC55C8" w:rsidR="00BF2353" w:rsidRPr="00051139" w:rsidRDefault="7EAAEC82" w:rsidP="00E84C4A">
      <w:pPr>
        <w:pStyle w:val="Listepuces5"/>
        <w:ind w:left="284" w:hanging="284"/>
      </w:pPr>
      <w:r>
        <w:t xml:space="preserve">The SDRF file must start with columns describing the </w:t>
      </w:r>
      <w:r w:rsidR="17395D71">
        <w:t>properties</w:t>
      </w:r>
      <w:r>
        <w:t xml:space="preserve"> of the sample (e.g. organism, d</w:t>
      </w:r>
      <w:r w:rsidR="5826BF02">
        <w:t xml:space="preserve">isease, phenotype etc), </w:t>
      </w:r>
      <w:r w:rsidR="5ACEBB85">
        <w:t>followed</w:t>
      </w:r>
      <w:r w:rsidR="23F120C1">
        <w:t xml:space="preserve"> by the properties of data files which w</w:t>
      </w:r>
      <w:r w:rsidR="00E84C4A">
        <w:t xml:space="preserve">ere </w:t>
      </w:r>
      <w:r w:rsidR="23F120C1">
        <w:t>generated from the analysis of the experimental result</w:t>
      </w:r>
      <w:r w:rsidR="1D0A3FD8">
        <w:t>s</w:t>
      </w:r>
      <w:r w:rsidR="7DA03A75">
        <w:t xml:space="preserve"> (e.g. label, faction identifier, data file etc).</w:t>
      </w:r>
    </w:p>
    <w:p w14:paraId="54853912" w14:textId="51E8735E" w:rsidR="00674551" w:rsidRPr="00674551" w:rsidRDefault="00BF2353" w:rsidP="00E84C4A">
      <w:pPr>
        <w:pStyle w:val="Listepuces5"/>
        <w:ind w:left="284" w:hanging="284"/>
      </w:pPr>
      <w:r>
        <w:t>S</w:t>
      </w:r>
      <w:r w:rsidR="004D7CEA">
        <w:t>upport for handling unknown values/characteristics</w:t>
      </w:r>
      <w:r w:rsidR="00674551">
        <w:t>.</w:t>
      </w:r>
    </w:p>
    <w:p w14:paraId="6954E87C" w14:textId="4A80BA76" w:rsidR="24241141" w:rsidRDefault="24241141" w:rsidP="004465C6"/>
    <w:p w14:paraId="38746BF4" w14:textId="3F901A5D" w:rsidR="24241141" w:rsidRDefault="483AC27F" w:rsidP="004465C6">
      <w:pPr>
        <w:jc w:val="both"/>
      </w:pPr>
      <w:r>
        <w:t>The SDRF-Proteomics aims to capture the sample metadata and its relationship with the data files (</w:t>
      </w:r>
      <w:r w:rsidR="00713AFC">
        <w:t>e.g.,</w:t>
      </w:r>
      <w:r>
        <w:t xml:space="preserve"> raw files from mass spectrometers). The SDRF-Proteomics does not aim to capture the downstream analysis part of the experimental design including details of which samples were compared to which other samples, </w:t>
      </w:r>
      <w:r w:rsidR="008D02D2">
        <w:t xml:space="preserve">or </w:t>
      </w:r>
      <w:r>
        <w:t xml:space="preserve">how samples are combined into study variables or parameters for the downstream analysis such as FDR or p-values thresholds. The HUPO-PSI community will work in the future to include this information </w:t>
      </w:r>
      <w:r w:rsidR="004414AA">
        <w:t>in</w:t>
      </w:r>
      <w:r w:rsidR="008062FD">
        <w:t xml:space="preserve"> </w:t>
      </w:r>
      <w:r>
        <w:t xml:space="preserve">other file formats such as </w:t>
      </w:r>
      <w:proofErr w:type="spellStart"/>
      <w:r>
        <w:t>mzTab</w:t>
      </w:r>
      <w:proofErr w:type="spellEnd"/>
      <w:r>
        <w:t xml:space="preserve"> or a new type of file format.</w:t>
      </w:r>
    </w:p>
    <w:p w14:paraId="00000066" w14:textId="77777777" w:rsidR="004D32AB" w:rsidRPr="00051139" w:rsidRDefault="004D32AB" w:rsidP="003C44DE">
      <w:pPr>
        <w:jc w:val="both"/>
      </w:pPr>
    </w:p>
    <w:p w14:paraId="00000067" w14:textId="4321AED0" w:rsidR="004D32AB" w:rsidRPr="0055386C" w:rsidRDefault="00CA1E15" w:rsidP="00C664A0">
      <w:pPr>
        <w:pStyle w:val="Titre1"/>
      </w:pPr>
      <w:bookmarkStart w:id="13" w:name="_Toc53173089"/>
      <w:bookmarkStart w:id="14" w:name="_Toc67562064"/>
      <w:bookmarkStart w:id="15" w:name="_Toc135742235"/>
      <w:r w:rsidRPr="0055386C">
        <w:t>Notational Conventions</w:t>
      </w:r>
      <w:bookmarkEnd w:id="13"/>
      <w:bookmarkEnd w:id="14"/>
      <w:r w:rsidR="00423C36">
        <w:t>.</w:t>
      </w:r>
      <w:bookmarkEnd w:id="15"/>
    </w:p>
    <w:p w14:paraId="00000068" w14:textId="77777777" w:rsidR="004D32AB" w:rsidRPr="00051139" w:rsidRDefault="004D32AB" w:rsidP="003C44DE">
      <w:pPr>
        <w:jc w:val="both"/>
      </w:pPr>
    </w:p>
    <w:p w14:paraId="727636C1" w14:textId="4760E6FA" w:rsidR="005607A7" w:rsidRDefault="00CA1E15" w:rsidP="00554938">
      <w:pPr>
        <w:jc w:val="both"/>
      </w:pPr>
      <w:r w:rsidRPr="00051139">
        <w:t xml:space="preserve">The </w:t>
      </w:r>
      <w:r w:rsidR="004414AA">
        <w:t>keywords</w:t>
      </w:r>
      <w:r w:rsidRPr="00051139">
        <w:t xml:space="preserve"> “MUST</w:t>
      </w:r>
      <w:r w:rsidR="0014161A" w:rsidRPr="00051139">
        <w:t>”</w:t>
      </w:r>
      <w:r w:rsidRPr="00051139">
        <w:t>, “MUST NOT”, “REQUIRED”, “SHALL”, “SHALL NOT”, “SHOULD”, “SHOULD NOT”, “</w:t>
      </w:r>
      <w:r w:rsidR="00A1420D">
        <w:t>RECOM</w:t>
      </w:r>
      <w:r w:rsidR="00512A1E">
        <w:t>MEND/</w:t>
      </w:r>
      <w:r w:rsidRPr="00051139">
        <w:t>RECOMMENDED</w:t>
      </w:r>
      <w:r>
        <w:t>”,</w:t>
      </w:r>
      <w:r w:rsidRPr="00051139">
        <w:t xml:space="preserve"> “MAY”, </w:t>
      </w:r>
      <w:r w:rsidR="00D82804">
        <w:t xml:space="preserve">“COULD BE”, </w:t>
      </w:r>
      <w:r w:rsidRPr="00051139">
        <w:t>and “OPTIONAL” are to be interpreted as described in RFC 2119 (2).</w:t>
      </w:r>
      <w:bookmarkStart w:id="16" w:name="_heading=h.3ff98ojq7aw8" w:colFirst="0" w:colLast="0"/>
      <w:bookmarkEnd w:id="16"/>
    </w:p>
    <w:p w14:paraId="7E7D6E91" w14:textId="69AA0F9C" w:rsidR="72B7514F" w:rsidRDefault="72B7514F" w:rsidP="72B7514F"/>
    <w:p w14:paraId="2F7A435D" w14:textId="36113918" w:rsidR="00531E49" w:rsidRPr="0055386C" w:rsidRDefault="004817BB" w:rsidP="00531E49">
      <w:pPr>
        <w:pStyle w:val="Titre1"/>
      </w:pPr>
      <w:bookmarkStart w:id="17" w:name="_Toc67562065"/>
      <w:bookmarkStart w:id="18" w:name="_Toc135742236"/>
      <w:r>
        <w:t>Documentation</w:t>
      </w:r>
      <w:bookmarkEnd w:id="17"/>
      <w:bookmarkEnd w:id="18"/>
    </w:p>
    <w:p w14:paraId="77D1320E" w14:textId="481087F9" w:rsidR="00531E49" w:rsidRDefault="00531E49" w:rsidP="72B7514F">
      <w:pPr>
        <w:rPr>
          <w:highlight w:val="yellow"/>
        </w:rPr>
      </w:pPr>
    </w:p>
    <w:p w14:paraId="4254EF24" w14:textId="0E8D43B3" w:rsidR="0075153A" w:rsidRDefault="00531E49" w:rsidP="00D25363">
      <w:pPr>
        <w:jc w:val="both"/>
      </w:pPr>
      <w:r w:rsidRPr="0075153A">
        <w:t>The official</w:t>
      </w:r>
      <w:r w:rsidR="00051B17" w:rsidRPr="0075153A">
        <w:t xml:space="preserve"> </w:t>
      </w:r>
      <w:r w:rsidR="00886F80">
        <w:t xml:space="preserve">website for </w:t>
      </w:r>
      <w:r w:rsidR="004414AA">
        <w:t xml:space="preserve">the </w:t>
      </w:r>
      <w:r w:rsidR="00051B17" w:rsidRPr="0075153A">
        <w:t xml:space="preserve">SDRF-Proteomics </w:t>
      </w:r>
      <w:r w:rsidR="00886F80">
        <w:t xml:space="preserve">project </w:t>
      </w:r>
      <w:r w:rsidR="00AA6B37">
        <w:t xml:space="preserve">is </w:t>
      </w:r>
      <w:hyperlink r:id="rId19">
        <w:r w:rsidR="00D25363" w:rsidRPr="7A617FE7">
          <w:rPr>
            <w:rStyle w:val="Lienhypertexte"/>
          </w:rPr>
          <w:t>https://github.com/bigbio/proteomics-metadata-standard</w:t>
        </w:r>
      </w:hyperlink>
      <w:r w:rsidR="00D25363">
        <w:t>.</w:t>
      </w:r>
      <w:r w:rsidR="00696BE7">
        <w:t xml:space="preserve"> </w:t>
      </w:r>
      <w:r w:rsidR="00240055">
        <w:t>New use cases, changes to the specification</w:t>
      </w:r>
      <w:r w:rsidR="004414AA">
        <w:t>,</w:t>
      </w:r>
      <w:r w:rsidR="00240055">
        <w:t xml:space="preserve"> and examples can be added by using Pull requests or issues in </w:t>
      </w:r>
      <w:r w:rsidR="003731E3">
        <w:t>GitHub</w:t>
      </w:r>
      <w:r w:rsidR="00240055">
        <w:t xml:space="preserve"> (</w:t>
      </w:r>
      <w:r w:rsidR="003C3EE1">
        <w:t xml:space="preserve">see </w:t>
      </w:r>
      <w:r w:rsidR="004414AA">
        <w:t xml:space="preserve">the </w:t>
      </w:r>
      <w:r w:rsidR="003C3EE1">
        <w:t xml:space="preserve">introduction to </w:t>
      </w:r>
      <w:r w:rsidR="003731E3">
        <w:t>GitHub</w:t>
      </w:r>
      <w:r w:rsidR="003C3EE1">
        <w:t xml:space="preserve"> </w:t>
      </w:r>
      <w:r w:rsidR="008062FD">
        <w:t>–</w:t>
      </w:r>
      <w:r w:rsidR="003731E3">
        <w:t xml:space="preserve"> </w:t>
      </w:r>
      <w:hyperlink r:id="rId20">
        <w:r w:rsidR="003731E3" w:rsidRPr="7A617FE7">
          <w:rPr>
            <w:rStyle w:val="Lienhypertexte"/>
          </w:rPr>
          <w:t>https://lab.github.com/githubtraining/introduction-to-github</w:t>
        </w:r>
      </w:hyperlink>
      <w:r w:rsidR="00240055">
        <w:t>)</w:t>
      </w:r>
      <w:r w:rsidR="003731E3">
        <w:t xml:space="preserve">. </w:t>
      </w:r>
      <w:r w:rsidR="00696BE7">
        <w:t xml:space="preserve"> </w:t>
      </w:r>
      <w:r w:rsidR="00D25363">
        <w:t xml:space="preserve"> </w:t>
      </w:r>
    </w:p>
    <w:p w14:paraId="2237DCD8" w14:textId="77777777" w:rsidR="00886F80" w:rsidRDefault="00886F80" w:rsidP="72B7514F"/>
    <w:p w14:paraId="598E0530" w14:textId="5C223C69" w:rsidR="72B7514F" w:rsidRDefault="003F658D" w:rsidP="72B7514F">
      <w:r>
        <w:t xml:space="preserve">A set of examples and annotated projects from </w:t>
      </w:r>
      <w:proofErr w:type="spellStart"/>
      <w:r>
        <w:t>ProteomeXchange</w:t>
      </w:r>
      <w:proofErr w:type="spellEnd"/>
      <w:r>
        <w:t xml:space="preserve"> can be found here: </w:t>
      </w:r>
      <w:hyperlink r:id="rId21" w:history="1">
        <w:r w:rsidR="00C64F8A" w:rsidRPr="00651657">
          <w:rPr>
            <w:rStyle w:val="Lienhypertexte"/>
          </w:rPr>
          <w:t>https://github.com/bigbio/proteomics-metadata-standard/tree/master/annotated-projects</w:t>
        </w:r>
      </w:hyperlink>
      <w:r w:rsidR="00C64F8A">
        <w:t xml:space="preserve"> </w:t>
      </w:r>
    </w:p>
    <w:p w14:paraId="598FC1DB" w14:textId="77777777" w:rsidR="00E84F11" w:rsidRDefault="00E84F11" w:rsidP="72B7514F">
      <w:pPr>
        <w:rPr>
          <w:highlight w:val="yellow"/>
        </w:rPr>
      </w:pPr>
    </w:p>
    <w:p w14:paraId="4B2E8D57" w14:textId="3C7A6315" w:rsidR="00B76976" w:rsidRDefault="007133FF" w:rsidP="72B7514F">
      <w:r w:rsidRPr="00897B07">
        <w:t xml:space="preserve">Multiple tools </w:t>
      </w:r>
      <w:r w:rsidR="00B76976" w:rsidRPr="00897B07">
        <w:t>have</w:t>
      </w:r>
      <w:r w:rsidRPr="00897B07">
        <w:t xml:space="preserve"> been implemented to validate SDRF-Proteomics files</w:t>
      </w:r>
      <w:r w:rsidR="001074AF" w:rsidRPr="00897B07">
        <w:t xml:space="preserve">: </w:t>
      </w:r>
    </w:p>
    <w:p w14:paraId="7E106A3A" w14:textId="77777777" w:rsidR="008062FD" w:rsidRDefault="008062FD" w:rsidP="72B7514F"/>
    <w:p w14:paraId="64334F34" w14:textId="3A5A029B" w:rsidR="00B76976" w:rsidRDefault="00B76976" w:rsidP="008062FD">
      <w:pPr>
        <w:jc w:val="both"/>
      </w:pPr>
      <w:r>
        <w:t xml:space="preserve">- </w:t>
      </w:r>
      <w:proofErr w:type="spellStart"/>
      <w:r w:rsidR="000D3EB2">
        <w:t>sdrf</w:t>
      </w:r>
      <w:proofErr w:type="spellEnd"/>
      <w:r w:rsidR="000D3EB2">
        <w:t>-pipelines (Python</w:t>
      </w:r>
      <w:r w:rsidR="00EE58EF">
        <w:t xml:space="preserve"> -</w:t>
      </w:r>
      <w:r w:rsidR="003E1B1D">
        <w:t xml:space="preserve"> </w:t>
      </w:r>
      <w:hyperlink r:id="rId22">
        <w:r w:rsidR="005B684F" w:rsidRPr="7A617FE7">
          <w:rPr>
            <w:rStyle w:val="Lienhypertexte"/>
          </w:rPr>
          <w:t>https://github.com/bigbio/sdrf-pipelines</w:t>
        </w:r>
      </w:hyperlink>
      <w:r w:rsidR="00EE58EF">
        <w:t>)</w:t>
      </w:r>
      <w:r w:rsidR="005B684F">
        <w:t>: This tool allows</w:t>
      </w:r>
      <w:r w:rsidR="00EA564E">
        <w:t xml:space="preserve"> a user</w:t>
      </w:r>
      <w:r w:rsidR="005B684F">
        <w:t xml:space="preserve"> to </w:t>
      </w:r>
      <w:r w:rsidR="004414AA">
        <w:t>validation</w:t>
      </w:r>
      <w:r w:rsidR="005B684F">
        <w:t xml:space="preserve"> </w:t>
      </w:r>
      <w:r w:rsidR="004414AA">
        <w:t>of</w:t>
      </w:r>
      <w:r w:rsidR="005B684F">
        <w:t xml:space="preserve"> a</w:t>
      </w:r>
      <w:r w:rsidR="005A04C2">
        <w:t>n SDRF-Proteomics file</w:t>
      </w:r>
      <w:r w:rsidR="007010A8">
        <w:t xml:space="preserve">. In addition, </w:t>
      </w:r>
      <w:r w:rsidR="00EA564E">
        <w:t xml:space="preserve">it </w:t>
      </w:r>
      <w:r w:rsidR="007010A8">
        <w:t xml:space="preserve">allows </w:t>
      </w:r>
      <w:r w:rsidR="00EA564E">
        <w:t xml:space="preserve">a user </w:t>
      </w:r>
      <w:r w:rsidR="007010A8">
        <w:t xml:space="preserve">to convert SDRF to other popular pipelines </w:t>
      </w:r>
      <w:r w:rsidR="00A10EA7">
        <w:t>and software configur</w:t>
      </w:r>
      <w:r w:rsidR="000631C6">
        <w:t>ation</w:t>
      </w:r>
      <w:r w:rsidR="00A10EA7">
        <w:t xml:space="preserve"> files such as </w:t>
      </w:r>
      <w:proofErr w:type="spellStart"/>
      <w:r w:rsidR="00A10EA7">
        <w:t>MaxQuant</w:t>
      </w:r>
      <w:proofErr w:type="spellEnd"/>
      <w:r w:rsidR="00A10EA7">
        <w:t xml:space="preserve"> or </w:t>
      </w:r>
      <w:proofErr w:type="spellStart"/>
      <w:r w:rsidR="00A10EA7">
        <w:t>OpenMS</w:t>
      </w:r>
      <w:proofErr w:type="spellEnd"/>
      <w:r w:rsidR="00A10EA7">
        <w:t xml:space="preserve">. </w:t>
      </w:r>
    </w:p>
    <w:p w14:paraId="05E23669" w14:textId="77777777" w:rsidR="000D3EB2" w:rsidRDefault="000D3EB2" w:rsidP="72B7514F"/>
    <w:p w14:paraId="2F29A84E" w14:textId="161464EB" w:rsidR="361E433D" w:rsidRDefault="000D3EB2" w:rsidP="361E433D">
      <w:r>
        <w:t xml:space="preserve">- </w:t>
      </w:r>
      <w:proofErr w:type="spellStart"/>
      <w:r>
        <w:t>jsdrf</w:t>
      </w:r>
      <w:proofErr w:type="spellEnd"/>
      <w:r w:rsidR="00EE58EF">
        <w:t xml:space="preserve"> (Java - </w:t>
      </w:r>
      <w:hyperlink r:id="rId23">
        <w:r w:rsidR="00B85F15" w:rsidRPr="7A617FE7">
          <w:rPr>
            <w:rStyle w:val="Lienhypertexte"/>
          </w:rPr>
          <w:t>https://github.com/bigbio/jsdrf</w:t>
        </w:r>
      </w:hyperlink>
      <w:r w:rsidR="00B85F15">
        <w:t xml:space="preserve">): This Java library and tool allows </w:t>
      </w:r>
      <w:r w:rsidR="000F0400">
        <w:t xml:space="preserve">a user </w:t>
      </w:r>
      <w:r w:rsidR="00B85F15">
        <w:t xml:space="preserve">to validate </w:t>
      </w:r>
      <w:r w:rsidR="00314583">
        <w:t xml:space="preserve">SDRF-Proteomics files. It also includes a generic data model that can be used by Java applications. </w:t>
      </w:r>
    </w:p>
    <w:p w14:paraId="3F460568" w14:textId="77777777" w:rsidR="00DE2597" w:rsidRDefault="00DE2597" w:rsidP="361E433D"/>
    <w:p w14:paraId="23B69BCC" w14:textId="5A7EA945" w:rsidR="0C2A9210" w:rsidRDefault="0C2A9210" w:rsidP="00DE2597">
      <w:pPr>
        <w:pStyle w:val="Titre1"/>
      </w:pPr>
      <w:bookmarkStart w:id="19" w:name="_Toc67562066"/>
      <w:bookmarkStart w:id="20" w:name="_Toc135742237"/>
      <w:r w:rsidRPr="361E433D">
        <w:lastRenderedPageBreak/>
        <w:t>Relationship to other specifications</w:t>
      </w:r>
      <w:bookmarkEnd w:id="19"/>
      <w:r w:rsidR="00423C36">
        <w:t>.</w:t>
      </w:r>
      <w:bookmarkEnd w:id="20"/>
    </w:p>
    <w:p w14:paraId="57825BB9" w14:textId="6A72357C" w:rsidR="007133FF" w:rsidRDefault="007133FF" w:rsidP="72B7514F">
      <w:pPr>
        <w:rPr>
          <w:highlight w:val="yellow"/>
        </w:rPr>
      </w:pPr>
    </w:p>
    <w:p w14:paraId="1C459EA2" w14:textId="752D4315" w:rsidR="09E101FE" w:rsidRPr="008062FD" w:rsidRDefault="4D30BB73" w:rsidP="008062FD">
      <w:pPr>
        <w:jc w:val="both"/>
      </w:pPr>
      <w:r>
        <w:t xml:space="preserve">As mentioned above, </w:t>
      </w:r>
      <w:r w:rsidR="00A600A1" w:rsidRPr="00713AFC">
        <w:t>SDRF</w:t>
      </w:r>
      <w:r w:rsidR="00216457" w:rsidRPr="00713AFC">
        <w:t xml:space="preserve">-Proteomics </w:t>
      </w:r>
      <w:r w:rsidR="00F66141" w:rsidRPr="00713AFC">
        <w:t>is</w:t>
      </w:r>
      <w:r w:rsidR="00DA647A" w:rsidRPr="00713AFC">
        <w:t xml:space="preserve"> fully compatible with the SDRF file format part of MAGE</w:t>
      </w:r>
      <w:r w:rsidR="0A88B917" w:rsidRPr="00713AFC">
        <w:t>-</w:t>
      </w:r>
      <w:r w:rsidR="00DA647A" w:rsidRPr="00713AFC">
        <w:t xml:space="preserve">TAB </w:t>
      </w:r>
      <w:r w:rsidR="00257A1A" w:rsidRPr="00713AFC">
        <w:t>(</w:t>
      </w:r>
      <w:hyperlink r:id="rId24">
        <w:r w:rsidR="00257A1A" w:rsidRPr="00E84C4A">
          <w:rPr>
            <w:rStyle w:val="Lienhypertexte"/>
            <w:color w:val="3333FF"/>
          </w:rPr>
          <w:t>https://www.ebi.ac.uk/arrayexpress/help/magetab_spec.htm</w:t>
        </w:r>
        <w:r w:rsidR="00257A1A" w:rsidRPr="008062FD">
          <w:rPr>
            <w:rStyle w:val="Lienhypertexte"/>
            <w:color w:val="auto"/>
          </w:rPr>
          <w:t>l</w:t>
        </w:r>
      </w:hyperlink>
      <w:r w:rsidR="00257A1A" w:rsidRPr="00713AFC">
        <w:t xml:space="preserve">). </w:t>
      </w:r>
    </w:p>
    <w:p w14:paraId="30BB5348" w14:textId="4F8D902A" w:rsidR="3855205B" w:rsidRDefault="00FA440B" w:rsidP="24241141">
      <w:pPr>
        <w:jc w:val="both"/>
        <w:rPr>
          <w:color w:val="000000" w:themeColor="text1"/>
        </w:rPr>
      </w:pPr>
      <w:r>
        <w:t xml:space="preserve">SDRF-Proteomics </w:t>
      </w:r>
      <w:r w:rsidR="00B3691F">
        <w:t xml:space="preserve">sample information can </w:t>
      </w:r>
      <w:r w:rsidR="1EE88C47">
        <w:t xml:space="preserve">also </w:t>
      </w:r>
      <w:r w:rsidR="00B3691F">
        <w:t xml:space="preserve">be </w:t>
      </w:r>
      <w:r w:rsidR="00690108">
        <w:t>used</w:t>
      </w:r>
      <w:r w:rsidR="007F4E79">
        <w:t xml:space="preserve"> to improve the metadata in the </w:t>
      </w:r>
      <w:proofErr w:type="spellStart"/>
      <w:r w:rsidR="007F4E79">
        <w:t>mzTab</w:t>
      </w:r>
      <w:proofErr w:type="spellEnd"/>
      <w:r w:rsidR="007F4E79">
        <w:t xml:space="preserve"> files</w:t>
      </w:r>
      <w:r w:rsidR="38C9F524">
        <w:t xml:space="preserve">  (</w:t>
      </w:r>
      <w:hyperlink r:id="rId25" w:history="1">
        <w:r w:rsidR="38C9F524" w:rsidRPr="00D336EC">
          <w:rPr>
            <w:rStyle w:val="Lienhypertexte"/>
          </w:rPr>
          <w:t>https://www.psidev.info/mztab)</w:t>
        </w:r>
        <w:r w:rsidR="00B3691F" w:rsidRPr="00D336EC">
          <w:rPr>
            <w:rStyle w:val="Lienhypertexte"/>
          </w:rPr>
          <w:t>.</w:t>
        </w:r>
      </w:hyperlink>
      <w:r w:rsidR="00B3691F">
        <w:t xml:space="preserve"> </w:t>
      </w:r>
      <w:r w:rsidR="3855205B" w:rsidRPr="24241141">
        <w:rPr>
          <w:color w:val="000000" w:themeColor="text1"/>
        </w:rPr>
        <w:t xml:space="preserve">In the </w:t>
      </w:r>
      <w:proofErr w:type="spellStart"/>
      <w:r w:rsidR="3855205B" w:rsidRPr="24241141">
        <w:rPr>
          <w:color w:val="000000" w:themeColor="text1"/>
        </w:rPr>
        <w:t>mzTab</w:t>
      </w:r>
      <w:proofErr w:type="spellEnd"/>
      <w:r w:rsidR="3855205B" w:rsidRPr="24241141">
        <w:rPr>
          <w:color w:val="000000" w:themeColor="text1"/>
        </w:rPr>
        <w:t xml:space="preserve"> format, sample metadata is stored in a separate section called the "metadata section," which contains a list of key-value pairs that describe the samples. The keys in the metadata section correspond to the column names in the SDRF file, and the values correspond to the values in the Sample cells.</w:t>
      </w:r>
      <w:r w:rsidR="008062FD">
        <w:rPr>
          <w:color w:val="000000" w:themeColor="text1"/>
        </w:rPr>
        <w:t xml:space="preserve"> </w:t>
      </w:r>
      <w:r w:rsidR="3855205B" w:rsidRPr="24241141">
        <w:rPr>
          <w:color w:val="000000" w:themeColor="text1"/>
        </w:rPr>
        <w:t xml:space="preserve">By embedding sample metadata into the </w:t>
      </w:r>
      <w:proofErr w:type="spellStart"/>
      <w:r w:rsidR="3855205B" w:rsidRPr="24241141">
        <w:rPr>
          <w:color w:val="000000" w:themeColor="text1"/>
        </w:rPr>
        <w:t>mzTab</w:t>
      </w:r>
      <w:proofErr w:type="spellEnd"/>
      <w:r w:rsidR="3855205B" w:rsidRPr="24241141">
        <w:rPr>
          <w:color w:val="000000" w:themeColor="text1"/>
        </w:rPr>
        <w:t xml:space="preserve"> file, researchers can ensure that all relevant information about the experiment is stored in a single file, making it easier to share and compare data with others.</w:t>
      </w:r>
    </w:p>
    <w:p w14:paraId="2ED41BE1" w14:textId="14D02474" w:rsidR="1E7019BB" w:rsidRDefault="1E7019BB" w:rsidP="1E7019BB"/>
    <w:p w14:paraId="734ED409" w14:textId="603468D1" w:rsidR="00554938" w:rsidRPr="0055386C" w:rsidRDefault="00554938" w:rsidP="00DE2597">
      <w:pPr>
        <w:pStyle w:val="Titre1"/>
      </w:pPr>
      <w:bookmarkStart w:id="21" w:name="_Toc67562067"/>
      <w:bookmarkStart w:id="22" w:name="_Toc135742238"/>
      <w:r>
        <w:t>Ontologies</w:t>
      </w:r>
      <w:bookmarkEnd w:id="21"/>
      <w:r w:rsidR="00423C36">
        <w:t>.</w:t>
      </w:r>
      <w:bookmarkEnd w:id="22"/>
    </w:p>
    <w:p w14:paraId="3819D838" w14:textId="1327C57E" w:rsidR="005607A7" w:rsidRDefault="005607A7" w:rsidP="00C664A0">
      <w:r>
        <w:t>The ontologies/controlled vocabularies</w:t>
      </w:r>
      <w:r w:rsidR="4521C98A">
        <w:t xml:space="preserve"> (CV)</w:t>
      </w:r>
      <w:r>
        <w:t xml:space="preserve"> supported</w:t>
      </w:r>
      <w:r w:rsidR="6B46BCA1">
        <w:t xml:space="preserve"> </w:t>
      </w:r>
      <w:r w:rsidR="1C802D50">
        <w:t>in SDRF-Proteomics</w:t>
      </w:r>
      <w:r w:rsidR="6B46BCA1">
        <w:t xml:space="preserve"> are:</w:t>
      </w:r>
    </w:p>
    <w:p w14:paraId="7FF4600F" w14:textId="77777777" w:rsidR="005607A7" w:rsidRPr="005607A7" w:rsidRDefault="005607A7" w:rsidP="00C664A0"/>
    <w:p w14:paraId="3584DE84" w14:textId="271DD541" w:rsidR="005607A7" w:rsidRPr="005607A7" w:rsidRDefault="005607A7" w:rsidP="00483D48">
      <w:pPr>
        <w:pStyle w:val="Paragraphedeliste"/>
        <w:numPr>
          <w:ilvl w:val="0"/>
          <w:numId w:val="6"/>
        </w:numPr>
      </w:pPr>
      <w:r w:rsidRPr="005607A7">
        <w:t>PSI Mass Spectrometry CV</w:t>
      </w:r>
      <w:r w:rsidR="443C3506">
        <w:t xml:space="preserve"> (</w:t>
      </w:r>
      <w:hyperlink r:id="rId26" w:history="1">
        <w:r w:rsidR="443C3506" w:rsidRPr="00391F30">
          <w:rPr>
            <w:rStyle w:val="Lienhypertexte"/>
          </w:rPr>
          <w:t>PSI-MS</w:t>
        </w:r>
      </w:hyperlink>
      <w:r w:rsidR="443C3506">
        <w:t>)</w:t>
      </w:r>
    </w:p>
    <w:p w14:paraId="45594937" w14:textId="3E8AF502" w:rsidR="005607A7" w:rsidRPr="005607A7" w:rsidRDefault="005607A7" w:rsidP="00483D48">
      <w:pPr>
        <w:pStyle w:val="Paragraphedeliste"/>
        <w:numPr>
          <w:ilvl w:val="0"/>
          <w:numId w:val="6"/>
        </w:numPr>
      </w:pPr>
      <w:r>
        <w:t>Experimental Factor Ontology</w:t>
      </w:r>
      <w:r w:rsidR="36990661">
        <w:t xml:space="preserve"> (</w:t>
      </w:r>
      <w:hyperlink r:id="rId27" w:history="1">
        <w:r w:rsidR="36990661" w:rsidRPr="00D01245">
          <w:rPr>
            <w:rStyle w:val="Lienhypertexte"/>
          </w:rPr>
          <w:t>EFO</w:t>
        </w:r>
      </w:hyperlink>
      <w:r w:rsidR="36990661">
        <w:t>).</w:t>
      </w:r>
    </w:p>
    <w:p w14:paraId="0D5AA5F7" w14:textId="564E3BB1" w:rsidR="005607A7" w:rsidRPr="005607A7" w:rsidRDefault="00DD21CA" w:rsidP="00483D48">
      <w:pPr>
        <w:pStyle w:val="Paragraphedeliste"/>
        <w:numPr>
          <w:ilvl w:val="0"/>
          <w:numId w:val="6"/>
        </w:numPr>
      </w:pPr>
      <w:hyperlink r:id="rId28" w:history="1">
        <w:proofErr w:type="spellStart"/>
        <w:r w:rsidR="3DB7DEFE" w:rsidRPr="00D01245">
          <w:rPr>
            <w:rStyle w:val="Lienhypertexte"/>
          </w:rPr>
          <w:t>Unimo</w:t>
        </w:r>
        <w:r w:rsidR="009F261F" w:rsidRPr="00D01245">
          <w:rPr>
            <w:rStyle w:val="Lienhypertexte"/>
          </w:rPr>
          <w:t>d</w:t>
        </w:r>
        <w:proofErr w:type="spellEnd"/>
      </w:hyperlink>
      <w:r w:rsidR="005607A7">
        <w:t xml:space="preserve"> protein modification database for mass spectrometry</w:t>
      </w:r>
    </w:p>
    <w:p w14:paraId="699DA62E" w14:textId="67CC244F" w:rsidR="005607A7" w:rsidRPr="005607A7" w:rsidRDefault="005607A7" w:rsidP="00483D48">
      <w:pPr>
        <w:pStyle w:val="Paragraphedeliste"/>
        <w:numPr>
          <w:ilvl w:val="0"/>
          <w:numId w:val="6"/>
        </w:numPr>
      </w:pPr>
      <w:r w:rsidRPr="005607A7">
        <w:t>PSI-MOD CV</w:t>
      </w:r>
      <w:r w:rsidR="1D6F68D4">
        <w:t xml:space="preserve"> (</w:t>
      </w:r>
      <w:hyperlink r:id="rId29" w:history="1">
        <w:r w:rsidR="1D6F68D4" w:rsidRPr="00D44D3A">
          <w:rPr>
            <w:rStyle w:val="Lienhypertexte"/>
          </w:rPr>
          <w:t>PSI-MOD</w:t>
        </w:r>
      </w:hyperlink>
      <w:r w:rsidR="1D6F68D4">
        <w:t>)</w:t>
      </w:r>
    </w:p>
    <w:p w14:paraId="5FFD2E6A" w14:textId="1D99DD31" w:rsidR="005607A7" w:rsidRPr="005607A7" w:rsidRDefault="00DD21CA" w:rsidP="00483D48">
      <w:pPr>
        <w:pStyle w:val="Paragraphedeliste"/>
        <w:numPr>
          <w:ilvl w:val="0"/>
          <w:numId w:val="6"/>
        </w:numPr>
      </w:pPr>
      <w:hyperlink r:id="rId30" w:history="1">
        <w:r w:rsidR="005607A7" w:rsidRPr="007940F7">
          <w:rPr>
            <w:rStyle w:val="Lienhypertexte"/>
          </w:rPr>
          <w:t>Cell line ontology</w:t>
        </w:r>
      </w:hyperlink>
    </w:p>
    <w:p w14:paraId="0EEA9471" w14:textId="32C76942" w:rsidR="005607A7" w:rsidRPr="005607A7" w:rsidRDefault="00DD21CA" w:rsidP="00483D48">
      <w:pPr>
        <w:pStyle w:val="Paragraphedeliste"/>
        <w:numPr>
          <w:ilvl w:val="0"/>
          <w:numId w:val="6"/>
        </w:numPr>
      </w:pPr>
      <w:hyperlink r:id="rId31" w:history="1">
        <w:r w:rsidR="005607A7" w:rsidRPr="007D6D8F">
          <w:rPr>
            <w:rStyle w:val="Lienhypertexte"/>
          </w:rPr>
          <w:t>Drosophila anatomy ontology</w:t>
        </w:r>
      </w:hyperlink>
    </w:p>
    <w:p w14:paraId="584D7729" w14:textId="726539BC" w:rsidR="005607A7" w:rsidRPr="005607A7" w:rsidRDefault="00DD21CA" w:rsidP="00483D48">
      <w:pPr>
        <w:pStyle w:val="Paragraphedeliste"/>
        <w:numPr>
          <w:ilvl w:val="0"/>
          <w:numId w:val="6"/>
        </w:numPr>
      </w:pPr>
      <w:hyperlink r:id="rId32" w:history="1">
        <w:r w:rsidR="005607A7" w:rsidRPr="008454D8">
          <w:rPr>
            <w:rStyle w:val="Lienhypertexte"/>
          </w:rPr>
          <w:t>Cell ontology</w:t>
        </w:r>
      </w:hyperlink>
    </w:p>
    <w:p w14:paraId="2EE13E01" w14:textId="3064E852" w:rsidR="005607A7" w:rsidRPr="005607A7" w:rsidRDefault="00DD21CA" w:rsidP="00483D48">
      <w:pPr>
        <w:pStyle w:val="Paragraphedeliste"/>
        <w:numPr>
          <w:ilvl w:val="0"/>
          <w:numId w:val="6"/>
        </w:numPr>
      </w:pPr>
      <w:hyperlink r:id="rId33" w:history="1">
        <w:r w:rsidR="005607A7" w:rsidRPr="008454D8">
          <w:rPr>
            <w:rStyle w:val="Lienhypertexte"/>
          </w:rPr>
          <w:t>Plant ontology</w:t>
        </w:r>
      </w:hyperlink>
    </w:p>
    <w:p w14:paraId="12148B9A" w14:textId="2A31518E" w:rsidR="005607A7" w:rsidRPr="005607A7" w:rsidRDefault="00DD21CA" w:rsidP="00483D48">
      <w:pPr>
        <w:pStyle w:val="Paragraphedeliste"/>
        <w:numPr>
          <w:ilvl w:val="0"/>
          <w:numId w:val="6"/>
        </w:numPr>
      </w:pPr>
      <w:hyperlink r:id="rId34" w:history="1">
        <w:r w:rsidR="005607A7" w:rsidRPr="0009455B">
          <w:rPr>
            <w:rStyle w:val="Lienhypertexte"/>
          </w:rPr>
          <w:t>Uber-anatomy ontology</w:t>
        </w:r>
      </w:hyperlink>
    </w:p>
    <w:p w14:paraId="393C4140" w14:textId="41127E2A" w:rsidR="005607A7" w:rsidRPr="005607A7" w:rsidRDefault="00DD21CA" w:rsidP="00483D48">
      <w:pPr>
        <w:pStyle w:val="Paragraphedeliste"/>
        <w:numPr>
          <w:ilvl w:val="0"/>
          <w:numId w:val="6"/>
        </w:numPr>
      </w:pPr>
      <w:hyperlink r:id="rId35" w:history="1">
        <w:r w:rsidR="005607A7" w:rsidRPr="00A64F98">
          <w:rPr>
            <w:rStyle w:val="Lienhypertexte"/>
          </w:rPr>
          <w:t>Zebrafish anatomy and development ontology</w:t>
        </w:r>
      </w:hyperlink>
    </w:p>
    <w:p w14:paraId="57A017D4" w14:textId="7D7EF954" w:rsidR="005607A7" w:rsidRPr="005607A7" w:rsidRDefault="00DD21CA" w:rsidP="00483D48">
      <w:pPr>
        <w:pStyle w:val="Paragraphedeliste"/>
        <w:numPr>
          <w:ilvl w:val="0"/>
          <w:numId w:val="6"/>
        </w:numPr>
      </w:pPr>
      <w:hyperlink r:id="rId36" w:history="1">
        <w:r w:rsidR="005607A7" w:rsidRPr="005E7B48">
          <w:rPr>
            <w:rStyle w:val="Lienhypertexte"/>
          </w:rPr>
          <w:t>Zebrafish developmental stages ontology</w:t>
        </w:r>
      </w:hyperlink>
    </w:p>
    <w:p w14:paraId="42D15DB8" w14:textId="0B30172F" w:rsidR="005607A7" w:rsidRPr="005607A7" w:rsidRDefault="00DD21CA" w:rsidP="00483D48">
      <w:pPr>
        <w:pStyle w:val="Paragraphedeliste"/>
        <w:numPr>
          <w:ilvl w:val="0"/>
          <w:numId w:val="6"/>
        </w:numPr>
      </w:pPr>
      <w:hyperlink r:id="rId37" w:history="1">
        <w:proofErr w:type="spellStart"/>
        <w:r w:rsidR="005607A7" w:rsidRPr="00C652F6">
          <w:rPr>
            <w:rStyle w:val="Lienhypertexte"/>
          </w:rPr>
          <w:t>FlyBase</w:t>
        </w:r>
        <w:proofErr w:type="spellEnd"/>
        <w:r w:rsidR="005607A7" w:rsidRPr="00C652F6">
          <w:rPr>
            <w:rStyle w:val="Lienhypertexte"/>
          </w:rPr>
          <w:t xml:space="preserve"> Developmental Ontology</w:t>
        </w:r>
      </w:hyperlink>
    </w:p>
    <w:p w14:paraId="75053468" w14:textId="4EF62FBA" w:rsidR="005607A7" w:rsidRPr="005607A7" w:rsidRDefault="00DD21CA" w:rsidP="00483D48">
      <w:pPr>
        <w:pStyle w:val="Paragraphedeliste"/>
        <w:numPr>
          <w:ilvl w:val="0"/>
          <w:numId w:val="6"/>
        </w:numPr>
      </w:pPr>
      <w:hyperlink r:id="rId38" w:history="1">
        <w:r w:rsidR="005607A7" w:rsidRPr="00462C20">
          <w:rPr>
            <w:rStyle w:val="Lienhypertexte"/>
          </w:rPr>
          <w:t>Rat Strain Ontology</w:t>
        </w:r>
      </w:hyperlink>
    </w:p>
    <w:p w14:paraId="63B86E71" w14:textId="33E7631E" w:rsidR="005607A7" w:rsidRPr="005607A7" w:rsidRDefault="00DD21CA" w:rsidP="00483D48">
      <w:pPr>
        <w:pStyle w:val="Paragraphedeliste"/>
        <w:numPr>
          <w:ilvl w:val="0"/>
          <w:numId w:val="6"/>
        </w:numPr>
      </w:pPr>
      <w:hyperlink r:id="rId39" w:history="1">
        <w:r w:rsidR="005607A7" w:rsidRPr="003F12CB">
          <w:rPr>
            <w:rStyle w:val="Lienhypertexte"/>
          </w:rPr>
          <w:t>Chemical Entities of Biological Interest Ontology</w:t>
        </w:r>
      </w:hyperlink>
    </w:p>
    <w:p w14:paraId="5288BB80" w14:textId="4ED24CF8" w:rsidR="005607A7" w:rsidRDefault="00DD21CA" w:rsidP="00483D48">
      <w:pPr>
        <w:pStyle w:val="Paragraphedeliste"/>
        <w:numPr>
          <w:ilvl w:val="0"/>
          <w:numId w:val="6"/>
        </w:numPr>
      </w:pPr>
      <w:hyperlink r:id="rId40" w:history="1">
        <w:r w:rsidR="005607A7" w:rsidRPr="00BB08F1">
          <w:rPr>
            <w:rStyle w:val="Lienhypertexte"/>
          </w:rPr>
          <w:t>NCBI organismal classification</w:t>
        </w:r>
      </w:hyperlink>
    </w:p>
    <w:p w14:paraId="37B056C2" w14:textId="74DF931E" w:rsidR="00F81F62" w:rsidRDefault="00DD21CA" w:rsidP="00483D48">
      <w:pPr>
        <w:pStyle w:val="Paragraphedeliste"/>
        <w:numPr>
          <w:ilvl w:val="0"/>
          <w:numId w:val="6"/>
        </w:numPr>
      </w:pPr>
      <w:hyperlink r:id="rId41" w:history="1">
        <w:r w:rsidR="00F81F62" w:rsidRPr="00BB08F1">
          <w:rPr>
            <w:rStyle w:val="Lienhypertexte"/>
          </w:rPr>
          <w:t xml:space="preserve">PATO - the Phenotype </w:t>
        </w:r>
        <w:r w:rsidR="008C1814" w:rsidRPr="00BB08F1">
          <w:rPr>
            <w:rStyle w:val="Lienhypertexte"/>
          </w:rPr>
          <w:t>a</w:t>
        </w:r>
        <w:r w:rsidR="00F81F62" w:rsidRPr="00BB08F1">
          <w:rPr>
            <w:rStyle w:val="Lienhypertexte"/>
          </w:rPr>
          <w:t>nd Trait Ontology</w:t>
        </w:r>
      </w:hyperlink>
    </w:p>
    <w:p w14:paraId="4DDF5AD8" w14:textId="401BDB9C" w:rsidR="001B7C0D" w:rsidRPr="005607A7" w:rsidRDefault="001B7C0D" w:rsidP="00483D48">
      <w:pPr>
        <w:pStyle w:val="Paragraphedeliste"/>
        <w:numPr>
          <w:ilvl w:val="0"/>
          <w:numId w:val="6"/>
        </w:numPr>
      </w:pPr>
      <w:r w:rsidRPr="005607A7">
        <w:t>PRIDE Controlled Vocabulary (</w:t>
      </w:r>
      <w:hyperlink r:id="rId42" w:history="1">
        <w:r w:rsidR="00BB08F1" w:rsidRPr="00372E73">
          <w:rPr>
            <w:rStyle w:val="Lienhypertexte"/>
          </w:rPr>
          <w:t>PRIDE</w:t>
        </w:r>
      </w:hyperlink>
      <w:r w:rsidRPr="005607A7">
        <w:t>)</w:t>
      </w:r>
    </w:p>
    <w:p w14:paraId="0DA57658" w14:textId="77777777" w:rsidR="0077177F" w:rsidRDefault="0077177F" w:rsidP="001B7C0D">
      <w:pPr>
        <w:pStyle w:val="Paragraphedeliste"/>
      </w:pPr>
    </w:p>
    <w:p w14:paraId="15219EF1" w14:textId="31F5DCA4" w:rsidR="0077177F" w:rsidRDefault="0077177F" w:rsidP="008062FD">
      <w:pPr>
        <w:jc w:val="both"/>
      </w:pPr>
      <w:r>
        <w:t>If a</w:t>
      </w:r>
      <w:r w:rsidR="005F159E">
        <w:t>n additional</w:t>
      </w:r>
      <w:r>
        <w:t xml:space="preserve"> </w:t>
      </w:r>
      <w:r w:rsidR="00293078">
        <w:t>ontology</w:t>
      </w:r>
      <w:r w:rsidR="005F159E">
        <w:t>/CV</w:t>
      </w:r>
      <w:r>
        <w:t xml:space="preserve"> </w:t>
      </w:r>
      <w:r w:rsidR="00746F4E">
        <w:t>not included in the previous list</w:t>
      </w:r>
      <w:r w:rsidR="005F159E">
        <w:t xml:space="preserve"> is needed</w:t>
      </w:r>
      <w:r w:rsidR="00746F4E">
        <w:t xml:space="preserve"> </w:t>
      </w:r>
      <w:r>
        <w:t xml:space="preserve">for </w:t>
      </w:r>
      <w:r w:rsidR="00ED2E36">
        <w:t>encoding</w:t>
      </w:r>
      <w:r>
        <w:t xml:space="preserve"> </w:t>
      </w:r>
      <w:r w:rsidR="00293078">
        <w:t>a</w:t>
      </w:r>
      <w:r>
        <w:t xml:space="preserve"> specific </w:t>
      </w:r>
      <w:r w:rsidR="00746F4E">
        <w:t>characteristic or comment</w:t>
      </w:r>
      <w:r w:rsidR="005F159E">
        <w:t>,</w:t>
      </w:r>
      <w:r w:rsidR="00C170C5">
        <w:t xml:space="preserve"> it is possible to do it. However,</w:t>
      </w:r>
      <w:r w:rsidR="00746F4E">
        <w:t xml:space="preserve"> </w:t>
      </w:r>
      <w:r w:rsidR="005F159E">
        <w:t>t</w:t>
      </w:r>
      <w:r w:rsidR="00746F4E">
        <w:t>he ontology</w:t>
      </w:r>
      <w:r w:rsidR="00ED2E36">
        <w:t>/CV</w:t>
      </w:r>
      <w:r w:rsidR="00746F4E">
        <w:t xml:space="preserve"> </w:t>
      </w:r>
      <w:r w:rsidR="00ED2E36">
        <w:t>SHOULD</w:t>
      </w:r>
      <w:r w:rsidR="00746F4E">
        <w:t xml:space="preserve"> be accessible through </w:t>
      </w:r>
      <w:r w:rsidR="00AD67D3">
        <w:t>the OLS service (</w:t>
      </w:r>
      <w:hyperlink r:id="rId43" w:history="1">
        <w:r w:rsidR="00293078" w:rsidRPr="003E524E">
          <w:rPr>
            <w:rStyle w:val="Lienhypertexte"/>
          </w:rPr>
          <w:t>https://www.ebi.ac.uk/ols/index</w:t>
        </w:r>
      </w:hyperlink>
      <w:r w:rsidR="00AD67D3">
        <w:t>)</w:t>
      </w:r>
      <w:r w:rsidR="00293078">
        <w:t xml:space="preserve">. </w:t>
      </w:r>
    </w:p>
    <w:p w14:paraId="04670777" w14:textId="47D6DDA8" w:rsidR="72B7514F" w:rsidRDefault="72B7514F" w:rsidP="72B7514F"/>
    <w:p w14:paraId="0E4BA9AE" w14:textId="43884513" w:rsidR="006D10D3" w:rsidRDefault="006D10D3" w:rsidP="006D10D3">
      <w:pPr>
        <w:pStyle w:val="Titre1"/>
      </w:pPr>
      <w:bookmarkStart w:id="23" w:name="_Toc67562068"/>
      <w:bookmarkStart w:id="24" w:name="_Toc135742239"/>
      <w:r>
        <w:t>SDRF-Proteomics file format</w:t>
      </w:r>
      <w:bookmarkEnd w:id="23"/>
      <w:r w:rsidR="00423C36">
        <w:t>.</w:t>
      </w:r>
      <w:bookmarkEnd w:id="24"/>
    </w:p>
    <w:p w14:paraId="71105726" w14:textId="77777777" w:rsidR="006D10D3" w:rsidRDefault="006D10D3" w:rsidP="006D10D3">
      <w:pPr>
        <w:pStyle w:val="nobreak"/>
      </w:pPr>
    </w:p>
    <w:p w14:paraId="3C9B65F2" w14:textId="2F30D102" w:rsidR="006D33F9" w:rsidRDefault="006D33F9" w:rsidP="006D33F9">
      <w:pPr>
        <w:jc w:val="both"/>
      </w:pPr>
      <w:r>
        <w:t xml:space="preserve">The SDRF-Proteomics </w:t>
      </w:r>
      <w:r w:rsidR="60C0C54F">
        <w:t xml:space="preserve">file format </w:t>
      </w:r>
      <w:r>
        <w:t xml:space="preserve">describes the sample characteristics and the relationships between samples and data files. The file format is a </w:t>
      </w:r>
      <w:r w:rsidRPr="24241141">
        <w:rPr>
          <w:b/>
          <w:bCs/>
        </w:rPr>
        <w:t>tab-delimited</w:t>
      </w:r>
      <w:r>
        <w:t xml:space="preserve"> </w:t>
      </w:r>
      <w:r w:rsidR="5B71408E">
        <w:t>one</w:t>
      </w:r>
      <w:r>
        <w:t xml:space="preserve"> where </w:t>
      </w:r>
      <w:r>
        <w:lastRenderedPageBreak/>
        <w:t xml:space="preserve">each </w:t>
      </w:r>
      <w:r w:rsidR="507CA50D">
        <w:t>row</w:t>
      </w:r>
      <w:r>
        <w:t xml:space="preserve"> </w:t>
      </w:r>
      <w:r w:rsidR="34D05E4D">
        <w:t>encodes</w:t>
      </w:r>
      <w:r>
        <w:t xml:space="preserve"> a </w:t>
      </w:r>
      <w:r w:rsidR="10E0597D">
        <w:t>relation</w:t>
      </w:r>
      <w:r w:rsidR="4121843C">
        <w:t>ship</w:t>
      </w:r>
      <w:r>
        <w:t xml:space="preserve"> between a Sample and a Data file, </w:t>
      </w:r>
      <w:r w:rsidR="05A99649">
        <w:t xml:space="preserve">and </w:t>
      </w:r>
      <w:r>
        <w:t xml:space="preserve">each column corresponds to an attribute/property of the Sample </w:t>
      </w:r>
      <w:r w:rsidR="3CD4D358">
        <w:t>or of the Data file</w:t>
      </w:r>
      <w:r w:rsidR="5DD2B23C">
        <w:t>,</w:t>
      </w:r>
      <w:r>
        <w:t xml:space="preserve"> and the value in each cell is the specific value of the property for a given Sample</w:t>
      </w:r>
      <w:r w:rsidR="00446E2E">
        <w:t xml:space="preserve"> (</w:t>
      </w:r>
      <w:r w:rsidR="00446E2E" w:rsidRPr="24241141">
        <w:rPr>
          <w:b/>
          <w:bCs/>
        </w:rPr>
        <w:t>Figure 2</w:t>
      </w:r>
      <w:r w:rsidR="00446E2E">
        <w:t>)</w:t>
      </w:r>
      <w:r>
        <w:t>.</w:t>
      </w:r>
    </w:p>
    <w:p w14:paraId="2735928A" w14:textId="77777777" w:rsidR="00446E2E" w:rsidRDefault="00446E2E" w:rsidP="006D33F9">
      <w:pPr>
        <w:jc w:val="both"/>
      </w:pPr>
    </w:p>
    <w:p w14:paraId="323E6669" w14:textId="49AFD1FC" w:rsidR="00446E2E" w:rsidRDefault="006719E4" w:rsidP="006D33F9">
      <w:pPr>
        <w:jc w:val="both"/>
      </w:pPr>
      <w:r w:rsidRPr="006719E4">
        <w:rPr>
          <w:noProof/>
        </w:rPr>
        <w:drawing>
          <wp:inline distT="0" distB="0" distL="0" distR="0" wp14:anchorId="510FA57C" wp14:editId="604C69DA">
            <wp:extent cx="5486400" cy="1271270"/>
            <wp:effectExtent l="0" t="0" r="0" b="0"/>
            <wp:docPr id="115387381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73814" name="Picture 1" descr="A screenshot of a computer&#10;&#10;Description automatically generated with low confidence"/>
                    <pic:cNvPicPr/>
                  </pic:nvPicPr>
                  <pic:blipFill>
                    <a:blip r:embed="rId44"/>
                    <a:stretch>
                      <a:fillRect/>
                    </a:stretch>
                  </pic:blipFill>
                  <pic:spPr>
                    <a:xfrm>
                      <a:off x="0" y="0"/>
                      <a:ext cx="5486400" cy="1271270"/>
                    </a:xfrm>
                    <a:prstGeom prst="rect">
                      <a:avLst/>
                    </a:prstGeom>
                  </pic:spPr>
                </pic:pic>
              </a:graphicData>
            </a:graphic>
          </wp:inline>
        </w:drawing>
      </w:r>
      <w:r w:rsidRPr="006719E4" w:rsidDel="006719E4">
        <w:t xml:space="preserve"> </w:t>
      </w:r>
    </w:p>
    <w:p w14:paraId="70305BCD" w14:textId="1F08DAD9" w:rsidR="006D33F9" w:rsidRDefault="006D33F9" w:rsidP="006D33F9"/>
    <w:p w14:paraId="1A76B087" w14:textId="252FA06B" w:rsidR="00914A83" w:rsidRDefault="00914A83" w:rsidP="00C61CB9">
      <w:pPr>
        <w:jc w:val="both"/>
        <w:rPr>
          <w:sz w:val="22"/>
          <w:szCs w:val="22"/>
        </w:rPr>
      </w:pPr>
      <w:r w:rsidRPr="00897925">
        <w:rPr>
          <w:b/>
          <w:bCs/>
          <w:sz w:val="22"/>
          <w:szCs w:val="22"/>
        </w:rPr>
        <w:t>Figure 2</w:t>
      </w:r>
      <w:r w:rsidRPr="001D21CA">
        <w:rPr>
          <w:sz w:val="22"/>
          <w:szCs w:val="22"/>
        </w:rPr>
        <w:t xml:space="preserve">: </w:t>
      </w:r>
      <w:r w:rsidR="00626259">
        <w:rPr>
          <w:sz w:val="22"/>
          <w:szCs w:val="22"/>
        </w:rPr>
        <w:t>SDRF-Proteomics in a nutshell</w:t>
      </w:r>
      <w:r w:rsidR="00716245">
        <w:rPr>
          <w:sz w:val="22"/>
          <w:szCs w:val="22"/>
        </w:rPr>
        <w:t xml:space="preserve">. The file format is a tab-delimited </w:t>
      </w:r>
      <w:r w:rsidR="6B1A9E1F" w:rsidRPr="361E433D">
        <w:rPr>
          <w:sz w:val="22"/>
          <w:szCs w:val="22"/>
        </w:rPr>
        <w:t>one</w:t>
      </w:r>
      <w:r w:rsidR="00716245">
        <w:rPr>
          <w:sz w:val="22"/>
          <w:szCs w:val="22"/>
        </w:rPr>
        <w:t xml:space="preserve"> </w:t>
      </w:r>
      <w:r w:rsidR="00C61CB9">
        <w:rPr>
          <w:sz w:val="22"/>
          <w:szCs w:val="22"/>
        </w:rPr>
        <w:t xml:space="preserve">where </w:t>
      </w:r>
      <w:r w:rsidR="00C61CB9" w:rsidRPr="00897925">
        <w:rPr>
          <w:b/>
          <w:bCs/>
          <w:sz w:val="22"/>
          <w:szCs w:val="22"/>
        </w:rPr>
        <w:t>columns</w:t>
      </w:r>
      <w:r w:rsidR="00C61CB9">
        <w:rPr>
          <w:sz w:val="22"/>
          <w:szCs w:val="22"/>
        </w:rPr>
        <w:t xml:space="preserve"> </w:t>
      </w:r>
      <w:r w:rsidR="1F489E1E" w:rsidRPr="7A617FE7">
        <w:rPr>
          <w:sz w:val="22"/>
          <w:szCs w:val="22"/>
        </w:rPr>
        <w:t>encode</w:t>
      </w:r>
      <w:r w:rsidR="00C61CB9">
        <w:rPr>
          <w:sz w:val="22"/>
          <w:szCs w:val="22"/>
        </w:rPr>
        <w:t xml:space="preserve"> properties of the </w:t>
      </w:r>
      <w:r w:rsidR="00C61CB9" w:rsidRPr="7A617FE7">
        <w:rPr>
          <w:sz w:val="22"/>
          <w:szCs w:val="22"/>
        </w:rPr>
        <w:t>sample</w:t>
      </w:r>
      <w:r w:rsidR="6F345394" w:rsidRPr="7A617FE7">
        <w:rPr>
          <w:sz w:val="22"/>
          <w:szCs w:val="22"/>
        </w:rPr>
        <w:t>s</w:t>
      </w:r>
      <w:r w:rsidR="00C61CB9">
        <w:rPr>
          <w:sz w:val="22"/>
          <w:szCs w:val="22"/>
        </w:rPr>
        <w:t xml:space="preserve">, the data </w:t>
      </w:r>
      <w:r w:rsidR="00C61CB9" w:rsidRPr="7A617FE7">
        <w:rPr>
          <w:sz w:val="22"/>
          <w:szCs w:val="22"/>
        </w:rPr>
        <w:t>file</w:t>
      </w:r>
      <w:r w:rsidR="2FFFAD4F" w:rsidRPr="7A617FE7">
        <w:rPr>
          <w:sz w:val="22"/>
          <w:szCs w:val="22"/>
        </w:rPr>
        <w:t>s</w:t>
      </w:r>
      <w:r w:rsidR="004414AA">
        <w:rPr>
          <w:sz w:val="22"/>
          <w:szCs w:val="22"/>
        </w:rPr>
        <w:t>,</w:t>
      </w:r>
      <w:r w:rsidR="00C61CB9">
        <w:rPr>
          <w:sz w:val="22"/>
          <w:szCs w:val="22"/>
        </w:rPr>
        <w:t xml:space="preserve"> or the variables under study. The</w:t>
      </w:r>
      <w:r w:rsidR="00897925">
        <w:rPr>
          <w:sz w:val="22"/>
          <w:szCs w:val="22"/>
        </w:rPr>
        <w:t xml:space="preserve"> </w:t>
      </w:r>
      <w:r w:rsidR="00897925" w:rsidRPr="00AD570B">
        <w:rPr>
          <w:b/>
          <w:bCs/>
          <w:sz w:val="22"/>
          <w:szCs w:val="22"/>
        </w:rPr>
        <w:t>rows</w:t>
      </w:r>
      <w:r w:rsidR="00897925">
        <w:rPr>
          <w:sz w:val="22"/>
          <w:szCs w:val="22"/>
        </w:rPr>
        <w:t xml:space="preserve"> are </w:t>
      </w:r>
      <w:r w:rsidR="003E75CA" w:rsidRPr="008062FD">
        <w:rPr>
          <w:sz w:val="22"/>
        </w:rPr>
        <w:t xml:space="preserve">Sample/Data file </w:t>
      </w:r>
      <w:r w:rsidR="00F00DD0" w:rsidRPr="008062FD">
        <w:rPr>
          <w:sz w:val="22"/>
        </w:rPr>
        <w:t>relationship</w:t>
      </w:r>
      <w:r w:rsidR="00F00DD0" w:rsidRPr="008062FD">
        <w:t>s,</w:t>
      </w:r>
      <w:r w:rsidR="00F00DD0">
        <w:t xml:space="preserve"> </w:t>
      </w:r>
      <w:r w:rsidR="00897925">
        <w:rPr>
          <w:sz w:val="22"/>
          <w:szCs w:val="22"/>
        </w:rPr>
        <w:t xml:space="preserve">and the </w:t>
      </w:r>
      <w:r w:rsidR="00897925" w:rsidRPr="00AD570B">
        <w:rPr>
          <w:b/>
          <w:bCs/>
          <w:sz w:val="22"/>
          <w:szCs w:val="22"/>
        </w:rPr>
        <w:t>cells</w:t>
      </w:r>
      <w:r w:rsidR="00897925">
        <w:rPr>
          <w:sz w:val="22"/>
          <w:szCs w:val="22"/>
        </w:rPr>
        <w:t xml:space="preserve"> are the </w:t>
      </w:r>
      <w:r w:rsidR="56747017" w:rsidRPr="7A617FE7">
        <w:rPr>
          <w:sz w:val="22"/>
          <w:szCs w:val="22"/>
        </w:rPr>
        <w:t xml:space="preserve">given </w:t>
      </w:r>
      <w:r w:rsidR="16F348C5" w:rsidRPr="361E433D">
        <w:rPr>
          <w:sz w:val="22"/>
          <w:szCs w:val="22"/>
        </w:rPr>
        <w:t>value</w:t>
      </w:r>
      <w:r w:rsidR="670BA80F" w:rsidRPr="361E433D">
        <w:rPr>
          <w:sz w:val="22"/>
          <w:szCs w:val="22"/>
        </w:rPr>
        <w:t>s</w:t>
      </w:r>
      <w:r w:rsidR="00897925">
        <w:rPr>
          <w:sz w:val="22"/>
          <w:szCs w:val="22"/>
        </w:rPr>
        <w:t xml:space="preserve"> for one </w:t>
      </w:r>
      <w:r w:rsidR="00142EA5">
        <w:rPr>
          <w:sz w:val="22"/>
          <w:szCs w:val="22"/>
        </w:rPr>
        <w:t xml:space="preserve">property in </w:t>
      </w:r>
      <w:r w:rsidR="00AD570B">
        <w:rPr>
          <w:sz w:val="22"/>
          <w:szCs w:val="22"/>
        </w:rPr>
        <w:t>a</w:t>
      </w:r>
      <w:r w:rsidR="00142EA5">
        <w:rPr>
          <w:sz w:val="22"/>
          <w:szCs w:val="22"/>
        </w:rPr>
        <w:t xml:space="preserve"> specific </w:t>
      </w:r>
      <w:r w:rsidR="00AD570B">
        <w:rPr>
          <w:sz w:val="22"/>
          <w:szCs w:val="22"/>
        </w:rPr>
        <w:t xml:space="preserve">sample. </w:t>
      </w:r>
      <w:r w:rsidR="00C61CB9">
        <w:rPr>
          <w:sz w:val="22"/>
          <w:szCs w:val="22"/>
        </w:rPr>
        <w:t xml:space="preserve"> </w:t>
      </w:r>
    </w:p>
    <w:p w14:paraId="2F29FEAA" w14:textId="77777777" w:rsidR="0081327C" w:rsidRDefault="0081327C" w:rsidP="00C61CB9">
      <w:pPr>
        <w:jc w:val="both"/>
        <w:rPr>
          <w:sz w:val="22"/>
          <w:szCs w:val="22"/>
        </w:rPr>
      </w:pPr>
    </w:p>
    <w:p w14:paraId="7BB1CB1D" w14:textId="77777777" w:rsidR="009E2DDA" w:rsidRDefault="009E2DDA" w:rsidP="00C61CB9">
      <w:pPr>
        <w:jc w:val="both"/>
        <w:rPr>
          <w:sz w:val="22"/>
          <w:szCs w:val="22"/>
        </w:rPr>
      </w:pPr>
    </w:p>
    <w:p w14:paraId="7A0219FD" w14:textId="59A83D1D" w:rsidR="009E2DDA" w:rsidRDefault="009E2DDA" w:rsidP="00914479">
      <w:pPr>
        <w:pStyle w:val="Titre2"/>
        <w:rPr>
          <w:b/>
          <w:bCs/>
        </w:rPr>
      </w:pPr>
      <w:bookmarkStart w:id="25" w:name="_Toc135742240"/>
      <w:r w:rsidRPr="008062FD">
        <w:rPr>
          <w:b/>
          <w:bCs/>
        </w:rPr>
        <w:t xml:space="preserve">6.1 </w:t>
      </w:r>
      <w:r w:rsidR="00914479" w:rsidRPr="008062FD">
        <w:rPr>
          <w:b/>
          <w:bCs/>
        </w:rPr>
        <w:t xml:space="preserve">Definitions and key </w:t>
      </w:r>
      <w:r w:rsidR="00914479" w:rsidRPr="00914479">
        <w:rPr>
          <w:b/>
          <w:bCs/>
        </w:rPr>
        <w:t>concepts</w:t>
      </w:r>
      <w:r w:rsidR="00423C36">
        <w:rPr>
          <w:b/>
          <w:bCs/>
        </w:rPr>
        <w:t>.</w:t>
      </w:r>
      <w:bookmarkEnd w:id="25"/>
      <w:r w:rsidR="00914479" w:rsidRPr="008062FD">
        <w:rPr>
          <w:b/>
          <w:bCs/>
        </w:rPr>
        <w:t xml:space="preserve"> </w:t>
      </w:r>
    </w:p>
    <w:p w14:paraId="2A1F8804" w14:textId="77777777" w:rsidR="00914479" w:rsidRDefault="00914479" w:rsidP="00914479">
      <w:pPr>
        <w:pStyle w:val="nobreak"/>
      </w:pPr>
    </w:p>
    <w:p w14:paraId="3B1AB8C3" w14:textId="1D614F33" w:rsidR="00914479" w:rsidRDefault="007352F1" w:rsidP="006A7EA7">
      <w:pPr>
        <w:jc w:val="both"/>
      </w:pPr>
      <w:r w:rsidRPr="00736138">
        <w:t>1</w:t>
      </w:r>
      <w:r>
        <w:t xml:space="preserve">. </w:t>
      </w:r>
      <w:r w:rsidRPr="008062FD">
        <w:rPr>
          <w:b/>
          <w:bCs/>
        </w:rPr>
        <w:t>Sample</w:t>
      </w:r>
      <w:r>
        <w:t xml:space="preserve">: </w:t>
      </w:r>
      <w:r w:rsidR="006A7EA7">
        <w:t>A</w:t>
      </w:r>
      <w:r w:rsidR="006A7EA7" w:rsidRPr="006A7EA7">
        <w:t xml:space="preserve"> sample is a biological material or substance collected from an organism, cell, tissue, or </w:t>
      </w:r>
      <w:r w:rsidR="00F00DD0">
        <w:t>another biological source</w:t>
      </w:r>
      <w:r w:rsidR="006A7EA7" w:rsidRPr="006A7EA7">
        <w:t xml:space="preserve"> for analysis using techniques such as genomics, transcriptomics, proteomics, metabolomics, or other omics technologies. </w:t>
      </w:r>
      <w:r w:rsidR="008C023B">
        <w:t>In proteomics, a</w:t>
      </w:r>
      <w:r w:rsidR="006A7EA7" w:rsidRPr="006A7EA7">
        <w:t xml:space="preserve"> sample may consist of proteins, </w:t>
      </w:r>
      <w:r w:rsidR="008C023B">
        <w:t xml:space="preserve">peptides </w:t>
      </w:r>
      <w:r w:rsidR="006A7EA7" w:rsidRPr="006A7EA7">
        <w:t xml:space="preserve">or other molecular components that are extracted or isolated from the biological source and subjected to various laboratory procedures to study their structure, function, and interactions. </w:t>
      </w:r>
      <w:r w:rsidR="006278A0">
        <w:t xml:space="preserve">For compatibility reasons with the original definition of MAGE-TAB, the accession of each sample is </w:t>
      </w:r>
      <w:r w:rsidR="008E28D2">
        <w:t xml:space="preserve">called </w:t>
      </w:r>
      <w:r w:rsidR="008E28D2" w:rsidRPr="008062FD">
        <w:rPr>
          <w:b/>
          <w:bCs/>
        </w:rPr>
        <w:t>source name</w:t>
      </w:r>
      <w:r w:rsidR="008E28D2">
        <w:rPr>
          <w:b/>
          <w:bCs/>
        </w:rPr>
        <w:t xml:space="preserve">, </w:t>
      </w:r>
      <w:r w:rsidR="008E28D2">
        <w:t xml:space="preserve">a unique accession for each sample in the experiment. </w:t>
      </w:r>
    </w:p>
    <w:p w14:paraId="0B278DDC" w14:textId="77777777" w:rsidR="008E28D2" w:rsidRDefault="008E28D2" w:rsidP="006A7EA7">
      <w:pPr>
        <w:jc w:val="both"/>
      </w:pPr>
    </w:p>
    <w:p w14:paraId="2D1DCC89" w14:textId="3D1AA840" w:rsidR="008E28D2" w:rsidRDefault="008E28D2" w:rsidP="006A7EA7">
      <w:pPr>
        <w:jc w:val="both"/>
      </w:pPr>
      <w:r w:rsidRPr="00736138">
        <w:t>2.</w:t>
      </w:r>
      <w:r>
        <w:t xml:space="preserve"> </w:t>
      </w:r>
      <w:r w:rsidR="0037512B" w:rsidRPr="008062FD">
        <w:rPr>
          <w:b/>
          <w:bCs/>
        </w:rPr>
        <w:t>Assay</w:t>
      </w:r>
      <w:r w:rsidR="0037512B">
        <w:t xml:space="preserve">:  </w:t>
      </w:r>
      <w:r w:rsidR="00270430" w:rsidRPr="00270430">
        <w:t xml:space="preserve">The application of measurement about the sample (in this case through MS) – producing values about small molecules, peptides or proteins. </w:t>
      </w:r>
      <w:r w:rsidR="00D06A57">
        <w:t xml:space="preserve">Different to </w:t>
      </w:r>
      <w:proofErr w:type="spellStart"/>
      <w:r w:rsidR="00D06A57">
        <w:t>mzTab</w:t>
      </w:r>
      <w:proofErr w:type="spellEnd"/>
      <w:r w:rsidR="00D06A57">
        <w:t xml:space="preserve">, one assay is always associated in SDRF to one MS Run. </w:t>
      </w:r>
      <w:r w:rsidR="009C16DD">
        <w:t xml:space="preserve">For compatibility issues, the </w:t>
      </w:r>
      <w:r w:rsidR="00AC327B">
        <w:t xml:space="preserve">accession of each assay is </w:t>
      </w:r>
      <w:r w:rsidR="000439B1">
        <w:t xml:space="preserve">called </w:t>
      </w:r>
      <w:r w:rsidR="000439B1" w:rsidRPr="008062FD">
        <w:rPr>
          <w:b/>
          <w:bCs/>
        </w:rPr>
        <w:t>assay name</w:t>
      </w:r>
      <w:r w:rsidR="000439B1">
        <w:t xml:space="preserve">. </w:t>
      </w:r>
      <w:r w:rsidR="00C22C28">
        <w:t xml:space="preserve">In the specification we use </w:t>
      </w:r>
      <w:r w:rsidR="00D55E9F">
        <w:t>indistinctively</w:t>
      </w:r>
      <w:r w:rsidR="00C22C28">
        <w:t xml:space="preserve">, </w:t>
      </w:r>
      <w:proofErr w:type="spellStart"/>
      <w:r w:rsidR="00C22C28" w:rsidRPr="008062FD">
        <w:rPr>
          <w:b/>
          <w:bCs/>
        </w:rPr>
        <w:t>MSRun</w:t>
      </w:r>
      <w:proofErr w:type="spellEnd"/>
      <w:r w:rsidR="00C22C28">
        <w:t xml:space="preserve"> or </w:t>
      </w:r>
      <w:r w:rsidR="00C22C28" w:rsidRPr="008062FD">
        <w:rPr>
          <w:b/>
          <w:bCs/>
        </w:rPr>
        <w:t>Assay</w:t>
      </w:r>
      <w:r w:rsidR="00C22C28">
        <w:t xml:space="preserve"> to refer to the same concept.  </w:t>
      </w:r>
    </w:p>
    <w:p w14:paraId="73B9C224" w14:textId="77777777" w:rsidR="00A07963" w:rsidRDefault="00A07963" w:rsidP="006A7EA7">
      <w:pPr>
        <w:jc w:val="both"/>
      </w:pPr>
    </w:p>
    <w:p w14:paraId="155A72C5" w14:textId="65B91438" w:rsidR="00A07963" w:rsidRPr="008E28D2" w:rsidRDefault="00736138" w:rsidP="006A7EA7">
      <w:pPr>
        <w:jc w:val="both"/>
      </w:pPr>
      <w:r w:rsidRPr="00A56518">
        <w:t>3</w:t>
      </w:r>
      <w:r w:rsidR="00A07963" w:rsidRPr="00A56518">
        <w:t xml:space="preserve">. </w:t>
      </w:r>
      <w:r w:rsidR="00A07963" w:rsidRPr="00A56518">
        <w:rPr>
          <w:b/>
          <w:bCs/>
        </w:rPr>
        <w:t>Factor</w:t>
      </w:r>
      <w:r w:rsidR="00A07963" w:rsidRPr="008062FD">
        <w:rPr>
          <w:b/>
          <w:bCs/>
        </w:rPr>
        <w:t xml:space="preserve"> value</w:t>
      </w:r>
      <w:r w:rsidR="00A07963">
        <w:t>:</w:t>
      </w:r>
      <w:r w:rsidR="00C20EBE">
        <w:t xml:space="preserve"> </w:t>
      </w:r>
      <w:r w:rsidR="003A40B0">
        <w:t xml:space="preserve">The factor value represents the </w:t>
      </w:r>
      <w:r w:rsidR="00636F0D">
        <w:t>property of the sample or the assay (</w:t>
      </w:r>
      <w:proofErr w:type="spellStart"/>
      <w:r w:rsidR="00636F0D">
        <w:t>MSRun</w:t>
      </w:r>
      <w:proofErr w:type="spellEnd"/>
      <w:r w:rsidR="00636F0D">
        <w:t xml:space="preserve">) under study. </w:t>
      </w:r>
      <w:r w:rsidR="00046B3C" w:rsidRPr="00046B3C">
        <w:t xml:space="preserve">For example, the </w:t>
      </w:r>
      <w:r w:rsidR="00046B3C" w:rsidRPr="008062FD">
        <w:rPr>
          <w:b/>
          <w:bCs/>
        </w:rPr>
        <w:t>factor value[tissue]</w:t>
      </w:r>
      <w:r w:rsidR="00046B3C" w:rsidRPr="00046B3C">
        <w:t xml:space="preserve"> is used when the user wants to compare expression across different tissues. You can add </w:t>
      </w:r>
      <w:r w:rsidR="005E628B">
        <w:t>multiple</w:t>
      </w:r>
      <w:r w:rsidR="00046B3C" w:rsidRPr="00046B3C">
        <w:t xml:space="preserve"> variables under study by providing multiple factor values.</w:t>
      </w:r>
    </w:p>
    <w:p w14:paraId="5F0AAD85" w14:textId="77777777" w:rsidR="00914A83" w:rsidRDefault="00914A83" w:rsidP="006D33F9"/>
    <w:p w14:paraId="42D58C2F" w14:textId="7692EF0A" w:rsidR="00884458" w:rsidRPr="00884458" w:rsidRDefault="00DE2597" w:rsidP="00884458">
      <w:pPr>
        <w:pStyle w:val="Titre2"/>
        <w:rPr>
          <w:b/>
          <w:bCs/>
        </w:rPr>
      </w:pPr>
      <w:bookmarkStart w:id="26" w:name="_Toc67562069"/>
      <w:bookmarkStart w:id="27" w:name="_Toc135742241"/>
      <w:r>
        <w:rPr>
          <w:b/>
          <w:bCs/>
        </w:rPr>
        <w:t>6</w:t>
      </w:r>
      <w:r w:rsidR="00402D6C" w:rsidRPr="00884458">
        <w:rPr>
          <w:b/>
          <w:bCs/>
        </w:rPr>
        <w:t>.</w:t>
      </w:r>
      <w:r w:rsidR="00914479">
        <w:rPr>
          <w:b/>
          <w:bCs/>
        </w:rPr>
        <w:t>2</w:t>
      </w:r>
      <w:r w:rsidR="00402D6C" w:rsidRPr="00884458">
        <w:rPr>
          <w:b/>
          <w:bCs/>
        </w:rPr>
        <w:t xml:space="preserve"> </w:t>
      </w:r>
      <w:r w:rsidR="00571E24" w:rsidRPr="00884458">
        <w:rPr>
          <w:b/>
          <w:bCs/>
        </w:rPr>
        <w:t>Format rules</w:t>
      </w:r>
      <w:bookmarkEnd w:id="26"/>
      <w:r w:rsidR="00423C36">
        <w:rPr>
          <w:b/>
          <w:bCs/>
        </w:rPr>
        <w:t>.</w:t>
      </w:r>
      <w:bookmarkEnd w:id="27"/>
      <w:r w:rsidR="00884458" w:rsidRPr="00884458">
        <w:rPr>
          <w:b/>
          <w:bCs/>
        </w:rPr>
        <w:t xml:space="preserve"> </w:t>
      </w:r>
    </w:p>
    <w:p w14:paraId="7B6B2120" w14:textId="77777777" w:rsidR="00884458" w:rsidRDefault="00884458" w:rsidP="006D33F9"/>
    <w:p w14:paraId="31545DA9" w14:textId="1BF2F116" w:rsidR="5C4B2181" w:rsidRDefault="5C4B2181" w:rsidP="001C626C">
      <w:pPr>
        <w:spacing w:line="259" w:lineRule="auto"/>
      </w:pPr>
      <w:r>
        <w:t>There are general scenarios/use cases that are addressed by the following rules:</w:t>
      </w:r>
    </w:p>
    <w:p w14:paraId="4DDF448A" w14:textId="7E7DD44F" w:rsidR="361E433D" w:rsidRDefault="361E433D" w:rsidP="361E433D">
      <w:pPr>
        <w:spacing w:line="259" w:lineRule="auto"/>
      </w:pPr>
    </w:p>
    <w:p w14:paraId="3B2EC2F7" w14:textId="18F8C7B4" w:rsidR="00884458" w:rsidRDefault="006D33F9" w:rsidP="00736138">
      <w:pPr>
        <w:numPr>
          <w:ilvl w:val="0"/>
          <w:numId w:val="14"/>
        </w:numPr>
        <w:tabs>
          <w:tab w:val="num" w:pos="360"/>
        </w:tabs>
        <w:ind w:left="0" w:firstLine="0"/>
        <w:jc w:val="both"/>
      </w:pPr>
      <w:r w:rsidRPr="24241141">
        <w:rPr>
          <w:b/>
          <w:bCs/>
        </w:rPr>
        <w:lastRenderedPageBreak/>
        <w:t>Unknown values</w:t>
      </w:r>
      <w:r>
        <w:t xml:space="preserve">: In some </w:t>
      </w:r>
      <w:r w:rsidR="00884458">
        <w:t>cases,</w:t>
      </w:r>
      <w:r>
        <w:t xml:space="preserve"> the column is </w:t>
      </w:r>
      <w:r w:rsidR="00884458">
        <w:t>m</w:t>
      </w:r>
      <w:r>
        <w:t xml:space="preserve">andatory </w:t>
      </w:r>
      <w:r w:rsidR="4A31411F">
        <w:t>in the format</w:t>
      </w:r>
      <w:r w:rsidR="10E0597D">
        <w:t xml:space="preserve"> </w:t>
      </w:r>
      <w:r>
        <w:t xml:space="preserve">but for some samples the </w:t>
      </w:r>
      <w:r w:rsidR="011343A8">
        <w:t xml:space="preserve">corresponding </w:t>
      </w:r>
      <w:r>
        <w:t xml:space="preserve">value is unknown. In those </w:t>
      </w:r>
      <w:r w:rsidR="00884458">
        <w:t>cases,</w:t>
      </w:r>
      <w:r>
        <w:t xml:space="preserve"> users SHOULD use </w:t>
      </w:r>
      <w:r w:rsidR="3DEE8808">
        <w:t>‘</w:t>
      </w:r>
      <w:r>
        <w:t xml:space="preserve">not </w:t>
      </w:r>
      <w:r w:rsidR="10E0597D">
        <w:t>available</w:t>
      </w:r>
      <w:r w:rsidR="4F22E89A">
        <w:t>’</w:t>
      </w:r>
      <w:r w:rsidR="002B7600">
        <w:t xml:space="preserve"> (if the value is not known)</w:t>
      </w:r>
      <w:r>
        <w:t>.</w:t>
      </w:r>
    </w:p>
    <w:p w14:paraId="6E9D0075" w14:textId="6B51B980" w:rsidR="00884458" w:rsidRDefault="006D33F9" w:rsidP="00736138">
      <w:pPr>
        <w:numPr>
          <w:ilvl w:val="0"/>
          <w:numId w:val="14"/>
        </w:numPr>
        <w:tabs>
          <w:tab w:val="num" w:pos="360"/>
        </w:tabs>
        <w:ind w:left="0" w:firstLine="0"/>
        <w:jc w:val="both"/>
      </w:pPr>
      <w:r w:rsidRPr="24241141">
        <w:rPr>
          <w:b/>
          <w:bCs/>
        </w:rPr>
        <w:t>Not Applicable values</w:t>
      </w:r>
      <w:r>
        <w:t xml:space="preserve">: In some </w:t>
      </w:r>
      <w:r w:rsidR="00884458">
        <w:t>cases,</w:t>
      </w:r>
      <w:r>
        <w:t xml:space="preserve"> the column is </w:t>
      </w:r>
      <w:r w:rsidR="00884458">
        <w:t>m</w:t>
      </w:r>
      <w:r>
        <w:t>andatory</w:t>
      </w:r>
      <w:r w:rsidR="00884458">
        <w:t xml:space="preserve"> </w:t>
      </w:r>
      <w:r>
        <w:t>but for some samples</w:t>
      </w:r>
      <w:r w:rsidR="00D55353">
        <w:t>,</w:t>
      </w:r>
      <w:r>
        <w:t xml:space="preserve"> the </w:t>
      </w:r>
      <w:r w:rsidR="30593C06">
        <w:t xml:space="preserve">corresponding </w:t>
      </w:r>
      <w:r>
        <w:t>value is not applicable</w:t>
      </w:r>
      <w:r w:rsidR="2EA511A9">
        <w:t>.</w:t>
      </w:r>
      <w:r>
        <w:t xml:space="preserve"> In those </w:t>
      </w:r>
      <w:r w:rsidR="00884458">
        <w:t>cases,</w:t>
      </w:r>
      <w:r>
        <w:t xml:space="preserve"> users SHOULD use </w:t>
      </w:r>
      <w:r w:rsidR="36CDB989">
        <w:t>‘</w:t>
      </w:r>
      <w:r>
        <w:t xml:space="preserve">not </w:t>
      </w:r>
      <w:r w:rsidR="10E0597D">
        <w:t>applicable</w:t>
      </w:r>
      <w:r w:rsidR="1F6833F4">
        <w:t>’</w:t>
      </w:r>
      <w:r w:rsidR="10E0597D">
        <w:t>.</w:t>
      </w:r>
      <w:r w:rsidR="00C36982">
        <w:t xml:space="preserve"> </w:t>
      </w:r>
    </w:p>
    <w:p w14:paraId="248836A6" w14:textId="10C565D2" w:rsidR="00884458" w:rsidRDefault="006D33F9" w:rsidP="00736138">
      <w:pPr>
        <w:numPr>
          <w:ilvl w:val="0"/>
          <w:numId w:val="14"/>
        </w:numPr>
        <w:tabs>
          <w:tab w:val="num" w:pos="360"/>
        </w:tabs>
        <w:ind w:left="0" w:firstLine="0"/>
        <w:jc w:val="both"/>
      </w:pPr>
      <w:r w:rsidRPr="24241141">
        <w:rPr>
          <w:b/>
          <w:bCs/>
        </w:rPr>
        <w:t>Case sensitivity</w:t>
      </w:r>
      <w:r>
        <w:t>: By specification</w:t>
      </w:r>
      <w:r w:rsidR="00D55353">
        <w:t>,</w:t>
      </w:r>
      <w:r>
        <w:t xml:space="preserve"> the SDRF is case insensitive, but we </w:t>
      </w:r>
      <w:r w:rsidR="00B76121">
        <w:t>RECOMMEND</w:t>
      </w:r>
      <w:r w:rsidR="00687621">
        <w:t xml:space="preserve"> </w:t>
      </w:r>
      <w:r w:rsidR="00884458">
        <w:t>using</w:t>
      </w:r>
      <w:r>
        <w:t xml:space="preserve"> lower</w:t>
      </w:r>
      <w:r w:rsidR="10E0597D">
        <w:t>case</w:t>
      </w:r>
      <w:r w:rsidR="6198F979">
        <w:t xml:space="preserve"> </w:t>
      </w:r>
      <w:r w:rsidR="497937FE">
        <w:t>characters</w:t>
      </w:r>
      <w:r>
        <w:t xml:space="preserve"> throughout all the text (Column names and values).</w:t>
      </w:r>
    </w:p>
    <w:p w14:paraId="73C3B4F5" w14:textId="2CC7F554" w:rsidR="006D10D3" w:rsidRDefault="006D33F9" w:rsidP="00736138">
      <w:pPr>
        <w:numPr>
          <w:ilvl w:val="0"/>
          <w:numId w:val="14"/>
        </w:numPr>
        <w:tabs>
          <w:tab w:val="num" w:pos="360"/>
        </w:tabs>
        <w:jc w:val="both"/>
      </w:pPr>
      <w:r w:rsidRPr="24241141">
        <w:rPr>
          <w:b/>
          <w:bCs/>
        </w:rPr>
        <w:t>Spaces</w:t>
      </w:r>
      <w:r>
        <w:t>: By specification</w:t>
      </w:r>
      <w:r w:rsidR="005E628B">
        <w:t>,</w:t>
      </w:r>
      <w:r>
        <w:t xml:space="preserve"> SDRF is </w:t>
      </w:r>
      <w:r w:rsidR="005E628B">
        <w:t>space-sensitive</w:t>
      </w:r>
      <w:r>
        <w:t xml:space="preserve"> (</w:t>
      </w:r>
      <w:proofErr w:type="spellStart"/>
      <w:r w:rsidR="001B27CD">
        <w:t>s</w:t>
      </w:r>
      <w:r>
        <w:t>ource</w:t>
      </w:r>
      <w:r w:rsidR="001B27CD">
        <w:t>n</w:t>
      </w:r>
      <w:r>
        <w:t>ame</w:t>
      </w:r>
      <w:proofErr w:type="spellEnd"/>
      <w:r>
        <w:t xml:space="preserve"> </w:t>
      </w:r>
      <w:r w:rsidR="00F83D4C">
        <w:t>!</w:t>
      </w:r>
      <w:r>
        <w:t xml:space="preserve">= source name). </w:t>
      </w:r>
    </w:p>
    <w:p w14:paraId="636C97A4" w14:textId="49018C74" w:rsidR="006026EE" w:rsidRPr="006026EE" w:rsidRDefault="00121F20" w:rsidP="00736138">
      <w:pPr>
        <w:numPr>
          <w:ilvl w:val="0"/>
          <w:numId w:val="14"/>
        </w:numPr>
        <w:tabs>
          <w:tab w:val="num" w:pos="360"/>
        </w:tabs>
        <w:ind w:left="0" w:firstLine="0"/>
        <w:jc w:val="both"/>
        <w:rPr>
          <w:color w:val="374151"/>
        </w:rPr>
      </w:pPr>
      <w:r w:rsidRPr="24241141">
        <w:rPr>
          <w:b/>
          <w:bCs/>
        </w:rPr>
        <w:t>Column order</w:t>
      </w:r>
      <w:r>
        <w:t xml:space="preserve">: </w:t>
      </w:r>
      <w:r w:rsidR="00AC1695" w:rsidRPr="00687621">
        <w:t xml:space="preserve">SDRF MUST start with the </w:t>
      </w:r>
      <w:r w:rsidR="00F143FA" w:rsidRPr="00687621">
        <w:rPr>
          <w:b/>
          <w:bCs/>
        </w:rPr>
        <w:t>source name</w:t>
      </w:r>
      <w:r w:rsidR="00F143FA" w:rsidRPr="00687621">
        <w:t xml:space="preserve"> colum</w:t>
      </w:r>
      <w:r w:rsidR="00013789" w:rsidRPr="00687621">
        <w:t>n (</w:t>
      </w:r>
      <w:r w:rsidR="00727531" w:rsidRPr="00687621">
        <w:t>accession/name of the sample</w:t>
      </w:r>
      <w:r w:rsidR="00013789" w:rsidRPr="00687621">
        <w:t>)</w:t>
      </w:r>
      <w:r w:rsidR="00727531" w:rsidRPr="00687621">
        <w:t>, then all the sample characteristics</w:t>
      </w:r>
      <w:r w:rsidR="00F90254">
        <w:t>,</w:t>
      </w:r>
      <w:r w:rsidR="00727531" w:rsidRPr="00687621">
        <w:t xml:space="preserve"> </w:t>
      </w:r>
      <w:r w:rsidR="00FA3B52" w:rsidRPr="00687621">
        <w:t xml:space="preserve">followed by the </w:t>
      </w:r>
      <w:r w:rsidR="00FA3B52" w:rsidRPr="00687621">
        <w:rPr>
          <w:b/>
          <w:bCs/>
        </w:rPr>
        <w:t>assay name</w:t>
      </w:r>
      <w:r w:rsidR="003474FA" w:rsidRPr="00687621">
        <w:t>. Finally</w:t>
      </w:r>
      <w:r w:rsidR="062A04D9" w:rsidRPr="00687621">
        <w:t>,</w:t>
      </w:r>
      <w:r w:rsidR="003474FA" w:rsidRPr="00687621">
        <w:t xml:space="preserve"> after the </w:t>
      </w:r>
      <w:r w:rsidR="003474FA" w:rsidRPr="006026EE">
        <w:rPr>
          <w:b/>
        </w:rPr>
        <w:t>assay name</w:t>
      </w:r>
      <w:r w:rsidR="61DD03E9">
        <w:t>,</w:t>
      </w:r>
      <w:r w:rsidR="003474FA" w:rsidRPr="00687621">
        <w:t xml:space="preserve"> </w:t>
      </w:r>
      <w:r w:rsidR="00D463AC" w:rsidRPr="00687621">
        <w:t xml:space="preserve">add </w:t>
      </w:r>
      <w:r w:rsidR="003474FA" w:rsidRPr="00687621">
        <w:t xml:space="preserve">all the </w:t>
      </w:r>
      <w:r w:rsidR="003474FA" w:rsidRPr="006026EE">
        <w:rPr>
          <w:b/>
        </w:rPr>
        <w:t>comments</w:t>
      </w:r>
      <w:r w:rsidR="003474FA" w:rsidRPr="00687621">
        <w:t xml:space="preserve"> </w:t>
      </w:r>
      <w:r w:rsidR="00D642FB" w:rsidRPr="00687621">
        <w:t xml:space="preserve">(properties </w:t>
      </w:r>
      <w:r w:rsidR="00B712BF" w:rsidRPr="00687621">
        <w:t>of the data file generated</w:t>
      </w:r>
      <w:r w:rsidR="00D642FB">
        <w:t>)</w:t>
      </w:r>
      <w:r w:rsidR="5CAAEF8D" w:rsidRPr="00687621">
        <w:t xml:space="preserve">. </w:t>
      </w:r>
    </w:p>
    <w:p w14:paraId="5A4FA38B" w14:textId="25EB6E66" w:rsidR="0018477E" w:rsidRPr="006D10D3" w:rsidRDefault="0018477E" w:rsidP="00736138">
      <w:pPr>
        <w:numPr>
          <w:ilvl w:val="0"/>
          <w:numId w:val="14"/>
        </w:numPr>
        <w:tabs>
          <w:tab w:val="num" w:pos="360"/>
        </w:tabs>
        <w:jc w:val="both"/>
      </w:pPr>
      <w:r w:rsidRPr="24241141">
        <w:rPr>
          <w:b/>
          <w:bCs/>
        </w:rPr>
        <w:t>Extension</w:t>
      </w:r>
      <w:r>
        <w:t xml:space="preserve">: The extension of the SDRF </w:t>
      </w:r>
      <w:r w:rsidR="481EED4D">
        <w:t xml:space="preserve">format </w:t>
      </w:r>
      <w:r>
        <w:t xml:space="preserve">should </w:t>
      </w:r>
      <w:r w:rsidR="004A6BAD">
        <w:t>be .</w:t>
      </w:r>
      <w:proofErr w:type="spellStart"/>
      <w:r w:rsidR="004A6BAD">
        <w:t>tsv</w:t>
      </w:r>
      <w:proofErr w:type="spellEnd"/>
      <w:r>
        <w:t xml:space="preserve"> or .txt. </w:t>
      </w:r>
    </w:p>
    <w:p w14:paraId="26C5D366" w14:textId="03049D56" w:rsidR="006D10D3" w:rsidRDefault="006D10D3" w:rsidP="72B7514F"/>
    <w:p w14:paraId="63149C45" w14:textId="77777777" w:rsidR="002836F1" w:rsidRDefault="002836F1" w:rsidP="72B7514F"/>
    <w:p w14:paraId="78CB0A12" w14:textId="09D4FDC1" w:rsidR="00056652" w:rsidRPr="00056652" w:rsidRDefault="00056652" w:rsidP="00056652">
      <w:pPr>
        <w:pStyle w:val="Titre2"/>
        <w:rPr>
          <w:b/>
          <w:bCs/>
        </w:rPr>
      </w:pPr>
      <w:bookmarkStart w:id="28" w:name="_Toc67562070"/>
      <w:bookmarkStart w:id="29" w:name="_Toc135742242"/>
      <w:r w:rsidRPr="00056652">
        <w:rPr>
          <w:b/>
          <w:bCs/>
        </w:rPr>
        <w:t>6.</w:t>
      </w:r>
      <w:r w:rsidR="00914479">
        <w:rPr>
          <w:b/>
          <w:bCs/>
        </w:rPr>
        <w:t>3</w:t>
      </w:r>
      <w:r w:rsidRPr="00056652">
        <w:rPr>
          <w:b/>
          <w:bCs/>
        </w:rPr>
        <w:t xml:space="preserve"> SDRF values</w:t>
      </w:r>
      <w:bookmarkEnd w:id="28"/>
      <w:r w:rsidR="00423C36">
        <w:rPr>
          <w:b/>
          <w:bCs/>
        </w:rPr>
        <w:t>.</w:t>
      </w:r>
      <w:bookmarkEnd w:id="29"/>
      <w:r w:rsidRPr="00056652">
        <w:rPr>
          <w:b/>
          <w:bCs/>
        </w:rPr>
        <w:t xml:space="preserve"> </w:t>
      </w:r>
    </w:p>
    <w:p w14:paraId="204E3C18" w14:textId="77777777" w:rsidR="00056652" w:rsidRDefault="00056652" w:rsidP="00056652"/>
    <w:p w14:paraId="74641964" w14:textId="472A15E4" w:rsidR="00056652" w:rsidRDefault="00056652" w:rsidP="00056652">
      <w:pPr>
        <w:jc w:val="both"/>
      </w:pPr>
      <w:r w:rsidRPr="005607A7">
        <w:t>The value for each property (</w:t>
      </w:r>
      <w:r w:rsidR="005E628B" w:rsidRPr="005607A7">
        <w:t>e.g.,</w:t>
      </w:r>
      <w:r w:rsidRPr="005607A7">
        <w:t> </w:t>
      </w:r>
      <w:r w:rsidRPr="002431BF">
        <w:rPr>
          <w:i/>
          <w:iCs/>
        </w:rPr>
        <w:t>characteristics</w:t>
      </w:r>
      <w:r w:rsidRPr="005607A7">
        <w:t>, </w:t>
      </w:r>
      <w:r w:rsidRPr="002431BF">
        <w:rPr>
          <w:i/>
          <w:iCs/>
        </w:rPr>
        <w:t>comment</w:t>
      </w:r>
      <w:r w:rsidRPr="005607A7">
        <w:t>) corresponding to each sample can be represented in multiple ways.</w:t>
      </w:r>
    </w:p>
    <w:p w14:paraId="3F2F05C4" w14:textId="77777777" w:rsidR="00056652" w:rsidRPr="002431BF" w:rsidRDefault="00056652" w:rsidP="00056652"/>
    <w:p w14:paraId="09FD1489" w14:textId="48AC1139" w:rsidR="00056652" w:rsidRDefault="006026EE" w:rsidP="006026EE">
      <w:pPr>
        <w:jc w:val="both"/>
      </w:pPr>
      <w:r>
        <w:t xml:space="preserve">1. </w:t>
      </w:r>
      <w:r w:rsidR="00056652" w:rsidRPr="000A5E74">
        <w:rPr>
          <w:b/>
        </w:rPr>
        <w:t>Free Text</w:t>
      </w:r>
      <w:r w:rsidR="00056652">
        <w:t xml:space="preserve"> (Human readable): In the free text representation, the value is provided as text without </w:t>
      </w:r>
      <w:r w:rsidR="25D675EC">
        <w:t>o</w:t>
      </w:r>
      <w:r w:rsidR="00056652">
        <w:t>ntology</w:t>
      </w:r>
      <w:r w:rsidR="156565DC">
        <w:t>/CV</w:t>
      </w:r>
      <w:r w:rsidR="00056652">
        <w:t xml:space="preserve"> support (</w:t>
      </w:r>
      <w:r w:rsidR="005E628B">
        <w:t>e.g.,</w:t>
      </w:r>
      <w:r w:rsidR="00056652">
        <w:t xml:space="preserve"> colon or providing accession numbers). This is only RECOMMENDED when the </w:t>
      </w:r>
      <w:r w:rsidR="00056652" w:rsidRPr="006026EE">
        <w:rPr>
          <w:b/>
          <w:bCs/>
        </w:rPr>
        <w:t>text</w:t>
      </w:r>
      <w:r w:rsidR="00056652">
        <w:t> inserted in the table is the exact </w:t>
      </w:r>
      <w:r w:rsidR="00056652" w:rsidRPr="006026EE">
        <w:rPr>
          <w:i/>
          <w:iCs/>
        </w:rPr>
        <w:t>name</w:t>
      </w:r>
      <w:r w:rsidR="00056652">
        <w:t xml:space="preserve"> of an ontology/CV term in EFO. If the term is not </w:t>
      </w:r>
      <w:r w:rsidR="1CE2B418">
        <w:t xml:space="preserve">included </w:t>
      </w:r>
      <w:r w:rsidR="00056652">
        <w:t xml:space="preserve">in EFO, other ontologies can be used. </w:t>
      </w:r>
    </w:p>
    <w:p w14:paraId="4D098790"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05C9B658"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A27735"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3E234" w14:textId="77777777" w:rsidR="00056652" w:rsidRPr="005607A7" w:rsidRDefault="00056652" w:rsidP="000E08CC">
            <w:pPr>
              <w:rPr>
                <w:b/>
                <w:bCs/>
              </w:rPr>
            </w:pPr>
            <w:r w:rsidRPr="005607A7">
              <w:rPr>
                <w:b/>
                <w:bCs/>
              </w:rPr>
              <w:t>characteristics[organism]</w:t>
            </w:r>
          </w:p>
        </w:tc>
      </w:tr>
      <w:tr w:rsidR="00056652" w:rsidRPr="005607A7" w14:paraId="7EF33FD0"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64F78E"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9D529" w14:textId="77777777" w:rsidR="00056652" w:rsidRPr="005607A7" w:rsidRDefault="00056652" w:rsidP="000E08CC">
            <w:r w:rsidRPr="005607A7">
              <w:t>homo sapiens</w:t>
            </w:r>
          </w:p>
        </w:tc>
      </w:tr>
      <w:tr w:rsidR="00056652" w:rsidRPr="005607A7" w14:paraId="2EAF83E5"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E3F810"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B04E0F" w14:textId="77777777" w:rsidR="00056652" w:rsidRPr="005607A7" w:rsidRDefault="00056652" w:rsidP="000E08CC">
            <w:r w:rsidRPr="005607A7">
              <w:t>homo sapiens</w:t>
            </w:r>
          </w:p>
        </w:tc>
      </w:tr>
    </w:tbl>
    <w:p w14:paraId="1E63B7FE" w14:textId="77777777" w:rsidR="00056652" w:rsidRDefault="00056652" w:rsidP="00056652"/>
    <w:p w14:paraId="72964FE8" w14:textId="66906C14" w:rsidR="00056652" w:rsidRDefault="006026EE" w:rsidP="00056652">
      <w:pPr>
        <w:jc w:val="both"/>
      </w:pPr>
      <w:r>
        <w:t xml:space="preserve">2. </w:t>
      </w:r>
      <w:r w:rsidR="00056652" w:rsidRPr="000A5E74">
        <w:rPr>
          <w:b/>
        </w:rPr>
        <w:t xml:space="preserve">Ontology </w:t>
      </w:r>
      <w:r w:rsidR="3AC2B17E" w:rsidRPr="000A5E74">
        <w:rPr>
          <w:b/>
        </w:rPr>
        <w:t>URL</w:t>
      </w:r>
      <w:r w:rsidR="00056652" w:rsidRPr="005607A7">
        <w:t xml:space="preserve"> (Computer</w:t>
      </w:r>
      <w:r w:rsidR="004414AA">
        <w:t>-</w:t>
      </w:r>
      <w:r w:rsidR="00056652" w:rsidRPr="005607A7">
        <w:t xml:space="preserve">readable): Users can provide the corresponding </w:t>
      </w:r>
      <w:r w:rsidR="70996859">
        <w:t>o</w:t>
      </w:r>
      <w:r w:rsidR="00212C54">
        <w:t>ntolog</w:t>
      </w:r>
      <w:r w:rsidR="001D533F">
        <w:t>y</w:t>
      </w:r>
      <w:r w:rsidR="35BEFBAC">
        <w:t>/CV</w:t>
      </w:r>
      <w:r w:rsidR="00A06F73">
        <w:t xml:space="preserve"> accession </w:t>
      </w:r>
      <w:r w:rsidR="2A6B719B">
        <w:t>number</w:t>
      </w:r>
      <w:r w:rsidR="00A06F73">
        <w:t xml:space="preserve"> for one value</w:t>
      </w:r>
      <w:r w:rsidR="00056652" w:rsidRPr="005607A7">
        <w:t xml:space="preserve">. This is recommended for enriched files where the </w:t>
      </w:r>
      <w:r w:rsidR="00056652">
        <w:t>user</w:t>
      </w:r>
      <w:r w:rsidR="00056652" w:rsidRPr="005607A7">
        <w:t xml:space="preserve"> does not want to use intermediate tools to map from </w:t>
      </w:r>
      <w:r w:rsidR="00056652">
        <w:t>free text</w:t>
      </w:r>
      <w:r w:rsidR="00056652" w:rsidRPr="005607A7">
        <w:t xml:space="preserve"> to ontology/CV terms.</w:t>
      </w:r>
    </w:p>
    <w:p w14:paraId="0B845FCF"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3463DAFD"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5C4AA8"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A913A8" w14:textId="77777777" w:rsidR="00056652" w:rsidRPr="005607A7" w:rsidRDefault="00056652" w:rsidP="000E08CC">
            <w:pPr>
              <w:rPr>
                <w:b/>
                <w:bCs/>
              </w:rPr>
            </w:pPr>
            <w:r w:rsidRPr="005607A7">
              <w:rPr>
                <w:b/>
                <w:bCs/>
              </w:rPr>
              <w:t>characteristics[organism]</w:t>
            </w:r>
          </w:p>
        </w:tc>
      </w:tr>
      <w:tr w:rsidR="00056652" w:rsidRPr="005607A7" w14:paraId="31A525EF"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D4F645"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F8B785" w14:textId="4D17F818" w:rsidR="00056652" w:rsidRPr="005607A7" w:rsidRDefault="00DD21CA" w:rsidP="000E08CC">
            <w:hyperlink r:id="rId45" w:history="1">
              <w:r w:rsidR="00056652" w:rsidRPr="005607A7">
                <w:rPr>
                  <w:rStyle w:val="Lienhypertexte"/>
                </w:rPr>
                <w:t>NCBITaxon</w:t>
              </w:r>
              <w:r w:rsidR="00212C54">
                <w:rPr>
                  <w:rStyle w:val="Lienhypertexte"/>
                </w:rPr>
                <w:t>:</w:t>
              </w:r>
              <w:r w:rsidR="00056652" w:rsidRPr="005607A7">
                <w:rPr>
                  <w:rStyle w:val="Lienhypertexte"/>
                </w:rPr>
                <w:t>9606</w:t>
              </w:r>
            </w:hyperlink>
          </w:p>
        </w:tc>
      </w:tr>
      <w:tr w:rsidR="00056652" w:rsidRPr="005607A7" w14:paraId="1E949C4E"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AD19A4"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BD7DEC" w14:textId="6189F671" w:rsidR="00056652" w:rsidRPr="005607A7" w:rsidRDefault="00DD21CA" w:rsidP="000E08CC">
            <w:hyperlink r:id="rId46" w:history="1">
              <w:r w:rsidR="00056652" w:rsidRPr="005607A7">
                <w:rPr>
                  <w:rStyle w:val="Lienhypertexte"/>
                </w:rPr>
                <w:t>NCBITaxon</w:t>
              </w:r>
              <w:r w:rsidR="00212C54">
                <w:rPr>
                  <w:rStyle w:val="Lienhypertexte"/>
                </w:rPr>
                <w:t>:</w:t>
              </w:r>
              <w:r w:rsidR="00056652" w:rsidRPr="005607A7">
                <w:rPr>
                  <w:rStyle w:val="Lienhypertexte"/>
                </w:rPr>
                <w:t>9606</w:t>
              </w:r>
            </w:hyperlink>
          </w:p>
        </w:tc>
      </w:tr>
    </w:tbl>
    <w:p w14:paraId="463D2072" w14:textId="77777777" w:rsidR="00056652" w:rsidRDefault="00056652" w:rsidP="00056652"/>
    <w:p w14:paraId="50AFC7ED" w14:textId="1F790E90" w:rsidR="2EA88C06" w:rsidRDefault="006026EE" w:rsidP="00567FDF">
      <w:pPr>
        <w:jc w:val="both"/>
        <w:rPr>
          <w:color w:val="374151"/>
        </w:rPr>
      </w:pPr>
      <w:r>
        <w:t xml:space="preserve">3. </w:t>
      </w:r>
      <w:r w:rsidR="00056652" w:rsidRPr="000A5E74">
        <w:rPr>
          <w:b/>
        </w:rPr>
        <w:t>Key=value representation</w:t>
      </w:r>
      <w:r w:rsidR="00056652">
        <w:t xml:space="preserve"> (Human and Computer</w:t>
      </w:r>
      <w:r w:rsidR="004414AA">
        <w:t>-</w:t>
      </w:r>
      <w:r w:rsidR="00056652">
        <w:t xml:space="preserve">readable): The current representation aims to provide a mechanism to represent the complete information of the </w:t>
      </w:r>
      <w:r w:rsidR="00056652">
        <w:lastRenderedPageBreak/>
        <w:t>ontology/CV term including </w:t>
      </w:r>
      <w:r w:rsidR="00056652" w:rsidRPr="24241141">
        <w:rPr>
          <w:i/>
          <w:iCs/>
        </w:rPr>
        <w:t>Accession</w:t>
      </w:r>
      <w:r w:rsidR="00056652">
        <w:t>, </w:t>
      </w:r>
      <w:r w:rsidR="00056652" w:rsidRPr="24241141">
        <w:rPr>
          <w:i/>
          <w:iCs/>
        </w:rPr>
        <w:t>Name</w:t>
      </w:r>
      <w:r w:rsidR="004414AA" w:rsidRPr="004414AA">
        <w:t>,</w:t>
      </w:r>
      <w:r w:rsidR="004414AA">
        <w:t xml:space="preserve"> </w:t>
      </w:r>
      <w:r w:rsidR="00056652">
        <w:t>and other additional properties.</w:t>
      </w:r>
      <w:r w:rsidR="005E628B">
        <w:t xml:space="preserve"> </w:t>
      </w:r>
      <w:r w:rsidR="00056652">
        <w:t>In the key=value pair representation</w:t>
      </w:r>
      <w:r w:rsidR="005E628B">
        <w:t>,</w:t>
      </w:r>
      <w:r w:rsidR="00056652">
        <w:t xml:space="preserve"> the </w:t>
      </w:r>
      <w:r w:rsidR="578F0514">
        <w:t>v</w:t>
      </w:r>
      <w:r w:rsidR="00056652">
        <w:t xml:space="preserve">alue of the property is represented as an </w:t>
      </w:r>
      <w:r w:rsidR="401A0D15">
        <w:t>o</w:t>
      </w:r>
      <w:r w:rsidR="00056652">
        <w:t>bject with multiple properties, where the key is one of the properties of the object and the value is the corresponding value for the particular key. For example</w:t>
      </w:r>
      <w:r w:rsidR="00567FDF">
        <w:t xml:space="preserve">, </w:t>
      </w:r>
      <w:r w:rsidR="00056652">
        <w:t>for protein modifications</w:t>
      </w:r>
      <w:r w:rsidR="00567FDF">
        <w:t>,</w:t>
      </w:r>
      <w:r w:rsidR="00056652">
        <w:t xml:space="preserve"> </w:t>
      </w:r>
      <w:r w:rsidR="00567FDF">
        <w:rPr>
          <w:color w:val="374151"/>
        </w:rPr>
        <w:t>the v</w:t>
      </w:r>
      <w:r w:rsidR="2EA88C06" w:rsidRPr="24241141">
        <w:rPr>
          <w:color w:val="374151"/>
        </w:rPr>
        <w:t>alue of the property may be represented as an object with multiple properties. Each property represents a specific aspect of the protein modification, and its corresponding value represents the value of that property. For example, a protein modification may be represented as:</w:t>
      </w:r>
    </w:p>
    <w:p w14:paraId="2B05AB6E" w14:textId="77777777" w:rsidR="00056652" w:rsidRPr="002431BF" w:rsidRDefault="00056652" w:rsidP="00056652"/>
    <w:p w14:paraId="138E5DCD" w14:textId="77777777" w:rsidR="00056652" w:rsidRDefault="00056652" w:rsidP="00056652">
      <w:r>
        <w:t>NT=Glu-&gt;pyro-Glu; MT=fixed; PP=Anywhere; AC=Unimod:27; TA=E</w:t>
      </w:r>
    </w:p>
    <w:p w14:paraId="71D1A3EA" w14:textId="24991C1C" w:rsidR="24241141" w:rsidRDefault="24241141" w:rsidP="24241141"/>
    <w:p w14:paraId="0E1D7BD1" w14:textId="518594DF" w:rsidR="0017D355" w:rsidRDefault="0017D355" w:rsidP="24241141">
      <w:pPr>
        <w:rPr>
          <w:color w:val="24292F"/>
        </w:rPr>
      </w:pPr>
      <w:r>
        <w:t>In this example</w:t>
      </w:r>
      <w:r w:rsidR="005E628B">
        <w:t>,</w:t>
      </w:r>
      <w:r>
        <w:t xml:space="preserve"> </w:t>
      </w:r>
      <w:r w:rsidRPr="24241141">
        <w:rPr>
          <w:color w:val="24292F"/>
        </w:rPr>
        <w:t xml:space="preserve">Name of the Modification </w:t>
      </w:r>
      <w:r w:rsidR="204F3D2C" w:rsidRPr="24241141">
        <w:rPr>
          <w:color w:val="24292F"/>
        </w:rPr>
        <w:t xml:space="preserve">(NT) is </w:t>
      </w:r>
      <w:r w:rsidR="5627F1D0" w:rsidRPr="24241141">
        <w:rPr>
          <w:color w:val="24292F"/>
        </w:rPr>
        <w:t>‘</w:t>
      </w:r>
      <w:r w:rsidR="5627F1D0">
        <w:t xml:space="preserve">Glu-&gt;pyro-Glu', </w:t>
      </w:r>
      <w:r w:rsidR="741F499A">
        <w:t>M</w:t>
      </w:r>
      <w:r w:rsidR="5627F1D0">
        <w:t xml:space="preserve">odification type (MT) is ‘fixed’, </w:t>
      </w:r>
      <w:r w:rsidR="1709CBE4">
        <w:t>P</w:t>
      </w:r>
      <w:r w:rsidR="5627F1D0" w:rsidRPr="24241141">
        <w:rPr>
          <w:color w:val="24292F"/>
        </w:rPr>
        <w:t xml:space="preserve">osition of the modification in the </w:t>
      </w:r>
      <w:r w:rsidR="25BDBB08" w:rsidRPr="24241141">
        <w:rPr>
          <w:color w:val="24292F"/>
        </w:rPr>
        <w:t>P</w:t>
      </w:r>
      <w:r w:rsidR="5627F1D0" w:rsidRPr="24241141">
        <w:rPr>
          <w:color w:val="24292F"/>
        </w:rPr>
        <w:t xml:space="preserve">olypeptide is ‘anywhere’, </w:t>
      </w:r>
      <w:r w:rsidR="2903D625" w:rsidRPr="24241141">
        <w:rPr>
          <w:color w:val="24292F"/>
        </w:rPr>
        <w:t>M</w:t>
      </w:r>
      <w:r w:rsidR="7A01ADDC" w:rsidRPr="24241141">
        <w:rPr>
          <w:color w:val="24292F"/>
        </w:rPr>
        <w:t xml:space="preserve">odification </w:t>
      </w:r>
      <w:r w:rsidR="5C118670" w:rsidRPr="24241141">
        <w:rPr>
          <w:color w:val="24292F"/>
        </w:rPr>
        <w:t>Accession (</w:t>
      </w:r>
      <w:r w:rsidR="7A01ADDC" w:rsidRPr="24241141">
        <w:rPr>
          <w:color w:val="24292F"/>
        </w:rPr>
        <w:t xml:space="preserve">AC) is ‘Unimod:27’, </w:t>
      </w:r>
      <w:r w:rsidR="23D337A3" w:rsidRPr="24241141">
        <w:rPr>
          <w:color w:val="24292F"/>
        </w:rPr>
        <w:t>and Target Amino acid is ‘E’.</w:t>
      </w:r>
    </w:p>
    <w:p w14:paraId="0758E80E" w14:textId="36B3D5E5" w:rsidR="00056652" w:rsidRDefault="00056652" w:rsidP="72B7514F"/>
    <w:p w14:paraId="2C21775A" w14:textId="77777777" w:rsidR="000A5E74" w:rsidRDefault="000A5E74" w:rsidP="72B7514F"/>
    <w:p w14:paraId="71BD1C32" w14:textId="67AA2CF8" w:rsidR="005607A7" w:rsidRDefault="005607A7" w:rsidP="00C664A0">
      <w:pPr>
        <w:pStyle w:val="Titre1"/>
      </w:pPr>
      <w:bookmarkStart w:id="30" w:name="_Toc53173090"/>
      <w:bookmarkStart w:id="31" w:name="_Toc67562071"/>
      <w:bookmarkStart w:id="32" w:name="_Toc135742243"/>
      <w:r w:rsidRPr="005607A7">
        <w:t>Minimum information about Samples</w:t>
      </w:r>
      <w:bookmarkEnd w:id="30"/>
      <w:bookmarkEnd w:id="31"/>
      <w:r w:rsidR="00423C36">
        <w:t>.</w:t>
      </w:r>
      <w:bookmarkEnd w:id="32"/>
    </w:p>
    <w:p w14:paraId="17835EB2" w14:textId="77777777" w:rsidR="00BF6CC6" w:rsidRPr="00BF6CC6" w:rsidRDefault="00BF6CC6" w:rsidP="00C664A0"/>
    <w:p w14:paraId="6750D38C" w14:textId="2242EC1D" w:rsidR="005607A7" w:rsidRDefault="005607A7" w:rsidP="65FC1B0A">
      <w:r>
        <w:t>The Sample metadata has different </w:t>
      </w:r>
      <w:r w:rsidRPr="65FC1B0A">
        <w:rPr>
          <w:b/>
          <w:bCs/>
        </w:rPr>
        <w:t>Categories/Headings</w:t>
      </w:r>
      <w:r>
        <w:t xml:space="preserve"> to organize all the attributes/column headers </w:t>
      </w:r>
      <w:r w:rsidR="6371CCF2">
        <w:t>available</w:t>
      </w:r>
      <w:r>
        <w:t xml:space="preserve"> of a given </w:t>
      </w:r>
      <w:r w:rsidR="006A7D5C">
        <w:t>s</w:t>
      </w:r>
      <w:r>
        <w:t>ample</w:t>
      </w:r>
      <w:r w:rsidR="00BF6CC6">
        <w:t>.</w:t>
      </w:r>
      <w:r w:rsidR="3E55A9C2">
        <w:t xml:space="preserve">  Each Sample in the dataset MUST contain a </w:t>
      </w:r>
      <w:r w:rsidR="3E55A9C2" w:rsidRPr="65FC1B0A">
        <w:rPr>
          <w:i/>
          <w:iCs/>
        </w:rPr>
        <w:t>source name</w:t>
      </w:r>
      <w:r w:rsidR="3E55A9C2">
        <w:t xml:space="preserve"> and a collection of </w:t>
      </w:r>
      <w:r w:rsidR="3E55A9C2" w:rsidRPr="65FC1B0A">
        <w:rPr>
          <w:i/>
          <w:iCs/>
        </w:rPr>
        <w:t>characteristics</w:t>
      </w:r>
      <w:r w:rsidR="3E55A9C2">
        <w:t>:</w:t>
      </w:r>
    </w:p>
    <w:p w14:paraId="4A92F377" w14:textId="6AEF42EB" w:rsidR="005607A7" w:rsidRDefault="005607A7" w:rsidP="65FC1B0A"/>
    <w:p w14:paraId="606FF27F" w14:textId="77777777" w:rsidR="00BF6CC6" w:rsidRPr="00BF6CC6" w:rsidRDefault="00BF6CC6" w:rsidP="00C664A0"/>
    <w:tbl>
      <w:tblPr>
        <w:tblW w:w="9751" w:type="dxa"/>
        <w:jc w:val="center"/>
        <w:tblCellMar>
          <w:top w:w="15" w:type="dxa"/>
          <w:left w:w="15" w:type="dxa"/>
          <w:bottom w:w="15" w:type="dxa"/>
          <w:right w:w="15" w:type="dxa"/>
        </w:tblCellMar>
        <w:tblLook w:val="04A0" w:firstRow="1" w:lastRow="0" w:firstColumn="1" w:lastColumn="0" w:noHBand="0" w:noVBand="1"/>
      </w:tblPr>
      <w:tblGrid>
        <w:gridCol w:w="1552"/>
        <w:gridCol w:w="1699"/>
        <w:gridCol w:w="1290"/>
        <w:gridCol w:w="3673"/>
        <w:gridCol w:w="1537"/>
      </w:tblGrid>
      <w:tr w:rsidR="00BF6CC6" w:rsidRPr="00BF6CC6" w14:paraId="459037CE" w14:textId="77777777" w:rsidTr="00901DE6">
        <w:trPr>
          <w:tblHeade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2FAB8" w14:textId="77777777" w:rsidR="005607A7" w:rsidRPr="00BF6CC6" w:rsidRDefault="005607A7" w:rsidP="00C664A0">
            <w:pPr>
              <w:rPr>
                <w:sz w:val="20"/>
                <w:szCs w:val="20"/>
              </w:rPr>
            </w:pPr>
            <w:r w:rsidRPr="00BF6CC6">
              <w:rPr>
                <w:sz w:val="20"/>
                <w:szCs w:val="20"/>
              </w:rPr>
              <w:t>Property</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A8BF2D" w14:textId="2CBAFF29" w:rsidR="00BF6CC6" w:rsidRPr="00BF6CC6" w:rsidRDefault="005607A7" w:rsidP="00C664A0">
            <w:pPr>
              <w:rPr>
                <w:sz w:val="20"/>
                <w:szCs w:val="20"/>
              </w:rPr>
            </w:pPr>
            <w:r w:rsidRPr="004214A0">
              <w:rPr>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C664A0">
            <w:pPr>
              <w:rPr>
                <w:sz w:val="20"/>
                <w:szCs w:val="20"/>
              </w:rPr>
            </w:pPr>
            <w:r w:rsidRPr="004214A0">
              <w:rPr>
                <w:sz w:val="20"/>
                <w:szCs w:val="20"/>
              </w:rPr>
              <w:t>O</w:t>
            </w:r>
            <w:r w:rsidRPr="00BF6CC6">
              <w:rPr>
                <w:sz w:val="20"/>
                <w:szCs w:val="20"/>
              </w:rPr>
              <w:t>ption</w:t>
            </w:r>
            <w:r w:rsidR="00BF6CC6" w:rsidRPr="00BF6CC6">
              <w:rPr>
                <w:sz w:val="20"/>
                <w:szCs w:val="20"/>
              </w:rPr>
              <w:t>al (0)</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5EB03C" w14:textId="77777777" w:rsidR="005607A7" w:rsidRPr="00BF6CC6" w:rsidRDefault="005607A7" w:rsidP="00C664A0">
            <w:pPr>
              <w:rPr>
                <w:sz w:val="20"/>
                <w:szCs w:val="20"/>
              </w:rPr>
            </w:pPr>
            <w:r w:rsidRPr="00BF6CC6">
              <w:rPr>
                <w:sz w:val="20"/>
                <w:szCs w:val="20"/>
              </w:rPr>
              <w:t>Cardinality</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9B9D87" w14:textId="77777777" w:rsidR="005607A7" w:rsidRPr="00BF6CC6" w:rsidRDefault="005607A7" w:rsidP="00C664A0">
            <w:pPr>
              <w:rPr>
                <w:sz w:val="20"/>
                <w:szCs w:val="20"/>
              </w:rPr>
            </w:pPr>
            <w:r w:rsidRPr="00BF6CC6">
              <w:rPr>
                <w:sz w:val="20"/>
                <w:szCs w:val="20"/>
              </w:rPr>
              <w:t>Description</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F71291" w14:textId="77777777" w:rsidR="005607A7" w:rsidRPr="00BF6CC6" w:rsidRDefault="005607A7" w:rsidP="00C664A0">
            <w:pPr>
              <w:rPr>
                <w:sz w:val="20"/>
                <w:szCs w:val="20"/>
              </w:rPr>
            </w:pPr>
            <w:r w:rsidRPr="00BF6CC6">
              <w:rPr>
                <w:sz w:val="20"/>
                <w:szCs w:val="20"/>
              </w:rPr>
              <w:t>Example</w:t>
            </w:r>
          </w:p>
        </w:tc>
      </w:tr>
      <w:tr w:rsidR="00BF6CC6" w:rsidRPr="00BF6CC6" w14:paraId="4AB9FBA0"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594FBE9" w14:textId="6624A681" w:rsidR="00BF6CC6" w:rsidRPr="00BF6CC6" w:rsidRDefault="641718BA" w:rsidP="00C664A0">
            <w:pPr>
              <w:rPr>
                <w:sz w:val="20"/>
                <w:szCs w:val="20"/>
              </w:rPr>
            </w:pPr>
            <w:r w:rsidRPr="5890466F">
              <w:rPr>
                <w:sz w:val="20"/>
                <w:szCs w:val="20"/>
              </w:rPr>
              <w:t>s</w:t>
            </w:r>
            <w:r w:rsidR="005607A7" w:rsidRPr="00BF6CC6">
              <w:rPr>
                <w:sz w:val="20"/>
                <w:szCs w:val="20"/>
              </w:rPr>
              <w:t>ource</w:t>
            </w:r>
          </w:p>
          <w:p w14:paraId="48B9A417" w14:textId="4825C409" w:rsidR="005607A7" w:rsidRPr="00BF6CC6" w:rsidRDefault="005607A7" w:rsidP="00C664A0">
            <w:pPr>
              <w:rPr>
                <w:sz w:val="20"/>
                <w:szCs w:val="20"/>
              </w:rPr>
            </w:pPr>
            <w:r w:rsidRPr="00BF6CC6">
              <w:rPr>
                <w:sz w:val="20"/>
                <w:szCs w:val="20"/>
              </w:rPr>
              <w:t>name</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D8E06C" w14:textId="4A7CEF42"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264F72" w14:textId="77777777" w:rsidR="005607A7" w:rsidRPr="00BF6CC6" w:rsidRDefault="005607A7" w:rsidP="00C664A0">
            <w:pPr>
              <w:rPr>
                <w:sz w:val="20"/>
                <w:szCs w:val="20"/>
              </w:rPr>
            </w:pPr>
            <w:r w:rsidRPr="00BF6CC6">
              <w:rPr>
                <w:sz w:val="20"/>
                <w:szCs w:val="20"/>
              </w:rPr>
              <w:t>1</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C2BBCD" w14:textId="2B102617" w:rsidR="005607A7" w:rsidRPr="00BF6CC6" w:rsidRDefault="006A7D5C" w:rsidP="006A7D5C">
            <w:pPr>
              <w:jc w:val="both"/>
              <w:rPr>
                <w:sz w:val="20"/>
                <w:szCs w:val="20"/>
              </w:rPr>
            </w:pPr>
            <w:r w:rsidRPr="65FC1B0A">
              <w:rPr>
                <w:sz w:val="20"/>
                <w:szCs w:val="20"/>
              </w:rPr>
              <w:t>Unique sample name (</w:t>
            </w:r>
            <w:r w:rsidR="069039E4" w:rsidRPr="361E433D">
              <w:rPr>
                <w:sz w:val="20"/>
                <w:szCs w:val="20"/>
              </w:rPr>
              <w:t xml:space="preserve">it </w:t>
            </w:r>
            <w:r w:rsidRPr="65FC1B0A">
              <w:rPr>
                <w:sz w:val="20"/>
                <w:szCs w:val="20"/>
              </w:rPr>
              <w:t xml:space="preserve">can be present multiple times if the same sample </w:t>
            </w:r>
            <w:r w:rsidR="35D08909" w:rsidRPr="65FC1B0A">
              <w:rPr>
                <w:sz w:val="20"/>
                <w:szCs w:val="20"/>
              </w:rPr>
              <w:t>i</w:t>
            </w:r>
            <w:r w:rsidRPr="65FC1B0A">
              <w:rPr>
                <w:sz w:val="20"/>
                <w:szCs w:val="20"/>
              </w:rPr>
              <w:t xml:space="preserve">s </w:t>
            </w:r>
            <w:r w:rsidR="00901DE6" w:rsidRPr="65FC1B0A">
              <w:rPr>
                <w:sz w:val="20"/>
                <w:szCs w:val="20"/>
              </w:rPr>
              <w:t>used several</w:t>
            </w:r>
            <w:r w:rsidRPr="65FC1B0A">
              <w:rPr>
                <w:sz w:val="20"/>
                <w:szCs w:val="20"/>
              </w:rPr>
              <w:t xml:space="preserve"> times</w:t>
            </w:r>
            <w:r w:rsidR="00901DE6">
              <w:rPr>
                <w:sz w:val="20"/>
                <w:szCs w:val="20"/>
              </w:rPr>
              <w:t xml:space="preserve"> </w:t>
            </w:r>
            <w:r w:rsidR="027E17EE" w:rsidRPr="65FC1B0A">
              <w:rPr>
                <w:sz w:val="20"/>
                <w:szCs w:val="20"/>
              </w:rPr>
              <w:t>in the same dataset</w:t>
            </w:r>
            <w:r w:rsidRPr="65FC1B0A">
              <w:rPr>
                <w:sz w:val="20"/>
                <w:szCs w:val="20"/>
              </w:rPr>
              <w:t>)</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8AB9D2F" w14:textId="77777777" w:rsidR="005607A7" w:rsidRPr="00BF6CC6" w:rsidRDefault="005607A7" w:rsidP="00C664A0">
            <w:pPr>
              <w:rPr>
                <w:sz w:val="20"/>
                <w:szCs w:val="20"/>
              </w:rPr>
            </w:pPr>
            <w:r w:rsidRPr="00BF6CC6">
              <w:rPr>
                <w:sz w:val="20"/>
                <w:szCs w:val="20"/>
              </w:rPr>
              <w:t>Sample 1</w:t>
            </w:r>
          </w:p>
        </w:tc>
      </w:tr>
      <w:tr w:rsidR="00BF6CC6" w:rsidRPr="00BF6CC6" w14:paraId="4F5D5876"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C664A0">
            <w:pPr>
              <w:rPr>
                <w:sz w:val="20"/>
                <w:szCs w:val="20"/>
              </w:rPr>
            </w:pPr>
            <w:r w:rsidRPr="00BF6CC6">
              <w:rPr>
                <w:sz w:val="20"/>
                <w:szCs w:val="20"/>
              </w:rPr>
              <w:t>characteristics</w:t>
            </w:r>
          </w:p>
        </w:tc>
        <w:tc>
          <w:tcPr>
            <w:tcW w:w="169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C664A0">
            <w:pPr>
              <w:rPr>
                <w:sz w:val="20"/>
                <w:szCs w:val="20"/>
              </w:rPr>
            </w:pPr>
            <w:r>
              <w:rPr>
                <w:sz w:val="20"/>
                <w:szCs w:val="20"/>
              </w:rPr>
              <w:t>1</w:t>
            </w:r>
            <w:r w:rsidRPr="00BF6CC6">
              <w:rPr>
                <w:sz w:val="20"/>
                <w:szCs w:val="20"/>
              </w:rPr>
              <w:t>.. *</w:t>
            </w:r>
          </w:p>
        </w:tc>
        <w:tc>
          <w:tcPr>
            <w:tcW w:w="367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7093A6E1" w:rsidR="005607A7" w:rsidRPr="00BF6CC6" w:rsidRDefault="005607A7" w:rsidP="00056E21">
            <w:pPr>
              <w:jc w:val="both"/>
              <w:rPr>
                <w:sz w:val="20"/>
                <w:szCs w:val="20"/>
              </w:rPr>
            </w:pPr>
            <w:r w:rsidRPr="00BF6CC6">
              <w:rPr>
                <w:sz w:val="20"/>
                <w:szCs w:val="20"/>
              </w:rPr>
              <w:t xml:space="preserve">“characteristics” column headings </w:t>
            </w:r>
            <w:r w:rsidR="13FF3ACD" w:rsidRPr="361E433D">
              <w:rPr>
                <w:sz w:val="20"/>
                <w:szCs w:val="20"/>
              </w:rPr>
              <w:t>SHOULD</w:t>
            </w:r>
            <w:r w:rsidRPr="00BF6CC6">
              <w:rPr>
                <w:sz w:val="20"/>
                <w:szCs w:val="20"/>
              </w:rPr>
              <w:t xml:space="preserve"> contain an ontology property term in square brackets.</w:t>
            </w:r>
            <w:r w:rsidR="00BF6CC6">
              <w:rPr>
                <w:sz w:val="20"/>
                <w:szCs w:val="20"/>
              </w:rPr>
              <w:t xml:space="preserve"> </w:t>
            </w:r>
            <w:r w:rsidRPr="00BF6CC6">
              <w:rPr>
                <w:sz w:val="20"/>
                <w:szCs w:val="20"/>
              </w:rPr>
              <w:t>Multiple </w:t>
            </w:r>
            <w:r w:rsidRPr="00BF6CC6">
              <w:rPr>
                <w:i/>
                <w:iCs/>
                <w:sz w:val="20"/>
                <w:szCs w:val="20"/>
              </w:rPr>
              <w:t>Characteristic</w:t>
            </w:r>
            <w:r w:rsidRPr="00BF6CC6">
              <w:rPr>
                <w:sz w:val="20"/>
                <w:szCs w:val="20"/>
              </w:rPr>
              <w:t> columns of the same category (e.g., “</w:t>
            </w:r>
            <w:r w:rsidR="006F408B" w:rsidRPr="00BF6CC6">
              <w:rPr>
                <w:sz w:val="20"/>
                <w:szCs w:val="20"/>
              </w:rPr>
              <w:t>characteristics</w:t>
            </w:r>
            <w:r w:rsidR="00001F59" w:rsidRPr="00BF6CC6">
              <w:rPr>
                <w:sz w:val="20"/>
                <w:szCs w:val="20"/>
              </w:rPr>
              <w:t xml:space="preserve"> </w:t>
            </w:r>
            <w:r w:rsidR="006F408B" w:rsidRPr="00BF6CC6">
              <w:rPr>
                <w:sz w:val="20"/>
                <w:szCs w:val="20"/>
              </w:rPr>
              <w:t>[</w:t>
            </w:r>
            <w:r w:rsidRPr="00BF6CC6">
              <w:rPr>
                <w:sz w:val="20"/>
                <w:szCs w:val="20"/>
              </w:rPr>
              <w:t xml:space="preserve">organism part]”) are allowed. </w:t>
            </w:r>
            <w:r w:rsidR="00C664A0" w:rsidRPr="00BF6CC6">
              <w:rPr>
                <w:sz w:val="20"/>
                <w:szCs w:val="20"/>
              </w:rPr>
              <w:t>Typically,</w:t>
            </w:r>
            <w:r w:rsidRPr="00BF6CC6">
              <w:rPr>
                <w:sz w:val="20"/>
                <w:szCs w:val="20"/>
              </w:rPr>
              <w:t xml:space="preserve"> the usage implies whole to part from left to right.</w:t>
            </w:r>
          </w:p>
        </w:tc>
        <w:tc>
          <w:tcPr>
            <w:tcW w:w="153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259DA8D0" w:rsidR="005607A7" w:rsidRPr="00BF6CC6" w:rsidRDefault="005607A7" w:rsidP="00C664A0">
            <w:pPr>
              <w:rPr>
                <w:sz w:val="20"/>
                <w:szCs w:val="20"/>
              </w:rPr>
            </w:pPr>
            <w:r w:rsidRPr="00BF6CC6">
              <w:rPr>
                <w:sz w:val="20"/>
                <w:szCs w:val="20"/>
              </w:rPr>
              <w:t>characteristics [</w:t>
            </w:r>
            <w:r w:rsidR="00567FDF">
              <w:rPr>
                <w:sz w:val="20"/>
                <w:szCs w:val="20"/>
              </w:rPr>
              <w:t>o</w:t>
            </w:r>
            <w:r w:rsidRPr="00BF6CC6">
              <w:rPr>
                <w:sz w:val="20"/>
                <w:szCs w:val="20"/>
              </w:rPr>
              <w:t>rganism Part]</w:t>
            </w:r>
          </w:p>
        </w:tc>
      </w:tr>
    </w:tbl>
    <w:p w14:paraId="107BA1DC" w14:textId="71FD1D61" w:rsidR="00BF6CC6" w:rsidRDefault="00BF6CC6" w:rsidP="00C664A0"/>
    <w:p w14:paraId="165D15BE" w14:textId="18ABAA69" w:rsidR="00BF6CC6" w:rsidRDefault="00C22EA3" w:rsidP="00C664A0">
      <w:r>
        <w:t xml:space="preserve">Example: </w:t>
      </w:r>
    </w:p>
    <w:p w14:paraId="5A0C70ED" w14:textId="77777777" w:rsidR="002431BF" w:rsidRPr="002431BF" w:rsidRDefault="002431BF" w:rsidP="00C664A0"/>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A14F1A" w:rsidRPr="002431BF" w14:paraId="5663C567" w14:textId="77777777" w:rsidTr="65FC1B0A">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A61D74" w14:textId="77777777" w:rsidR="002431BF" w:rsidRPr="002431BF" w:rsidRDefault="002431BF" w:rsidP="00C664A0">
            <w:pPr>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C4C428" w14:textId="77777777" w:rsidR="002431BF" w:rsidRPr="002431BF" w:rsidRDefault="002431BF" w:rsidP="00C664A0">
            <w:pPr>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3FEF826" w14:textId="77777777" w:rsidR="002431BF" w:rsidRPr="002431BF" w:rsidRDefault="002431BF" w:rsidP="00C664A0">
            <w:pPr>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82BA46" w14:textId="77777777" w:rsidR="002431BF" w:rsidRPr="002431BF" w:rsidRDefault="002431BF" w:rsidP="00C664A0">
            <w:pPr>
              <w:rPr>
                <w:sz w:val="20"/>
                <w:szCs w:val="20"/>
              </w:rPr>
            </w:pPr>
            <w:r w:rsidRPr="002431BF">
              <w:rPr>
                <w:sz w:val="20"/>
                <w:szCs w:val="20"/>
              </w:rPr>
              <w:t>characteristics[compound]</w:t>
            </w:r>
          </w:p>
        </w:tc>
      </w:tr>
      <w:tr w:rsidR="00A14F1A" w:rsidRPr="002431BF" w14:paraId="734942F9"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98F322" w14:textId="1CE8AE1D" w:rsidR="002431BF" w:rsidRPr="002431BF" w:rsidRDefault="00990428" w:rsidP="00C664A0">
            <w:pPr>
              <w:rPr>
                <w:sz w:val="20"/>
                <w:szCs w:val="20"/>
              </w:rPr>
            </w:pPr>
            <w:r w:rsidRPr="65FC1B0A">
              <w:rPr>
                <w:sz w:val="20"/>
                <w:szCs w:val="20"/>
              </w:rPr>
              <w:t>S</w:t>
            </w:r>
            <w:r w:rsidR="002431BF" w:rsidRPr="65FC1B0A">
              <w:rPr>
                <w:sz w:val="20"/>
                <w:szCs w:val="20"/>
              </w:rPr>
              <w:t>ample</w:t>
            </w:r>
            <w:r>
              <w:rPr>
                <w:sz w:val="20"/>
                <w:szCs w:val="20"/>
              </w:rPr>
              <w:t>1</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2B43CB7"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0B1236" w14:textId="77777777" w:rsidR="002431BF" w:rsidRPr="002431BF" w:rsidRDefault="002431BF" w:rsidP="00C664A0">
            <w:pPr>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C65B16" w14:textId="77777777" w:rsidR="002431BF" w:rsidRPr="002431BF" w:rsidRDefault="002431BF" w:rsidP="00C664A0">
            <w:pPr>
              <w:rPr>
                <w:sz w:val="20"/>
                <w:szCs w:val="20"/>
              </w:rPr>
            </w:pPr>
            <w:r w:rsidRPr="002431BF">
              <w:rPr>
                <w:sz w:val="20"/>
                <w:szCs w:val="20"/>
              </w:rPr>
              <w:t>drug A</w:t>
            </w:r>
          </w:p>
        </w:tc>
      </w:tr>
      <w:tr w:rsidR="00A14F1A" w:rsidRPr="002431BF" w14:paraId="1666A9BB"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491702F0" w:rsidR="002431BF" w:rsidRPr="002431BF" w:rsidRDefault="00990428" w:rsidP="00C664A0">
            <w:pPr>
              <w:rPr>
                <w:sz w:val="20"/>
                <w:szCs w:val="20"/>
              </w:rPr>
            </w:pPr>
            <w:r>
              <w:rPr>
                <w:sz w:val="20"/>
                <w:szCs w:val="20"/>
              </w:rPr>
              <w:t>S</w:t>
            </w:r>
            <w:r w:rsidR="002431BF" w:rsidRPr="002431BF">
              <w:rPr>
                <w:sz w:val="20"/>
                <w:szCs w:val="20"/>
              </w:rPr>
              <w:t>ample</w:t>
            </w:r>
            <w:r>
              <w:rPr>
                <w:sz w:val="20"/>
                <w:szCs w:val="20"/>
              </w:rPr>
              <w:t>2</w:t>
            </w:r>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C664A0">
            <w:pPr>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C664A0">
            <w:pPr>
              <w:rPr>
                <w:sz w:val="20"/>
                <w:szCs w:val="20"/>
              </w:rPr>
            </w:pPr>
            <w:r w:rsidRPr="002431BF">
              <w:rPr>
                <w:sz w:val="20"/>
                <w:szCs w:val="20"/>
              </w:rPr>
              <w:t>none</w:t>
            </w:r>
          </w:p>
        </w:tc>
      </w:tr>
    </w:tbl>
    <w:p w14:paraId="1BEAA307" w14:textId="77777777" w:rsidR="002431BF" w:rsidRDefault="002431BF" w:rsidP="00C664A0"/>
    <w:p w14:paraId="7B8A1E42" w14:textId="40D5194F" w:rsidR="005607A7" w:rsidRDefault="005607A7" w:rsidP="00C664A0">
      <w:r w:rsidRPr="005607A7">
        <w:lastRenderedPageBreak/>
        <w:t>Some important notes:</w:t>
      </w:r>
    </w:p>
    <w:p w14:paraId="4A38BAAC" w14:textId="77777777" w:rsidR="002431BF" w:rsidRPr="002431BF" w:rsidRDefault="002431BF" w:rsidP="00C664A0"/>
    <w:p w14:paraId="7CB7B412" w14:textId="5EFC9E29" w:rsidR="005607A7" w:rsidRDefault="005607A7" w:rsidP="007403D4">
      <w:pPr>
        <w:jc w:val="both"/>
      </w:pPr>
      <w:r>
        <w:t>Each </w:t>
      </w:r>
      <w:r w:rsidRPr="65FC1B0A">
        <w:rPr>
          <w:i/>
          <w:iCs/>
        </w:rPr>
        <w:t>characteristics</w:t>
      </w:r>
      <w:r>
        <w:t> name in the column header SHOULD be a CV term from the </w:t>
      </w:r>
      <w:hyperlink r:id="rId47">
        <w:r w:rsidRPr="65FC1B0A">
          <w:rPr>
            <w:rStyle w:val="Lienhypertexte"/>
          </w:rPr>
          <w:t>EFO ontology</w:t>
        </w:r>
      </w:hyperlink>
      <w:r>
        <w:t xml:space="preserve">. For example, the </w:t>
      </w:r>
      <w:r w:rsidR="005E628B">
        <w:t>h</w:t>
      </w:r>
      <w:r>
        <w:t>eader </w:t>
      </w:r>
      <w:r w:rsidRPr="008C1814">
        <w:rPr>
          <w:i/>
          <w:iCs/>
        </w:rPr>
        <w:t>characteristics[organism]</w:t>
      </w:r>
      <w:r>
        <w:t> </w:t>
      </w:r>
      <w:r w:rsidR="005E628B">
        <w:t>correspond</w:t>
      </w:r>
      <w:r>
        <w:t xml:space="preserve"> to the ontology term </w:t>
      </w:r>
      <w:hyperlink r:id="rId48">
        <w:r w:rsidRPr="65FC1B0A">
          <w:rPr>
            <w:rStyle w:val="Lienhypertexte"/>
          </w:rPr>
          <w:t>Organism</w:t>
        </w:r>
      </w:hyperlink>
      <w:r>
        <w:t>.</w:t>
      </w:r>
    </w:p>
    <w:p w14:paraId="354E1DDC" w14:textId="77777777" w:rsidR="002431BF" w:rsidRPr="002431BF" w:rsidRDefault="002431BF" w:rsidP="00C664A0"/>
    <w:p w14:paraId="2E841E89" w14:textId="6CB0E493" w:rsidR="005607A7" w:rsidRDefault="40E9F35F" w:rsidP="007403D4">
      <w:pPr>
        <w:jc w:val="both"/>
      </w:pPr>
      <w:r>
        <w:t>Multiple values (columns) for the same </w:t>
      </w:r>
      <w:r w:rsidRPr="187EA46F">
        <w:rPr>
          <w:i/>
          <w:iCs/>
        </w:rPr>
        <w:t>characteristics</w:t>
      </w:r>
      <w:r>
        <w:t> term are allowed in SDRF</w:t>
      </w:r>
      <w:r w:rsidR="6CBC6672">
        <w:t>-Proteomics</w:t>
      </w:r>
      <w:r w:rsidR="77E79E6E">
        <w:t>.</w:t>
      </w:r>
      <w:r>
        <w:t xml:space="preserve"> However, </w:t>
      </w:r>
      <w:r w:rsidR="54A1EA87">
        <w:t>it is</w:t>
      </w:r>
      <w:r>
        <w:t xml:space="preserve"> RECOMMENDED not to use </w:t>
      </w:r>
      <w:r w:rsidR="720FA45B">
        <w:t>the</w:t>
      </w:r>
      <w:r>
        <w:t xml:space="preserve"> same column in the same SDRF. If you have multiple phenotypes, you can specify what it refers to or use another more specific term, </w:t>
      </w:r>
      <w:r w:rsidR="005E628B">
        <w:t>e.g.,</w:t>
      </w:r>
      <w:r>
        <w:t xml:space="preserve"> "immunophenotype".</w:t>
      </w:r>
    </w:p>
    <w:p w14:paraId="6FC6771C" w14:textId="100F7121" w:rsidR="00056E21" w:rsidRDefault="00056E21" w:rsidP="00C664A0"/>
    <w:p w14:paraId="3B73A667" w14:textId="77777777" w:rsidR="000A5E74" w:rsidRDefault="000A5E74" w:rsidP="00C664A0"/>
    <w:p w14:paraId="3CBDE1A9" w14:textId="2AF889CC" w:rsidR="005607A7" w:rsidRDefault="005607A7" w:rsidP="00ED6D8E">
      <w:pPr>
        <w:pStyle w:val="Titre1"/>
      </w:pPr>
      <w:bookmarkStart w:id="33" w:name="_Toc53173092"/>
      <w:bookmarkStart w:id="34" w:name="_Toc67562072"/>
      <w:bookmarkStart w:id="35" w:name="_Toc135742244"/>
      <w:r w:rsidRPr="005607A7">
        <w:t xml:space="preserve">From Samples to </w:t>
      </w:r>
      <w:r w:rsidR="002431BF">
        <w:t>Data files</w:t>
      </w:r>
      <w:bookmarkEnd w:id="33"/>
      <w:bookmarkEnd w:id="34"/>
      <w:r w:rsidR="00423C36">
        <w:t>.</w:t>
      </w:r>
      <w:bookmarkEnd w:id="35"/>
      <w:r w:rsidRPr="005607A7">
        <w:t xml:space="preserve"> </w:t>
      </w:r>
    </w:p>
    <w:p w14:paraId="7C1B45A2" w14:textId="77777777" w:rsidR="002431BF" w:rsidRPr="002431BF" w:rsidRDefault="002431BF" w:rsidP="00C664A0"/>
    <w:p w14:paraId="6EE085F8" w14:textId="536EF577" w:rsidR="004E2DAA" w:rsidRPr="001B35CE" w:rsidRDefault="40E9F35F" w:rsidP="187EA46F">
      <w:pPr>
        <w:jc w:val="both"/>
      </w:pPr>
      <w:r>
        <w:t>The connection between the </w:t>
      </w:r>
      <w:r w:rsidR="77E79E6E" w:rsidRPr="361E433D">
        <w:rPr>
          <w:i/>
          <w:iCs/>
        </w:rPr>
        <w:t>Sample</w:t>
      </w:r>
      <w:r w:rsidR="517C67B4" w:rsidRPr="361E433D">
        <w:rPr>
          <w:i/>
          <w:iCs/>
        </w:rPr>
        <w:t>s</w:t>
      </w:r>
      <w:r>
        <w:t xml:space="preserve"> to the </w:t>
      </w:r>
      <w:r w:rsidR="161F8397">
        <w:t xml:space="preserve">Data </w:t>
      </w:r>
      <w:r w:rsidR="6E80F0E1">
        <w:t>file</w:t>
      </w:r>
      <w:r w:rsidR="5499C6D5">
        <w:t>s</w:t>
      </w:r>
      <w:r>
        <w:t xml:space="preserve"> is done by using a series of properties and attributes. All the properties </w:t>
      </w:r>
      <w:r w:rsidR="46F1A1E7">
        <w:t xml:space="preserve">referring to the MS run (file) itself are </w:t>
      </w:r>
      <w:r>
        <w:t>annotated with the category </w:t>
      </w:r>
      <w:r w:rsidRPr="187EA46F">
        <w:rPr>
          <w:b/>
          <w:bCs/>
          <w:i/>
          <w:iCs/>
        </w:rPr>
        <w:t>comment</w:t>
      </w:r>
      <w:r w:rsidRPr="187EA46F">
        <w:rPr>
          <w:i/>
          <w:iCs/>
        </w:rPr>
        <w:t>.</w:t>
      </w:r>
      <w:r w:rsidR="00C3253E">
        <w:t xml:space="preserve"> </w:t>
      </w:r>
      <w:r>
        <w:t>The</w:t>
      </w:r>
      <w:r w:rsidR="4B6502A9">
        <w:t xml:space="preserve"> </w:t>
      </w:r>
      <w:r>
        <w:t>use</w:t>
      </w:r>
      <w:r w:rsidR="005E628B">
        <w:t xml:space="preserve"> </w:t>
      </w:r>
      <w:r>
        <w:t>of </w:t>
      </w:r>
      <w:r w:rsidRPr="187EA46F">
        <w:rPr>
          <w:i/>
          <w:iCs/>
        </w:rPr>
        <w:t>comment</w:t>
      </w:r>
      <w:r>
        <w:t> is</w:t>
      </w:r>
      <w:r w:rsidR="00497186">
        <w:t xml:space="preserve"> </w:t>
      </w:r>
      <w:r>
        <w:t xml:space="preserve">mainly aimed at differentiating </w:t>
      </w:r>
      <w:r w:rsidR="700AB91A">
        <w:t>s</w:t>
      </w:r>
      <w:r>
        <w:t>ample </w:t>
      </w:r>
      <w:r w:rsidR="700AB91A">
        <w:t>properties</w:t>
      </w:r>
      <w:r>
        <w:t xml:space="preserve"> from the </w:t>
      </w:r>
      <w:r w:rsidR="700AB91A">
        <w:t>data</w:t>
      </w:r>
      <w:r>
        <w:t xml:space="preserve"> </w:t>
      </w:r>
      <w:r w:rsidR="1B7A799A">
        <w:t>file</w:t>
      </w:r>
      <w:r>
        <w:t xml:space="preserve"> properties.</w:t>
      </w:r>
      <w:r w:rsidR="176EC356">
        <w:t xml:space="preserve"> It matches a given </w:t>
      </w:r>
      <w:r w:rsidR="176EC356" w:rsidRPr="187EA46F">
        <w:rPr>
          <w:i/>
          <w:iCs/>
        </w:rPr>
        <w:t>sample</w:t>
      </w:r>
      <w:r w:rsidR="176EC356">
        <w:t xml:space="preserve"> to the corresponding </w:t>
      </w:r>
      <w:r w:rsidR="176EC356" w:rsidRPr="187EA46F">
        <w:rPr>
          <w:i/>
          <w:iCs/>
        </w:rPr>
        <w:t>file(s).</w:t>
      </w:r>
      <w:r w:rsidR="001B35CE">
        <w:rPr>
          <w:i/>
          <w:iCs/>
        </w:rPr>
        <w:t xml:space="preserve"> </w:t>
      </w:r>
      <w:r w:rsidR="001B35CE">
        <w:t xml:space="preserve">The word </w:t>
      </w:r>
      <w:r w:rsidR="001B35CE" w:rsidRPr="001B35CE">
        <w:rPr>
          <w:b/>
          <w:bCs/>
          <w:i/>
          <w:iCs/>
        </w:rPr>
        <w:t>comment</w:t>
      </w:r>
      <w:r w:rsidR="001B35CE">
        <w:t xml:space="preserve"> is used for </w:t>
      </w:r>
      <w:r w:rsidR="005E628B">
        <w:t>backwards compatibility</w:t>
      </w:r>
      <w:r w:rsidR="001338B9">
        <w:t xml:space="preserve"> with gene expression experiments (RNA-</w:t>
      </w:r>
      <w:proofErr w:type="spellStart"/>
      <w:r w:rsidR="001338B9">
        <w:t>Seq</w:t>
      </w:r>
      <w:proofErr w:type="spellEnd"/>
      <w:r w:rsidR="001338B9">
        <w:t xml:space="preserve"> and Microarrays experiments)</w:t>
      </w:r>
      <w:r w:rsidR="4FE4AA94">
        <w:t xml:space="preserve"> since this is the mechanism used in the original SDRF for transcriptomics</w:t>
      </w:r>
      <w:r w:rsidR="001338B9">
        <w:t xml:space="preserve">. </w:t>
      </w:r>
    </w:p>
    <w:p w14:paraId="72C74730" w14:textId="6DA86D68" w:rsidR="00B950E5" w:rsidRPr="000A5E74" w:rsidRDefault="00B950E5" w:rsidP="187EA46F">
      <w:pPr>
        <w:jc w:val="both"/>
        <w:rPr>
          <w:iCs/>
        </w:rPr>
      </w:pPr>
    </w:p>
    <w:p w14:paraId="3741FE21" w14:textId="70A757CC" w:rsidR="00B950E5" w:rsidRDefault="00B950E5" w:rsidP="24241141">
      <w:r>
        <w:t xml:space="preserve">The order of the columns </w:t>
      </w:r>
      <w:r w:rsidR="6152B0D6">
        <w:t>in the file format</w:t>
      </w:r>
      <w:r>
        <w:t xml:space="preserve"> is important</w:t>
      </w:r>
      <w:r w:rsidR="3FCCF9B6">
        <w:t>:</w:t>
      </w:r>
      <w:r>
        <w:t> </w:t>
      </w:r>
      <w:r w:rsidRPr="24241141">
        <w:rPr>
          <w:b/>
          <w:bCs/>
          <w:i/>
          <w:iCs/>
        </w:rPr>
        <w:t>assay name</w:t>
      </w:r>
      <w:r>
        <w:t> </w:t>
      </w:r>
      <w:r w:rsidR="004C020C">
        <w:t>MUST</w:t>
      </w:r>
      <w:r>
        <w:t xml:space="preserve"> always be located before the comments. It is RECOMMENDED to put the last column as </w:t>
      </w:r>
      <w:r w:rsidR="004414AA">
        <w:t xml:space="preserve">a </w:t>
      </w:r>
      <w:r w:rsidRPr="24241141">
        <w:rPr>
          <w:i/>
          <w:iCs/>
        </w:rPr>
        <w:t>comment[data file]</w:t>
      </w:r>
      <w:r w:rsidR="0098549C">
        <w:t xml:space="preserve"> before the next category </w:t>
      </w:r>
      <w:r w:rsidR="3CD1059C">
        <w:t>called</w:t>
      </w:r>
      <w:r w:rsidR="0098549C">
        <w:t xml:space="preserve"> </w:t>
      </w:r>
      <w:r w:rsidR="0098549C" w:rsidRPr="24241141">
        <w:rPr>
          <w:b/>
          <w:bCs/>
        </w:rPr>
        <w:t>factor values</w:t>
      </w:r>
      <w:r>
        <w:t>.</w:t>
      </w:r>
    </w:p>
    <w:p w14:paraId="605EB136" w14:textId="5EE02C7C" w:rsidR="002431BF" w:rsidRDefault="002431BF" w:rsidP="00C664A0"/>
    <w:p w14:paraId="5B86E42A" w14:textId="13C7FD07" w:rsidR="005607A7" w:rsidRDefault="005607A7" w:rsidP="00C664A0">
      <w:r w:rsidRPr="005607A7">
        <w:t xml:space="preserve">The following properties SHOULD be provided for each </w:t>
      </w:r>
      <w:r w:rsidR="004E2DAA">
        <w:t>data file (</w:t>
      </w:r>
      <w:proofErr w:type="spellStart"/>
      <w:r w:rsidR="004E2DAA">
        <w:t>MSRun</w:t>
      </w:r>
      <w:proofErr w:type="spellEnd"/>
      <w:r w:rsidR="004E2DAA">
        <w:t>)</w:t>
      </w:r>
      <w:r w:rsidRPr="005607A7">
        <w:t>:</w:t>
      </w:r>
    </w:p>
    <w:p w14:paraId="4821D1B1" w14:textId="77777777" w:rsidR="00ED6D8E" w:rsidRPr="005607A7" w:rsidRDefault="00ED6D8E" w:rsidP="00C664A0"/>
    <w:p w14:paraId="5B228975" w14:textId="03373430" w:rsidR="0026385E" w:rsidRPr="005607A7" w:rsidRDefault="40E9F35F" w:rsidP="000A5E74">
      <w:pPr>
        <w:pStyle w:val="Paragraphedeliste"/>
        <w:numPr>
          <w:ilvl w:val="0"/>
          <w:numId w:val="17"/>
        </w:numPr>
        <w:ind w:left="426" w:hanging="426"/>
        <w:jc w:val="both"/>
      </w:pPr>
      <w:r w:rsidRPr="000A5E74">
        <w:rPr>
          <w:b/>
          <w:i/>
        </w:rPr>
        <w:t>assay name</w:t>
      </w:r>
      <w:r>
        <w:t xml:space="preserve">: For SDRF </w:t>
      </w:r>
      <w:r w:rsidR="072C4AF7">
        <w:t>back</w:t>
      </w:r>
      <w:r w:rsidR="001D533F">
        <w:t>ward</w:t>
      </w:r>
      <w:r w:rsidR="00A02AE3">
        <w:t xml:space="preserve"> </w:t>
      </w:r>
      <w:r w:rsidR="009C215E">
        <w:t xml:space="preserve">compatibility </w:t>
      </w:r>
      <w:proofErr w:type="spellStart"/>
      <w:r w:rsidR="009C215E">
        <w:t>MSRun</w:t>
      </w:r>
      <w:proofErr w:type="spellEnd"/>
      <w:r>
        <w:t xml:space="preserve"> </w:t>
      </w:r>
      <w:r w:rsidR="4EA495E6">
        <w:t xml:space="preserve">cannot be used. </w:t>
      </w:r>
      <w:r w:rsidR="009C215E">
        <w:t>Instead</w:t>
      </w:r>
      <w:r w:rsidR="004414AA">
        <w:t>,</w:t>
      </w:r>
      <w:r w:rsidR="009C215E">
        <w:t xml:space="preserve"> </w:t>
      </w:r>
      <w:r w:rsidR="004414AA">
        <w:t>the</w:t>
      </w:r>
      <w:r w:rsidR="009C215E">
        <w:t xml:space="preserve"> assay</w:t>
      </w:r>
      <w:r w:rsidRPr="0026385E">
        <w:rPr>
          <w:i/>
          <w:iCs/>
        </w:rPr>
        <w:t xml:space="preserve"> name</w:t>
      </w:r>
      <w:r w:rsidR="22122ECB" w:rsidRPr="0026385E">
        <w:rPr>
          <w:i/>
          <w:iCs/>
        </w:rPr>
        <w:t xml:space="preserve"> </w:t>
      </w:r>
      <w:r w:rsidR="22122ECB">
        <w:t>is used</w:t>
      </w:r>
      <w:r>
        <w:t>. Examples of assay name</w:t>
      </w:r>
      <w:r w:rsidR="1DECAF6F">
        <w:t>s are</w:t>
      </w:r>
      <w:r>
        <w:t xml:space="preserve">: </w:t>
      </w:r>
      <w:r w:rsidR="37AABFF3">
        <w:t>“</w:t>
      </w:r>
      <w:r>
        <w:t>run 1</w:t>
      </w:r>
      <w:r w:rsidR="6C4A71C5">
        <w:t>”</w:t>
      </w:r>
      <w:r>
        <w:t xml:space="preserve">, </w:t>
      </w:r>
      <w:r w:rsidR="11767326">
        <w:t>“</w:t>
      </w:r>
      <w:r>
        <w:t>run_fraction_1_2</w:t>
      </w:r>
      <w:r w:rsidR="3B8ACB71">
        <w:t>”</w:t>
      </w:r>
      <w:r w:rsidR="117BF22A">
        <w:t xml:space="preserve">. </w:t>
      </w:r>
      <w:r w:rsidR="004F498C">
        <w:t xml:space="preserve">The name of the file can be used as </w:t>
      </w:r>
      <w:r w:rsidR="004414AA">
        <w:t xml:space="preserve">an </w:t>
      </w:r>
      <w:r w:rsidR="008E5F50">
        <w:t xml:space="preserve">assay name. </w:t>
      </w:r>
    </w:p>
    <w:p w14:paraId="5FC24313" w14:textId="07CA120E" w:rsidR="0026385E" w:rsidRPr="00567FDF" w:rsidRDefault="005607A7" w:rsidP="000A5E74">
      <w:pPr>
        <w:pStyle w:val="Paragraphedeliste"/>
        <w:numPr>
          <w:ilvl w:val="0"/>
          <w:numId w:val="17"/>
        </w:numPr>
        <w:ind w:left="426" w:hanging="426"/>
        <w:jc w:val="both"/>
        <w:rPr>
          <w:b/>
          <w:bCs/>
        </w:rPr>
      </w:pPr>
      <w:r w:rsidRPr="000A5E74">
        <w:rPr>
          <w:b/>
          <w:i/>
          <w:iCs/>
        </w:rPr>
        <w:t>comment[fraction identifier]</w:t>
      </w:r>
      <w:r>
        <w:t>: The </w:t>
      </w:r>
      <w:r w:rsidRPr="0026385E">
        <w:rPr>
          <w:i/>
          <w:iCs/>
        </w:rPr>
        <w:t>fraction identifier</w:t>
      </w:r>
      <w:r>
        <w:t xml:space="preserve"> allows </w:t>
      </w:r>
      <w:r w:rsidR="004414AA">
        <w:t>recording</w:t>
      </w:r>
      <w:r>
        <w:t xml:space="preserve"> the number of a given fraction. The fraction identifier corresponds to this </w:t>
      </w:r>
      <w:hyperlink r:id="rId49">
        <w:r w:rsidRPr="24241141">
          <w:rPr>
            <w:rStyle w:val="Lienhypertexte"/>
          </w:rPr>
          <w:t>ontology term</w:t>
        </w:r>
      </w:hyperlink>
      <w:r>
        <w:t xml:space="preserve">. </w:t>
      </w:r>
      <w:r w:rsidR="2E4BE0F5">
        <w:t>It</w:t>
      </w:r>
      <w:r>
        <w:t xml:space="preserve"> MUST start from </w:t>
      </w:r>
      <w:r w:rsidRPr="0026385E">
        <w:rPr>
          <w:b/>
          <w:bCs/>
        </w:rPr>
        <w:t>1</w:t>
      </w:r>
      <w:r>
        <w:t xml:space="preserve"> and if the experiment </w:t>
      </w:r>
      <w:r w:rsidR="7DCD7417">
        <w:t>does</w:t>
      </w:r>
      <w:r>
        <w:t xml:space="preserve"> not </w:t>
      </w:r>
      <w:r w:rsidR="7DCD7417">
        <w:t>contain fractions</w:t>
      </w:r>
      <w:r w:rsidR="00E93273">
        <w:t xml:space="preserve">, </w:t>
      </w:r>
      <w:r w:rsidR="42F3076A">
        <w:t>“</w:t>
      </w:r>
      <w:r w:rsidR="00E93273">
        <w:t>1</w:t>
      </w:r>
      <w:r w:rsidR="290426B8">
        <w:t>”</w:t>
      </w:r>
      <w:r>
        <w:t> </w:t>
      </w:r>
      <w:r w:rsidR="7C85C43C">
        <w:t xml:space="preserve">MUST be used </w:t>
      </w:r>
      <w:r>
        <w:t xml:space="preserve">for each </w:t>
      </w:r>
      <w:proofErr w:type="spellStart"/>
      <w:r>
        <w:t>MSRun</w:t>
      </w:r>
      <w:proofErr w:type="spellEnd"/>
      <w:r w:rsidR="6D80FFA9">
        <w:t xml:space="preserve"> (</w:t>
      </w:r>
      <w:r w:rsidR="6D80FFA9" w:rsidRPr="0026385E">
        <w:rPr>
          <w:i/>
          <w:iCs/>
        </w:rPr>
        <w:t>assay</w:t>
      </w:r>
      <w:r w:rsidR="6D80FFA9">
        <w:t>)</w:t>
      </w:r>
      <w:r w:rsidR="4B15F54E">
        <w:t>.</w:t>
      </w:r>
    </w:p>
    <w:p w14:paraId="3701C52E" w14:textId="660531A0" w:rsidR="0026385E" w:rsidRPr="0026385E" w:rsidRDefault="005607A7" w:rsidP="000A5E74">
      <w:pPr>
        <w:pStyle w:val="Paragraphedeliste"/>
        <w:numPr>
          <w:ilvl w:val="0"/>
          <w:numId w:val="17"/>
        </w:numPr>
        <w:ind w:left="426" w:hanging="426"/>
        <w:jc w:val="both"/>
        <w:rPr>
          <w:b/>
          <w:bCs/>
        </w:rPr>
      </w:pPr>
      <w:r w:rsidRPr="000A5E74">
        <w:rPr>
          <w:b/>
          <w:i/>
          <w:iCs/>
        </w:rPr>
        <w:t>comment[label]</w:t>
      </w:r>
      <w:r>
        <w:t xml:space="preserve">: </w:t>
      </w:r>
      <w:r w:rsidR="21150085" w:rsidRPr="00454D8D">
        <w:t>it</w:t>
      </w:r>
      <w:r>
        <w:t> describes the label applied to each Sample (if any). In case of multiplex experiments such as TMT, SILAC, and/or ITRAQ the corresponding </w:t>
      </w:r>
      <w:r w:rsidRPr="0026385E">
        <w:rPr>
          <w:i/>
          <w:iCs/>
        </w:rPr>
        <w:t>label</w:t>
      </w:r>
      <w:r>
        <w:t xml:space="preserve"> SHOULD be added. For </w:t>
      </w:r>
      <w:r w:rsidR="00A02AE3">
        <w:t>l</w:t>
      </w:r>
      <w:r w:rsidRPr="005607A7">
        <w:t>abel</w:t>
      </w:r>
      <w:r>
        <w:t>-free experiments</w:t>
      </w:r>
      <w:r w:rsidR="004414AA">
        <w:t>,</w:t>
      </w:r>
      <w:r>
        <w:t xml:space="preserve"> the </w:t>
      </w:r>
      <w:r w:rsidRPr="0026385E">
        <w:rPr>
          <w:i/>
          <w:iCs/>
        </w:rPr>
        <w:t>label</w:t>
      </w:r>
      <w:r w:rsidR="004414AA">
        <w:rPr>
          <w:i/>
        </w:rPr>
        <w:t>-</w:t>
      </w:r>
      <w:r w:rsidRPr="0026385E">
        <w:rPr>
          <w:i/>
          <w:iCs/>
        </w:rPr>
        <w:t>free sample</w:t>
      </w:r>
      <w:r>
        <w:t xml:space="preserve"> term MUST be </w:t>
      </w:r>
      <w:r w:rsidR="2804F39F">
        <w:t>used</w:t>
      </w:r>
      <w:r>
        <w:t>.</w:t>
      </w:r>
      <w:r w:rsidR="005402E6">
        <w:t xml:space="preserve"> The terms that </w:t>
      </w:r>
      <w:r w:rsidR="09F97ED1">
        <w:t>SHOULD</w:t>
      </w:r>
      <w:r w:rsidR="005402E6">
        <w:t xml:space="preserve"> be use</w:t>
      </w:r>
      <w:r w:rsidR="001759FC">
        <w:t>d</w:t>
      </w:r>
      <w:r w:rsidR="005402E6">
        <w:t xml:space="preserve"> in this column are in </w:t>
      </w:r>
      <w:r w:rsidR="5D33EAFF">
        <w:t xml:space="preserve">the </w:t>
      </w:r>
      <w:r w:rsidR="005402E6">
        <w:t xml:space="preserve">PRIDE Ontology under </w:t>
      </w:r>
      <w:r w:rsidR="37723191">
        <w:t>the</w:t>
      </w:r>
      <w:r w:rsidR="005402E6">
        <w:t xml:space="preserve"> </w:t>
      </w:r>
      <w:hyperlink r:id="rId50">
        <w:r w:rsidR="00676171" w:rsidRPr="093F2739">
          <w:rPr>
            <w:rStyle w:val="Lienhypertexte"/>
          </w:rPr>
          <w:t>Label category</w:t>
        </w:r>
      </w:hyperlink>
      <w:r w:rsidR="00676171">
        <w:t xml:space="preserve">. </w:t>
      </w:r>
    </w:p>
    <w:p w14:paraId="0E5388CC" w14:textId="7BC4825B" w:rsidR="005607A7" w:rsidRDefault="005607A7" w:rsidP="000A5E74">
      <w:pPr>
        <w:pStyle w:val="Paragraphedeliste"/>
        <w:numPr>
          <w:ilvl w:val="0"/>
          <w:numId w:val="17"/>
        </w:numPr>
        <w:ind w:left="426" w:hanging="426"/>
        <w:jc w:val="both"/>
      </w:pPr>
      <w:r w:rsidRPr="000A5E74">
        <w:rPr>
          <w:b/>
          <w:i/>
          <w:iCs/>
        </w:rPr>
        <w:t>comment[data file]</w:t>
      </w:r>
      <w:r>
        <w:t>: The </w:t>
      </w:r>
      <w:r w:rsidRPr="24241141">
        <w:rPr>
          <w:i/>
          <w:iCs/>
        </w:rPr>
        <w:t>data file</w:t>
      </w:r>
      <w:r>
        <w:t xml:space="preserve"> provides the name of the raw file </w:t>
      </w:r>
      <w:r w:rsidR="5015E982">
        <w:t xml:space="preserve">generated </w:t>
      </w:r>
      <w:r w:rsidR="44DDD543">
        <w:t>by</w:t>
      </w:r>
      <w:r>
        <w:t xml:space="preserve"> the instrument.</w:t>
      </w:r>
      <w:r w:rsidR="000A0E01">
        <w:t xml:space="preserve"> </w:t>
      </w:r>
      <w:r w:rsidR="001E5EE5">
        <w:t xml:space="preserve">The data files can be instrument raw files but also converted peak lists such as </w:t>
      </w:r>
      <w:proofErr w:type="spellStart"/>
      <w:r w:rsidR="00663A3F">
        <w:t>mzML</w:t>
      </w:r>
      <w:proofErr w:type="spellEnd"/>
      <w:r w:rsidR="00663A3F">
        <w:t xml:space="preserve">. </w:t>
      </w:r>
      <w:r w:rsidR="001E5EE5">
        <w:t xml:space="preserve"> </w:t>
      </w:r>
    </w:p>
    <w:p w14:paraId="70035944" w14:textId="77777777" w:rsidR="00ED6D8E" w:rsidRPr="005607A7" w:rsidRDefault="00ED6D8E" w:rsidP="00C664A0"/>
    <w:p w14:paraId="50566610" w14:textId="77777777" w:rsidR="004E2DAA" w:rsidRPr="004E2DAA" w:rsidRDefault="004E2DAA" w:rsidP="00C664A0"/>
    <w:tbl>
      <w:tblPr>
        <w:tblW w:w="10207" w:type="dxa"/>
        <w:tblInd w:w="-717" w:type="dxa"/>
        <w:tblCellMar>
          <w:top w:w="15" w:type="dxa"/>
          <w:left w:w="15" w:type="dxa"/>
          <w:bottom w:w="15" w:type="dxa"/>
          <w:right w:w="15" w:type="dxa"/>
        </w:tblCellMar>
        <w:tblLook w:val="04A0" w:firstRow="1" w:lastRow="0" w:firstColumn="1" w:lastColumn="0" w:noHBand="0" w:noVBand="1"/>
      </w:tblPr>
      <w:tblGrid>
        <w:gridCol w:w="1126"/>
        <w:gridCol w:w="780"/>
        <w:gridCol w:w="1547"/>
        <w:gridCol w:w="2517"/>
        <w:gridCol w:w="4237"/>
      </w:tblGrid>
      <w:tr w:rsidR="00483D48" w:rsidRPr="004E2DAA" w14:paraId="69C39B89"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C664A0">
            <w:pPr>
              <w:rPr>
                <w:sz w:val="18"/>
                <w:szCs w:val="18"/>
              </w:rPr>
            </w:pPr>
          </w:p>
        </w:tc>
        <w:tc>
          <w:tcPr>
            <w:tcW w:w="72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C664A0">
            <w:pPr>
              <w:rPr>
                <w:sz w:val="18"/>
                <w:szCs w:val="18"/>
              </w:rPr>
            </w:pPr>
            <w:r w:rsidRPr="004E2DAA">
              <w:rPr>
                <w:sz w:val="18"/>
                <w:szCs w:val="18"/>
              </w:rPr>
              <w:t>assay name</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C664A0">
            <w:pPr>
              <w:rPr>
                <w:sz w:val="18"/>
                <w:szCs w:val="18"/>
              </w:rPr>
            </w:pPr>
            <w:r w:rsidRPr="004E2DAA">
              <w:rPr>
                <w:sz w:val="18"/>
                <w:szCs w:val="18"/>
              </w:rPr>
              <w:t>comment[label]</w:t>
            </w:r>
          </w:p>
        </w:tc>
        <w:tc>
          <w:tcPr>
            <w:tcW w:w="25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C664A0">
            <w:pPr>
              <w:rPr>
                <w:sz w:val="18"/>
                <w:szCs w:val="18"/>
              </w:rPr>
            </w:pPr>
            <w:r w:rsidRPr="004E2DAA">
              <w:rPr>
                <w:sz w:val="18"/>
                <w:szCs w:val="18"/>
              </w:rPr>
              <w:t>comment[fraction identifier]</w:t>
            </w:r>
          </w:p>
        </w:tc>
        <w:tc>
          <w:tcPr>
            <w:tcW w:w="4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C664A0">
            <w:pPr>
              <w:rPr>
                <w:sz w:val="18"/>
                <w:szCs w:val="18"/>
              </w:rPr>
            </w:pPr>
            <w:r w:rsidRPr="004E2DAA">
              <w:rPr>
                <w:sz w:val="18"/>
                <w:szCs w:val="18"/>
              </w:rPr>
              <w:t>comment[data file]</w:t>
            </w:r>
          </w:p>
        </w:tc>
      </w:tr>
      <w:tr w:rsidR="00483D48" w:rsidRPr="004E2DAA" w14:paraId="303F4D55"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C664A0">
            <w:pPr>
              <w:rPr>
                <w:sz w:val="18"/>
                <w:szCs w:val="18"/>
              </w:rPr>
            </w:pPr>
            <w:r w:rsidRPr="004E2DAA">
              <w:rPr>
                <w:sz w:val="18"/>
                <w:szCs w:val="18"/>
              </w:rPr>
              <w:t>sample 1</w:t>
            </w:r>
          </w:p>
        </w:tc>
        <w:tc>
          <w:tcPr>
            <w:tcW w:w="7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C664A0">
            <w:pPr>
              <w:rPr>
                <w:sz w:val="18"/>
                <w:szCs w:val="18"/>
              </w:rPr>
            </w:pPr>
            <w:r w:rsidRPr="004E2DAA">
              <w:rPr>
                <w:sz w:val="18"/>
                <w:szCs w:val="18"/>
              </w:rPr>
              <w:t>run 1</w:t>
            </w:r>
          </w:p>
        </w:tc>
        <w:tc>
          <w:tcPr>
            <w:tcW w:w="154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C664A0">
            <w:pPr>
              <w:rPr>
                <w:sz w:val="18"/>
                <w:szCs w:val="18"/>
              </w:rPr>
            </w:pPr>
            <w:r w:rsidRPr="004E2DAA">
              <w:rPr>
                <w:sz w:val="18"/>
                <w:szCs w:val="18"/>
              </w:rPr>
              <w:t>label free sample</w:t>
            </w:r>
          </w:p>
        </w:tc>
        <w:tc>
          <w:tcPr>
            <w:tcW w:w="255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C664A0">
            <w:pPr>
              <w:rPr>
                <w:sz w:val="18"/>
                <w:szCs w:val="18"/>
              </w:rPr>
            </w:pPr>
            <w:r w:rsidRPr="004E2DAA">
              <w:rPr>
                <w:sz w:val="18"/>
                <w:szCs w:val="18"/>
              </w:rPr>
              <w:t>1</w:t>
            </w:r>
          </w:p>
        </w:tc>
        <w:tc>
          <w:tcPr>
            <w:tcW w:w="4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C664A0">
            <w:pPr>
              <w:rPr>
                <w:sz w:val="18"/>
                <w:szCs w:val="18"/>
              </w:rPr>
            </w:pPr>
            <w:r w:rsidRPr="004E2DAA">
              <w:rPr>
                <w:sz w:val="18"/>
                <w:szCs w:val="18"/>
              </w:rPr>
              <w:t>000261_C05_P0001563_A00_B00K_R1.RAW</w:t>
            </w:r>
          </w:p>
        </w:tc>
      </w:tr>
      <w:tr w:rsidR="00483D48" w:rsidRPr="004E2DAA" w14:paraId="3483B792"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C664A0">
            <w:pPr>
              <w:rPr>
                <w:sz w:val="18"/>
                <w:szCs w:val="18"/>
              </w:rPr>
            </w:pPr>
            <w:r w:rsidRPr="004E2DAA">
              <w:rPr>
                <w:sz w:val="18"/>
                <w:szCs w:val="18"/>
              </w:rPr>
              <w:t>sample 1</w:t>
            </w:r>
          </w:p>
        </w:tc>
        <w:tc>
          <w:tcPr>
            <w:tcW w:w="72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C664A0">
            <w:pPr>
              <w:rPr>
                <w:sz w:val="18"/>
                <w:szCs w:val="18"/>
              </w:rPr>
            </w:pPr>
            <w:r w:rsidRPr="004E2DAA">
              <w:rPr>
                <w:sz w:val="18"/>
                <w:szCs w:val="18"/>
              </w:rPr>
              <w:t>run 2</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C664A0">
            <w:pPr>
              <w:rPr>
                <w:sz w:val="18"/>
                <w:szCs w:val="18"/>
              </w:rPr>
            </w:pPr>
            <w:r w:rsidRPr="004E2DAA">
              <w:rPr>
                <w:sz w:val="18"/>
                <w:szCs w:val="18"/>
              </w:rPr>
              <w:t>label free sample</w:t>
            </w:r>
          </w:p>
        </w:tc>
        <w:tc>
          <w:tcPr>
            <w:tcW w:w="25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C664A0">
            <w:pPr>
              <w:rPr>
                <w:sz w:val="18"/>
                <w:szCs w:val="18"/>
              </w:rPr>
            </w:pPr>
            <w:r w:rsidRPr="004E2DAA">
              <w:rPr>
                <w:sz w:val="18"/>
                <w:szCs w:val="18"/>
              </w:rPr>
              <w:t>2</w:t>
            </w:r>
          </w:p>
        </w:tc>
        <w:tc>
          <w:tcPr>
            <w:tcW w:w="4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C664A0">
            <w:pPr>
              <w:rPr>
                <w:sz w:val="18"/>
                <w:szCs w:val="18"/>
              </w:rPr>
            </w:pPr>
            <w:r w:rsidRPr="004E2DAA">
              <w:rPr>
                <w:sz w:val="18"/>
                <w:szCs w:val="18"/>
              </w:rPr>
              <w:t>000261_C05_P0001563_A00_B00K_R2.RAW</w:t>
            </w:r>
          </w:p>
        </w:tc>
      </w:tr>
    </w:tbl>
    <w:p w14:paraId="3C261F53" w14:textId="4C2F7050" w:rsidR="005607A7" w:rsidRDefault="005607A7" w:rsidP="00C664A0"/>
    <w:p w14:paraId="52F478AA" w14:textId="6ACF54F3" w:rsidR="000A5E74" w:rsidRDefault="000A5E74" w:rsidP="00C664A0"/>
    <w:p w14:paraId="2EFAD60E" w14:textId="77777777" w:rsidR="000A5E74" w:rsidRPr="005607A7" w:rsidRDefault="000A5E74" w:rsidP="00C664A0">
      <w:pPr>
        <w:rPr>
          <w:vanish/>
        </w:rPr>
      </w:pPr>
    </w:p>
    <w:p w14:paraId="3BFE679E" w14:textId="216C19A6" w:rsidR="005607A7" w:rsidRPr="00ED6D8E" w:rsidRDefault="00FB1D4C" w:rsidP="00ED6D8E">
      <w:pPr>
        <w:pStyle w:val="Titre2"/>
        <w:rPr>
          <w:b/>
          <w:bCs/>
        </w:rPr>
      </w:pPr>
      <w:bookmarkStart w:id="36" w:name="_Toc53173093"/>
      <w:bookmarkStart w:id="37" w:name="_Toc67562073"/>
      <w:bookmarkStart w:id="38" w:name="_Toc135742245"/>
      <w:r>
        <w:rPr>
          <w:b/>
          <w:bCs/>
        </w:rPr>
        <w:t>8</w:t>
      </w:r>
      <w:r w:rsidR="00ED6D8E" w:rsidRPr="00ED6D8E">
        <w:rPr>
          <w:b/>
          <w:bCs/>
        </w:rPr>
        <w:t xml:space="preserve">.1 </w:t>
      </w:r>
      <w:r w:rsidR="5A45602F" w:rsidRPr="72B7514F">
        <w:rPr>
          <w:b/>
          <w:bCs/>
        </w:rPr>
        <w:t>Encoding s</w:t>
      </w:r>
      <w:r w:rsidR="005607A7" w:rsidRPr="00ED6D8E">
        <w:rPr>
          <w:b/>
          <w:bCs/>
        </w:rPr>
        <w:t xml:space="preserve">ample technical and biological </w:t>
      </w:r>
      <w:bookmarkEnd w:id="36"/>
      <w:bookmarkEnd w:id="37"/>
      <w:r w:rsidR="00A6277A" w:rsidRPr="00ED6D8E">
        <w:rPr>
          <w:b/>
          <w:bCs/>
        </w:rPr>
        <w:t>replicates.</w:t>
      </w:r>
      <w:bookmarkEnd w:id="38"/>
    </w:p>
    <w:p w14:paraId="21F84828" w14:textId="77777777" w:rsidR="004E2DAA" w:rsidRDefault="004E2DAA" w:rsidP="00C664A0"/>
    <w:p w14:paraId="23DD4A7F" w14:textId="12082D95" w:rsidR="005607A7" w:rsidRDefault="005607A7" w:rsidP="00ED6D8E">
      <w:pPr>
        <w:jc w:val="both"/>
      </w:pPr>
      <w:r w:rsidRPr="004E2DAA">
        <w:t>Different measurements</w:t>
      </w:r>
      <w:r w:rsidR="744AB764">
        <w:t xml:space="preserve"> of the same biological sample</w:t>
      </w:r>
      <w:r w:rsidRPr="004E2DAA">
        <w:t xml:space="preserve"> are often categorized as (</w:t>
      </w:r>
      <w:proofErr w:type="spellStart"/>
      <w:r w:rsidRPr="004E2DAA">
        <w:t>i</w:t>
      </w:r>
      <w:proofErr w:type="spellEnd"/>
      <w:r w:rsidRPr="004E2DAA">
        <w:t>) </w:t>
      </w:r>
      <w:r w:rsidRPr="004E2DAA">
        <w:rPr>
          <w:i/>
          <w:iCs/>
        </w:rPr>
        <w:t>Technical</w:t>
      </w:r>
      <w:r w:rsidRPr="004E2DAA">
        <w:t> or</w:t>
      </w:r>
      <w:r w:rsidR="00ED6D8E">
        <w:t xml:space="preserve"> </w:t>
      </w:r>
      <w:r w:rsidRPr="004E2DAA">
        <w:t>(ii) </w:t>
      </w:r>
      <w:r w:rsidRPr="004E2DAA">
        <w:rPr>
          <w:i/>
          <w:iCs/>
        </w:rPr>
        <w:t>Biological</w:t>
      </w:r>
      <w:r w:rsidRPr="004E2DAA">
        <w:t> replicates, based on whether they are (</w:t>
      </w:r>
      <w:proofErr w:type="spellStart"/>
      <w:r w:rsidRPr="004E2DAA">
        <w:t>i</w:t>
      </w:r>
      <w:proofErr w:type="spellEnd"/>
      <w:r w:rsidRPr="004E2DAA">
        <w:t xml:space="preserve">) matched on all variables, </w:t>
      </w:r>
      <w:r w:rsidR="00A6277A" w:rsidRPr="004E2DAA">
        <w:t>e.g.,</w:t>
      </w:r>
      <w:r w:rsidRPr="004E2DAA">
        <w:t xml:space="preserve"> same sample and same protocol; or (ii) different samples matched on </w:t>
      </w:r>
      <w:r w:rsidR="009E3E38">
        <w:t xml:space="preserve">study </w:t>
      </w:r>
      <w:r w:rsidRPr="004E2DAA">
        <w:t>variable(s), e.g.</w:t>
      </w:r>
      <w:r w:rsidR="00A6277A">
        <w:t>,</w:t>
      </w:r>
      <w:r w:rsidRPr="004E2DAA">
        <w:t xml:space="preserve"> different patients receiving a placebo</w:t>
      </w:r>
      <w:r w:rsidR="00C21D63">
        <w:t>,</w:t>
      </w:r>
      <w:r w:rsidRPr="004E2DAA">
        <w:t xml:space="preserve"> </w:t>
      </w:r>
      <w:r w:rsidR="44F13182">
        <w:t>or</w:t>
      </w:r>
      <w:r>
        <w:t xml:space="preserve"> </w:t>
      </w:r>
      <w:r w:rsidRPr="004E2DAA">
        <w:t xml:space="preserve">in placebo vs. drug trial. Technical and biological replicates have different levels of independence, which must be taken into account during data interpretation. </w:t>
      </w:r>
    </w:p>
    <w:p w14:paraId="4145DBCA" w14:textId="0A6495C8" w:rsidR="005607A7" w:rsidRDefault="005607A7" w:rsidP="00ED6D8E">
      <w:pPr>
        <w:jc w:val="both"/>
      </w:pPr>
    </w:p>
    <w:p w14:paraId="6C6721D7" w14:textId="24F5A99D" w:rsidR="004E2DAA" w:rsidRPr="004E2DAA" w:rsidRDefault="005607A7" w:rsidP="00567FDF">
      <w:pPr>
        <w:jc w:val="both"/>
      </w:pPr>
      <w:r w:rsidRPr="004E2DAA">
        <w:t xml:space="preserve">For a given experiment, there are different levels to which samples can be matched - </w:t>
      </w:r>
      <w:r w:rsidR="00A6277A" w:rsidRPr="004E2DAA">
        <w:t>e.g.,</w:t>
      </w:r>
      <w:r w:rsidRPr="004E2DAA">
        <w:t xml:space="preserve"> same sample, sample protocol, covariates - the definition of technical replicate can therefore vary based on the number of variables included. </w:t>
      </w:r>
      <w:r w:rsidR="00EE4BD0">
        <w:t>The technical</w:t>
      </w:r>
      <w:r w:rsidRPr="004E2DAA">
        <w:t xml:space="preserve"> and biological replicates in </w:t>
      </w:r>
      <w:r w:rsidR="00EE4BD0">
        <w:t xml:space="preserve">SDRF depend </w:t>
      </w:r>
      <w:r w:rsidR="00F93C3E">
        <w:t>on</w:t>
      </w:r>
      <w:r w:rsidR="00EE4BD0">
        <w:t xml:space="preserve"> the factor variable under study.</w:t>
      </w:r>
      <w:r w:rsidR="002010C7">
        <w:t xml:space="preserve"> For example, if the aim </w:t>
      </w:r>
      <w:r w:rsidR="00891B08">
        <w:t xml:space="preserve">is </w:t>
      </w:r>
      <w:r w:rsidR="002010C7">
        <w:t xml:space="preserve">to </w:t>
      </w:r>
      <w:r w:rsidR="00F93C3E">
        <w:t>quantify</w:t>
      </w:r>
      <w:r w:rsidR="002010C7">
        <w:t xml:space="preserve"> </w:t>
      </w:r>
      <w:r w:rsidR="00936884">
        <w:t>protein expression</w:t>
      </w:r>
      <w:r w:rsidR="000B3998">
        <w:t xml:space="preserve"> </w:t>
      </w:r>
      <w:r w:rsidR="00891B08">
        <w:t xml:space="preserve">among different </w:t>
      </w:r>
      <w:r w:rsidR="003306BB">
        <w:t>tissue</w:t>
      </w:r>
      <w:r w:rsidR="00936884">
        <w:t>s</w:t>
      </w:r>
      <w:r w:rsidR="0065743F">
        <w:t xml:space="preserve"> probably the biological</w:t>
      </w:r>
      <w:r w:rsidRPr="004E2DAA">
        <w:t xml:space="preserve"> replicates are </w:t>
      </w:r>
      <w:r w:rsidR="0065743F">
        <w:t>different than if</w:t>
      </w:r>
      <w:r w:rsidR="00567FDF">
        <w:t xml:space="preserve"> the </w:t>
      </w:r>
      <w:r w:rsidR="0065743F">
        <w:t xml:space="preserve">aim </w:t>
      </w:r>
      <w:r w:rsidR="00567FDF">
        <w:t xml:space="preserve">is </w:t>
      </w:r>
      <w:r w:rsidR="0065743F">
        <w:t xml:space="preserve">to compare expression </w:t>
      </w:r>
      <w:r w:rsidR="001C66C2">
        <w:t xml:space="preserve">considering </w:t>
      </w:r>
      <w:proofErr w:type="spellStart"/>
      <w:r w:rsidR="001C66C2">
        <w:t>tumor</w:t>
      </w:r>
      <w:proofErr w:type="spellEnd"/>
      <w:r w:rsidR="001C66C2">
        <w:t xml:space="preserve"> size in different tissues. </w:t>
      </w:r>
      <w:r w:rsidR="003306BB">
        <w:t xml:space="preserve">  </w:t>
      </w:r>
      <w:r w:rsidR="002010C7">
        <w:t xml:space="preserve"> </w:t>
      </w:r>
      <w:r w:rsidR="00EE4BD0">
        <w:t xml:space="preserve"> </w:t>
      </w:r>
    </w:p>
    <w:p w14:paraId="2AA80FD3" w14:textId="77777777" w:rsidR="00BE795E" w:rsidRDefault="00BE795E" w:rsidP="00A82730">
      <w:pPr>
        <w:jc w:val="both"/>
        <w:rPr>
          <w:b/>
          <w:bCs/>
        </w:rPr>
      </w:pPr>
    </w:p>
    <w:p w14:paraId="6CE50520" w14:textId="6A9570C9" w:rsidR="00A82730" w:rsidRDefault="005607A7" w:rsidP="00A82730">
      <w:pPr>
        <w:jc w:val="both"/>
      </w:pPr>
      <w:r w:rsidRPr="004E2DAA">
        <w:rPr>
          <w:b/>
          <w:bCs/>
        </w:rPr>
        <w:t>Technical replicate</w:t>
      </w:r>
      <w:r w:rsidRPr="004E2DAA">
        <w:t xml:space="preserve">: </w:t>
      </w:r>
      <w:r w:rsidR="54DDEAAF">
        <w:t>It is defined as</w:t>
      </w:r>
      <w:r>
        <w:t xml:space="preserve"> </w:t>
      </w:r>
      <w:r w:rsidRPr="004E2DAA">
        <w:t>repeated measurements of the same sample</w:t>
      </w:r>
      <w:r w:rsidR="2D214237">
        <w:t xml:space="preserve">, </w:t>
      </w:r>
      <w:r w:rsidRPr="004E2DAA">
        <w:t xml:space="preserve">that represent independent measures of </w:t>
      </w:r>
      <w:r w:rsidR="00374379">
        <w:t xml:space="preserve">both signal and noise </w:t>
      </w:r>
      <w:r w:rsidRPr="004E2DAA">
        <w:t xml:space="preserve">associated with protocols or </w:t>
      </w:r>
      <w:r w:rsidRPr="00A56518">
        <w:t>equipment</w:t>
      </w:r>
      <w:r w:rsidR="00F601B7" w:rsidRPr="00A56518">
        <w:t xml:space="preserve"> </w:t>
      </w:r>
      <w:r w:rsidR="0048439E" w:rsidRPr="00A56518">
        <w:fldChar w:fldCharType="begin"/>
      </w:r>
      <w:r w:rsidR="00486BD8" w:rsidRPr="00A56518">
        <w:instrText xml:space="preserve"> ADDIN EN.CITE &lt;EndNote&gt;&lt;Cite&gt;&lt;Author&gt;Blainey&lt;/Author&gt;&lt;Year&gt;2014&lt;/Year&gt;&lt;RecNum&gt;595&lt;/RecNum&gt;&lt;DisplayText&gt;[6]&lt;/DisplayText&gt;&lt;record&gt;&lt;rec-number&gt;595&lt;/rec-number&gt;&lt;foreign-keys&gt;&lt;key app="EN" db-id="5dw0a5xfb0fxdjee2s9x9densasarfwstsst" timestamp="1603378306"&gt;595&lt;/key&gt;&lt;/foreign-keys&gt;&lt;ref-type name="Journal Article"&gt;17&lt;/ref-type&gt;&lt;contributors&gt;&lt;authors&gt;&lt;author&gt;Blainey, P.&lt;/author&gt;&lt;author&gt;Krzywinski, M.&lt;/author&gt;&lt;author&gt;Altman, N.&lt;/author&gt;&lt;/authors&gt;&lt;/contributors&gt;&lt;titles&gt;&lt;title&gt;Points of significance: replication&lt;/title&gt;&lt;secondary-title&gt;Nat Methods&lt;/secondary-title&gt;&lt;/titles&gt;&lt;periodical&gt;&lt;full-title&gt;Nat Methods&lt;/full-title&gt;&lt;/periodical&gt;&lt;pages&gt;879-80&lt;/pages&gt;&lt;volume&gt;11&lt;/volume&gt;&lt;number&gt;9&lt;/number&gt;&lt;edition&gt;2014/10/16&lt;/edition&gt;&lt;keywords&gt;&lt;keyword&gt;Animals&lt;/keyword&gt;&lt;keyword&gt;Base Sequence&lt;/keyword&gt;&lt;keyword&gt;Chromosome Mapping/*methods&lt;/keyword&gt;&lt;keyword&gt;Computer Simulation&lt;/keyword&gt;&lt;keyword&gt;*Data Interpretation, Statistical&lt;/keyword&gt;&lt;keyword&gt;Mice&lt;/keyword&gt;&lt;keyword&gt;*Models, Statistical&lt;/keyword&gt;&lt;keyword&gt;Molecular Sequence Data&lt;/keyword&gt;&lt;keyword&gt;RNA/*genetics&lt;/keyword&gt;&lt;keyword&gt;*Reproducibility of Results&lt;/keyword&gt;&lt;keyword&gt;*Sensitivity and Specificity&lt;/keyword&gt;&lt;keyword&gt;Sequence Analysis, RNA/*methods&lt;/keyword&gt;&lt;/keywords&gt;&lt;dates&gt;&lt;year&gt;2014&lt;/year&gt;&lt;pub-dates&gt;&lt;date&gt;Sep&lt;/date&gt;&lt;/pub-dates&gt;&lt;/dates&gt;&lt;isbn&gt;1548-7105 (Electronic)&amp;#xD;1548-7091 (Linking)&lt;/isbn&gt;&lt;accession-num&gt;25317452&lt;/accession-num&gt;&lt;urls&gt;&lt;related-urls&gt;&lt;url&gt;https://www.ncbi.nlm.nih.gov/pubmed/25317452&lt;/url&gt;&lt;/related-urls&gt;&lt;/urls&gt;&lt;electronic-resource-num&gt;10.1038/nmeth.3091&lt;/electronic-resource-num&gt;&lt;/record&gt;&lt;/Cite&gt;&lt;/EndNote&gt;</w:instrText>
      </w:r>
      <w:r w:rsidR="0048439E" w:rsidRPr="00A56518">
        <w:fldChar w:fldCharType="separate"/>
      </w:r>
      <w:r w:rsidR="00486BD8" w:rsidRPr="00A56518">
        <w:rPr>
          <w:noProof/>
        </w:rPr>
        <w:t>[6]</w:t>
      </w:r>
      <w:r w:rsidR="0048439E" w:rsidRPr="00A56518">
        <w:fldChar w:fldCharType="end"/>
      </w:r>
      <w:r w:rsidRPr="00A56518">
        <w:t>.</w:t>
      </w:r>
      <w:r w:rsidR="008D7CAB" w:rsidRPr="00A56518">
        <w:t xml:space="preserve"> In the</w:t>
      </w:r>
      <w:r w:rsidR="008D7CAB">
        <w:t xml:space="preserve"> SDRF-Proteomics</w:t>
      </w:r>
      <w:r w:rsidR="000C339E">
        <w:t>,</w:t>
      </w:r>
      <w:r w:rsidR="008D7CAB">
        <w:t xml:space="preserve"> technical replicate </w:t>
      </w:r>
      <w:r w:rsidR="000C339E">
        <w:t xml:space="preserve">information </w:t>
      </w:r>
      <w:r w:rsidR="008D7CAB">
        <w:t xml:space="preserve">MUST be provided </w:t>
      </w:r>
      <w:r w:rsidR="008D7CAB" w:rsidRPr="00F92021">
        <w:rPr>
          <w:i/>
          <w:iCs/>
        </w:rPr>
        <w:t>comme</w:t>
      </w:r>
      <w:r w:rsidR="00A82730">
        <w:rPr>
          <w:i/>
          <w:iCs/>
        </w:rPr>
        <w:t>n</w:t>
      </w:r>
      <w:r w:rsidR="008D7CAB" w:rsidRPr="00F92021">
        <w:rPr>
          <w:i/>
          <w:iCs/>
        </w:rPr>
        <w:t>t[technical replicate]</w:t>
      </w:r>
      <w:r w:rsidR="008D7CAB">
        <w:t xml:space="preserve">. </w:t>
      </w:r>
    </w:p>
    <w:p w14:paraId="0C3DD6B7" w14:textId="77777777" w:rsidR="004E2DAA" w:rsidRPr="004E2DAA" w:rsidRDefault="004E2DAA" w:rsidP="00C664A0"/>
    <w:p w14:paraId="5B1FEE30" w14:textId="1B05D75B" w:rsidR="005607A7" w:rsidRDefault="005607A7" w:rsidP="00ED6D8E">
      <w:pPr>
        <w:jc w:val="both"/>
      </w:pPr>
      <w:r w:rsidRPr="004E2DAA">
        <w:t xml:space="preserve">In MS-based proteomics a technical </w:t>
      </w:r>
      <w:r w:rsidR="1E90DCF6">
        <w:t xml:space="preserve">replicate </w:t>
      </w:r>
      <w:r w:rsidRPr="004E2DAA">
        <w:t xml:space="preserve">can be, for example, doing the full sample preparation from extraction to </w:t>
      </w:r>
      <w:r w:rsidR="60157682">
        <w:t>MS</w:t>
      </w:r>
      <w:r w:rsidRPr="004E2DAA">
        <w:t xml:space="preserve"> </w:t>
      </w:r>
      <w:r>
        <w:t>multi</w:t>
      </w:r>
      <w:r w:rsidR="1653A0AB">
        <w:t>ple</w:t>
      </w:r>
      <w:r w:rsidRPr="004E2DAA">
        <w:t xml:space="preserve"> times to control variability in the instrument </w:t>
      </w:r>
      <w:r w:rsidR="5585286F">
        <w:t>and</w:t>
      </w:r>
      <w:r>
        <w:t xml:space="preserve"> </w:t>
      </w:r>
      <w:r w:rsidRPr="004E2DAA">
        <w:t>sample preparation. Another valid exampl</w:t>
      </w:r>
      <w:r w:rsidR="009C213E">
        <w:t>e</w:t>
      </w:r>
      <w:r w:rsidR="79E7BEA2">
        <w:t xml:space="preserve"> would be to</w:t>
      </w:r>
      <w:r w:rsidRPr="004E2DAA">
        <w:t xml:space="preserve"> replicate only one part of the analytical method, for example, run the sample twice on the LC-MS/MS. Technical replicates indicate if measurements are scientifically robust or noisy, and how large the measured effect must be to stand out above that noise.</w:t>
      </w:r>
    </w:p>
    <w:p w14:paraId="70137BF0" w14:textId="77777777" w:rsidR="00ED6D8E" w:rsidRPr="004E2DAA" w:rsidRDefault="00ED6D8E" w:rsidP="00ED6D8E">
      <w:pPr>
        <w:jc w:val="both"/>
      </w:pPr>
    </w:p>
    <w:p w14:paraId="6E7705F1" w14:textId="3540AAB8" w:rsidR="009E3E38" w:rsidRDefault="005607A7" w:rsidP="00C664A0">
      <w:r w:rsidRPr="004E2DAA">
        <w:t xml:space="preserve">In the following example, the technical replicate column </w:t>
      </w:r>
      <w:r w:rsidR="007A4B6C">
        <w:t>enables to</w:t>
      </w:r>
      <w:r w:rsidRPr="004E2DAA">
        <w:t xml:space="preserve"> distinguish quantitative values of the same fraction but </w:t>
      </w:r>
      <w:r w:rsidR="00114ECD">
        <w:t xml:space="preserve">obtained from </w:t>
      </w:r>
      <w:r w:rsidRPr="004E2DAA">
        <w:t>different technical replicates.</w:t>
      </w:r>
    </w:p>
    <w:p w14:paraId="5993C110" w14:textId="77777777" w:rsidR="004E2DAA" w:rsidRPr="004E2DAA" w:rsidRDefault="004E2DAA" w:rsidP="00C664A0"/>
    <w:tbl>
      <w:tblPr>
        <w:tblW w:w="10951" w:type="dxa"/>
        <w:tblInd w:w="-859" w:type="dxa"/>
        <w:tblLayout w:type="fixed"/>
        <w:tblCellMar>
          <w:top w:w="15" w:type="dxa"/>
          <w:left w:w="15" w:type="dxa"/>
          <w:bottom w:w="15" w:type="dxa"/>
          <w:right w:w="15" w:type="dxa"/>
        </w:tblCellMar>
        <w:tblLook w:val="04A0" w:firstRow="1" w:lastRow="0" w:firstColumn="1" w:lastColumn="0" w:noHBand="0" w:noVBand="1"/>
      </w:tblPr>
      <w:tblGrid>
        <w:gridCol w:w="1277"/>
        <w:gridCol w:w="1134"/>
        <w:gridCol w:w="1701"/>
        <w:gridCol w:w="2409"/>
        <w:gridCol w:w="1985"/>
        <w:gridCol w:w="2445"/>
      </w:tblGrid>
      <w:tr w:rsidR="00483D48" w:rsidRPr="004E2DAA" w14:paraId="1D8A4D46"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8D617" w14:textId="77777777" w:rsidR="005607A7" w:rsidRPr="004E2DAA" w:rsidRDefault="005607A7" w:rsidP="002144DD">
            <w:pPr>
              <w:jc w:val="center"/>
              <w:rPr>
                <w:sz w:val="20"/>
                <w:szCs w:val="20"/>
              </w:rPr>
            </w:pPr>
            <w:r w:rsidRPr="004E2DAA">
              <w:rPr>
                <w:sz w:val="20"/>
                <w:szCs w:val="20"/>
              </w:rPr>
              <w:t>source name</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B9E3D6" w14:textId="77777777" w:rsidR="005607A7" w:rsidRPr="004E2DAA" w:rsidRDefault="005607A7" w:rsidP="002144DD">
            <w:pPr>
              <w:jc w:val="center"/>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66340D" w14:textId="77777777" w:rsidR="005607A7" w:rsidRPr="004E2DAA" w:rsidRDefault="005607A7" w:rsidP="002144DD">
            <w:pPr>
              <w:jc w:val="center"/>
              <w:rPr>
                <w:sz w:val="20"/>
                <w:szCs w:val="20"/>
              </w:rPr>
            </w:pPr>
            <w:r w:rsidRPr="004E2DAA">
              <w:rPr>
                <w:sz w:val="20"/>
                <w:szCs w:val="20"/>
              </w:rPr>
              <w:t>comment[label]</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6E7B01D" w14:textId="77777777" w:rsidR="005607A7" w:rsidRPr="004E2DAA" w:rsidRDefault="005607A7" w:rsidP="002144DD">
            <w:pPr>
              <w:jc w:val="center"/>
              <w:rPr>
                <w:sz w:val="20"/>
                <w:szCs w:val="20"/>
              </w:rPr>
            </w:pPr>
            <w:r w:rsidRPr="004E2DAA">
              <w:rPr>
                <w:sz w:val="20"/>
                <w:szCs w:val="20"/>
              </w:rPr>
              <w:t>comment[fraction identifier]</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15C16C2" w14:textId="77777777" w:rsidR="005607A7" w:rsidRPr="004E2DAA" w:rsidRDefault="005607A7" w:rsidP="002144DD">
            <w:pPr>
              <w:jc w:val="center"/>
              <w:rPr>
                <w:sz w:val="20"/>
                <w:szCs w:val="20"/>
              </w:rPr>
            </w:pPr>
            <w:r w:rsidRPr="004E2DAA">
              <w:rPr>
                <w:sz w:val="20"/>
                <w:szCs w:val="20"/>
              </w:rPr>
              <w:t>comment[technical replicate]</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E20297" w14:textId="77777777" w:rsidR="005607A7" w:rsidRPr="004E2DAA" w:rsidRDefault="005607A7" w:rsidP="002144DD">
            <w:pPr>
              <w:jc w:val="center"/>
              <w:rPr>
                <w:sz w:val="20"/>
                <w:szCs w:val="20"/>
              </w:rPr>
            </w:pPr>
            <w:r w:rsidRPr="004E2DAA">
              <w:rPr>
                <w:sz w:val="20"/>
                <w:szCs w:val="20"/>
              </w:rPr>
              <w:t>comment[data file]</w:t>
            </w:r>
          </w:p>
        </w:tc>
      </w:tr>
      <w:tr w:rsidR="00483D48" w:rsidRPr="004E2DAA" w14:paraId="6EB69CCF"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C664A0">
            <w:pPr>
              <w:rPr>
                <w:sz w:val="20"/>
                <w:szCs w:val="20"/>
              </w:rPr>
            </w:pPr>
            <w:r w:rsidRPr="004E2DAA">
              <w:rPr>
                <w:sz w:val="20"/>
                <w:szCs w:val="20"/>
              </w:rPr>
              <w:lastRenderedPageBreak/>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C664A0">
            <w:pPr>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5970B0C7" w:rsidR="005607A7" w:rsidRPr="004E2DAA" w:rsidRDefault="005607A7" w:rsidP="00C664A0">
            <w:pPr>
              <w:rPr>
                <w:sz w:val="20"/>
                <w:szCs w:val="20"/>
              </w:rPr>
            </w:pPr>
            <w:r w:rsidRPr="004E2DAA">
              <w:rPr>
                <w:sz w:val="20"/>
                <w:szCs w:val="20"/>
              </w:rPr>
              <w:t>label</w:t>
            </w:r>
            <w:r w:rsidR="004414AA">
              <w:rPr>
                <w:sz w:val="20"/>
                <w:szCs w:val="20"/>
              </w:rPr>
              <w:t>-</w:t>
            </w:r>
            <w:r w:rsidRPr="004E2DAA">
              <w:rPr>
                <w:sz w:val="20"/>
                <w:szCs w:val="20"/>
              </w:rPr>
              <w:t>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C664A0">
            <w:pPr>
              <w:rPr>
                <w:sz w:val="20"/>
                <w:szCs w:val="20"/>
              </w:rPr>
            </w:pPr>
            <w:r w:rsidRPr="004E2DAA">
              <w:rPr>
                <w:sz w:val="20"/>
                <w:szCs w:val="20"/>
              </w:rPr>
              <w:t>1</w:t>
            </w:r>
          </w:p>
        </w:tc>
        <w:tc>
          <w:tcPr>
            <w:tcW w:w="198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C664A0">
            <w:pPr>
              <w:rPr>
                <w:sz w:val="20"/>
                <w:szCs w:val="20"/>
              </w:rPr>
            </w:pPr>
            <w:r w:rsidRPr="004E2DAA">
              <w:rPr>
                <w:sz w:val="20"/>
                <w:szCs w:val="20"/>
              </w:rPr>
              <w:t>1</w:t>
            </w:r>
          </w:p>
        </w:tc>
        <w:tc>
          <w:tcPr>
            <w:tcW w:w="24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C664A0">
            <w:pPr>
              <w:rPr>
                <w:sz w:val="20"/>
                <w:szCs w:val="20"/>
              </w:rPr>
            </w:pPr>
            <w:r w:rsidRPr="004E2DAA">
              <w:rPr>
                <w:sz w:val="20"/>
                <w:szCs w:val="20"/>
              </w:rPr>
              <w:t>000261_C05_P0001563_A00_B00K_F1_TR1.RAW</w:t>
            </w:r>
          </w:p>
        </w:tc>
      </w:tr>
      <w:tr w:rsidR="00483D48" w:rsidRPr="004E2DAA" w14:paraId="6D1AD46B"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AAA85F"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0A2DCA" w14:textId="77777777" w:rsidR="005607A7" w:rsidRPr="004E2DAA" w:rsidRDefault="005607A7" w:rsidP="00C664A0">
            <w:pPr>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8B59CD"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00E8E3" w14:textId="77777777" w:rsidR="005607A7" w:rsidRPr="004E2DAA" w:rsidRDefault="005607A7" w:rsidP="00C664A0">
            <w:pPr>
              <w:rPr>
                <w:sz w:val="20"/>
                <w:szCs w:val="20"/>
              </w:rPr>
            </w:pPr>
            <w:r w:rsidRPr="004E2DAA">
              <w:rPr>
                <w:sz w:val="20"/>
                <w:szCs w:val="20"/>
              </w:rPr>
              <w:t>2</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F31705" w14:textId="77777777" w:rsidR="005607A7" w:rsidRPr="004E2DAA" w:rsidRDefault="005607A7" w:rsidP="00C664A0">
            <w:pPr>
              <w:rPr>
                <w:sz w:val="20"/>
                <w:szCs w:val="20"/>
              </w:rPr>
            </w:pPr>
            <w:r w:rsidRPr="004E2DAA">
              <w:rPr>
                <w:sz w:val="20"/>
                <w:szCs w:val="20"/>
              </w:rPr>
              <w:t>1</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C6EA63" w14:textId="77777777" w:rsidR="005607A7" w:rsidRPr="004E2DAA" w:rsidRDefault="005607A7" w:rsidP="00C664A0">
            <w:pPr>
              <w:rPr>
                <w:sz w:val="20"/>
                <w:szCs w:val="20"/>
              </w:rPr>
            </w:pPr>
            <w:r w:rsidRPr="004E2DAA">
              <w:rPr>
                <w:sz w:val="20"/>
                <w:szCs w:val="20"/>
              </w:rPr>
              <w:t>000261_C05_P0001563_A00_B00K_F2_TR1.RAW</w:t>
            </w:r>
          </w:p>
        </w:tc>
      </w:tr>
      <w:tr w:rsidR="00483D48" w:rsidRPr="004E2DAA" w14:paraId="538FD1AB"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C664A0">
            <w:pPr>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C664A0">
            <w:pPr>
              <w:rPr>
                <w:sz w:val="20"/>
                <w:szCs w:val="20"/>
              </w:rPr>
            </w:pPr>
            <w:r w:rsidRPr="004E2DAA">
              <w:rPr>
                <w:sz w:val="20"/>
                <w:szCs w:val="20"/>
              </w:rPr>
              <w:t>1</w:t>
            </w:r>
          </w:p>
        </w:tc>
        <w:tc>
          <w:tcPr>
            <w:tcW w:w="198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C664A0">
            <w:pPr>
              <w:rPr>
                <w:sz w:val="20"/>
                <w:szCs w:val="20"/>
              </w:rPr>
            </w:pPr>
            <w:r w:rsidRPr="004E2DAA">
              <w:rPr>
                <w:sz w:val="20"/>
                <w:szCs w:val="20"/>
              </w:rPr>
              <w:t>2</w:t>
            </w:r>
          </w:p>
        </w:tc>
        <w:tc>
          <w:tcPr>
            <w:tcW w:w="24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C664A0">
            <w:pPr>
              <w:rPr>
                <w:sz w:val="20"/>
                <w:szCs w:val="20"/>
              </w:rPr>
            </w:pPr>
            <w:r w:rsidRPr="004E2DAA">
              <w:rPr>
                <w:sz w:val="20"/>
                <w:szCs w:val="20"/>
              </w:rPr>
              <w:t>000261_C05_P0001563_A00_B00K_F1_TR2.RAW</w:t>
            </w:r>
          </w:p>
        </w:tc>
      </w:tr>
      <w:tr w:rsidR="00483D48" w:rsidRPr="004E2DAA" w14:paraId="77264466"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B6DC7"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75F5145" w14:textId="77777777" w:rsidR="005607A7" w:rsidRPr="004E2DAA" w:rsidRDefault="005607A7" w:rsidP="00C664A0">
            <w:pPr>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BDA612"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98F0DB" w14:textId="77777777" w:rsidR="005607A7" w:rsidRPr="004E2DAA" w:rsidRDefault="005607A7" w:rsidP="00C664A0">
            <w:pPr>
              <w:rPr>
                <w:sz w:val="20"/>
                <w:szCs w:val="20"/>
              </w:rPr>
            </w:pPr>
            <w:r w:rsidRPr="004E2DAA">
              <w:rPr>
                <w:sz w:val="20"/>
                <w:szCs w:val="20"/>
              </w:rPr>
              <w:t>2</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5CE61C" w14:textId="77777777" w:rsidR="005607A7" w:rsidRPr="004E2DAA" w:rsidRDefault="005607A7" w:rsidP="00C664A0">
            <w:pPr>
              <w:rPr>
                <w:sz w:val="20"/>
                <w:szCs w:val="20"/>
              </w:rPr>
            </w:pPr>
            <w:r w:rsidRPr="004E2DAA">
              <w:rPr>
                <w:sz w:val="20"/>
                <w:szCs w:val="20"/>
              </w:rPr>
              <w:t>2</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F4B73B" w14:textId="77777777" w:rsidR="005607A7" w:rsidRPr="004E2DAA" w:rsidRDefault="005607A7" w:rsidP="00C664A0">
            <w:pPr>
              <w:rPr>
                <w:sz w:val="20"/>
                <w:szCs w:val="20"/>
              </w:rPr>
            </w:pPr>
            <w:r w:rsidRPr="004E2DAA">
              <w:rPr>
                <w:sz w:val="20"/>
                <w:szCs w:val="20"/>
              </w:rPr>
              <w:t>000261_C05_P0001563_A00_B00K_F2_TR2.RAW</w:t>
            </w:r>
          </w:p>
        </w:tc>
      </w:tr>
    </w:tbl>
    <w:p w14:paraId="121AE189" w14:textId="77777777" w:rsidR="005607A7" w:rsidRPr="005607A7" w:rsidRDefault="005607A7" w:rsidP="00C664A0">
      <w:pPr>
        <w:rPr>
          <w:vanish/>
        </w:rPr>
      </w:pPr>
    </w:p>
    <w:p w14:paraId="27C048D6" w14:textId="77777777" w:rsidR="006F5104" w:rsidRDefault="006F5104" w:rsidP="00ED6D8E">
      <w:pPr>
        <w:jc w:val="both"/>
        <w:rPr>
          <w:b/>
          <w:bCs/>
        </w:rPr>
      </w:pPr>
    </w:p>
    <w:p w14:paraId="3950EE0D" w14:textId="29930952" w:rsidR="00147C29" w:rsidRDefault="00147C29" w:rsidP="00147C29">
      <w:pPr>
        <w:jc w:val="both"/>
      </w:pPr>
      <w:r>
        <w:t xml:space="preserve">In cases where a single sample is </w:t>
      </w:r>
      <w:proofErr w:type="spellStart"/>
      <w:r>
        <w:t>analyzed</w:t>
      </w:r>
      <w:proofErr w:type="spellEnd"/>
      <w:r>
        <w:t xml:space="preserve"> in multiple different ionization modes (e.g. positive and negative), these </w:t>
      </w:r>
      <w:r w:rsidR="004414AA">
        <w:t>are considered neither</w:t>
      </w:r>
      <w:r>
        <w:t xml:space="preserve"> technical replicates nor fractions, but rather different experimental conditions. </w:t>
      </w:r>
    </w:p>
    <w:p w14:paraId="536A8A85" w14:textId="77777777" w:rsidR="00147C29" w:rsidRDefault="00147C29" w:rsidP="00A56511">
      <w:pPr>
        <w:jc w:val="both"/>
        <w:rPr>
          <w:b/>
          <w:bCs/>
        </w:rPr>
      </w:pPr>
    </w:p>
    <w:p w14:paraId="04371802" w14:textId="451CE457" w:rsidR="004E2DAA" w:rsidRPr="005607A7" w:rsidRDefault="005607A7" w:rsidP="00ED6D8E">
      <w:pPr>
        <w:jc w:val="both"/>
      </w:pPr>
      <w:r w:rsidRPr="005607A7">
        <w:rPr>
          <w:b/>
          <w:bCs/>
        </w:rPr>
        <w:t>Biological replicate</w:t>
      </w:r>
      <w:r w:rsidRPr="005607A7">
        <w:t xml:space="preserve">: </w:t>
      </w:r>
      <w:r w:rsidR="004D5786">
        <w:t>It is defined as</w:t>
      </w:r>
      <w:r>
        <w:t xml:space="preserve"> </w:t>
      </w:r>
      <w:r w:rsidR="2E7A19B4">
        <w:t>independent</w:t>
      </w:r>
      <w:r w:rsidRPr="005607A7">
        <w:t xml:space="preserve"> measurements of biologically distinct samples that capture biological variation, which may itself be a subject of study or a source of </w:t>
      </w:r>
      <w:r w:rsidR="2FED215E">
        <w:t>variation unrelated to the purposes of the study</w:t>
      </w:r>
      <w:r>
        <w:t>.</w:t>
      </w:r>
      <w:r w:rsidRPr="005607A7">
        <w:t xml:space="preserve"> </w:t>
      </w:r>
      <w:r w:rsidR="00D21A94">
        <w:t xml:space="preserve">In SDRF-Proteomics, </w:t>
      </w:r>
      <w:r w:rsidR="00533223">
        <w:t>s</w:t>
      </w:r>
      <w:r w:rsidR="00D21A94">
        <w:t xml:space="preserve">amples with the same characteristics </w:t>
      </w:r>
      <w:r w:rsidR="00533223">
        <w:t xml:space="preserve">used </w:t>
      </w:r>
      <w:r w:rsidR="00784764">
        <w:t>for the same factor value</w:t>
      </w:r>
      <w:r w:rsidR="00533223">
        <w:t>s</w:t>
      </w:r>
      <w:r w:rsidR="00784764">
        <w:t xml:space="preserve"> are considered</w:t>
      </w:r>
      <w:r w:rsidRPr="005607A7">
        <w:t xml:space="preserve"> biological replicates</w:t>
      </w:r>
      <w:r w:rsidR="00D22BB0">
        <w:t xml:space="preserve">. </w:t>
      </w:r>
      <w:r w:rsidR="00784764">
        <w:t xml:space="preserve"> </w:t>
      </w:r>
      <w:r w:rsidR="00D22BB0">
        <w:t>B</w:t>
      </w:r>
      <w:r w:rsidR="700AB91A">
        <w:t>iological</w:t>
      </w:r>
      <w:r w:rsidR="00FB1D4C">
        <w:t xml:space="preserve"> </w:t>
      </w:r>
      <w:r w:rsidR="700AB91A">
        <w:t xml:space="preserve"> replicates </w:t>
      </w:r>
      <w:r w:rsidR="00D22BB0">
        <w:t>MUST</w:t>
      </w:r>
      <w:r w:rsidR="700AB91A">
        <w:t xml:space="preserve"> be annotated</w:t>
      </w:r>
      <w:r w:rsidR="19F5DC6B">
        <w:t xml:space="preserve"> </w:t>
      </w:r>
      <w:r w:rsidR="700AB91A">
        <w:t>using </w:t>
      </w:r>
      <w:r w:rsidR="700AB91A" w:rsidRPr="187EA46F">
        <w:rPr>
          <w:i/>
          <w:iCs/>
        </w:rPr>
        <w:t>characteristics[biological replicate</w:t>
      </w:r>
      <w:r w:rsidR="700AB91A" w:rsidRPr="08D355E0">
        <w:rPr>
          <w:i/>
          <w:iCs/>
        </w:rPr>
        <w:t>]</w:t>
      </w:r>
      <w:r w:rsidR="00D22BB0">
        <w:t xml:space="preserve">. </w:t>
      </w:r>
      <w:r w:rsidR="00D22BB0" w:rsidDel="00D22BB0">
        <w:t xml:space="preserve"> </w:t>
      </w:r>
    </w:p>
    <w:p w14:paraId="41D5A868" w14:textId="77777777" w:rsidR="004E2DAA" w:rsidRPr="004E2DAA" w:rsidRDefault="004E2DAA" w:rsidP="00C664A0"/>
    <w:p w14:paraId="391B635D" w14:textId="534A2DDC" w:rsidR="00147C29" w:rsidRDefault="00533223" w:rsidP="00567FDF">
      <w:pPr>
        <w:jc w:val="both"/>
        <w:rPr>
          <w:color w:val="0000FF"/>
          <w:u w:val="single"/>
        </w:rPr>
      </w:pPr>
      <w:r>
        <w:t xml:space="preserve">One </w:t>
      </w:r>
      <w:r w:rsidR="005607A7" w:rsidRPr="005607A7">
        <w:t xml:space="preserve">example </w:t>
      </w:r>
      <w:r>
        <w:t>containing</w:t>
      </w:r>
      <w:r w:rsidR="005607A7" w:rsidRPr="005607A7">
        <w:t xml:space="preserve"> explicit annotation of the biological replicates can be found here:</w:t>
      </w:r>
      <w:r w:rsidR="00D82125">
        <w:t xml:space="preserve"> </w:t>
      </w:r>
      <w:hyperlink r:id="rId51" w:history="1">
        <w:r w:rsidR="0063778C" w:rsidRPr="005F4003">
          <w:rPr>
            <w:rStyle w:val="Lienhypertexte"/>
          </w:rPr>
          <w:t>https://github.com/bigbio/proteomics-sample-metadata/blob/master/annotated-projects/PXD006401</w:t>
        </w:r>
      </w:hyperlink>
    </w:p>
    <w:p w14:paraId="4DA4B25F" w14:textId="77777777" w:rsidR="0063778C" w:rsidRDefault="0063778C" w:rsidP="00567FDF">
      <w:pPr>
        <w:jc w:val="both"/>
        <w:rPr>
          <w:rStyle w:val="Lienhypertexte"/>
        </w:rPr>
      </w:pPr>
    </w:p>
    <w:p w14:paraId="7F43A433" w14:textId="34D650B8" w:rsidR="004E2DAA" w:rsidRDefault="004E2DAA" w:rsidP="00C664A0"/>
    <w:p w14:paraId="1CE36B9A" w14:textId="7D7C45FD" w:rsidR="004E2DAA" w:rsidRPr="00FC05A7" w:rsidRDefault="004E2DAA" w:rsidP="00ED6D8E">
      <w:pPr>
        <w:pStyle w:val="Titre1"/>
      </w:pPr>
      <w:bookmarkStart w:id="39" w:name="_Toc53173094"/>
      <w:bookmarkStart w:id="40" w:name="_Toc67562074"/>
      <w:bookmarkStart w:id="41" w:name="_Toc135742246"/>
      <w:r w:rsidRPr="00FC05A7">
        <w:t>Data properties</w:t>
      </w:r>
      <w:bookmarkEnd w:id="39"/>
      <w:bookmarkEnd w:id="40"/>
      <w:r w:rsidR="00423C36">
        <w:t>.</w:t>
      </w:r>
      <w:bookmarkEnd w:id="41"/>
    </w:p>
    <w:p w14:paraId="7636D969" w14:textId="77777777" w:rsidR="004E2DAA" w:rsidRPr="00FC05A7" w:rsidRDefault="004E2DAA" w:rsidP="00C664A0"/>
    <w:p w14:paraId="6319CD56" w14:textId="0B13CF6B" w:rsidR="007E0C22" w:rsidRPr="007E0C22" w:rsidRDefault="00CB2DE5" w:rsidP="0063778C">
      <w:pPr>
        <w:pStyle w:val="Titre2"/>
      </w:pPr>
      <w:bookmarkStart w:id="42" w:name="_Toc53173095"/>
      <w:bookmarkStart w:id="43" w:name="_Toc67562075"/>
      <w:bookmarkStart w:id="44" w:name="_Toc135742247"/>
      <w:r w:rsidRPr="00567FDF">
        <w:rPr>
          <w:b/>
          <w:bCs/>
        </w:rPr>
        <w:t>9</w:t>
      </w:r>
      <w:r w:rsidR="00F34671" w:rsidRPr="00FC05A7">
        <w:rPr>
          <w:b/>
          <w:bCs/>
        </w:rPr>
        <w:t xml:space="preserve">.1 </w:t>
      </w:r>
      <w:r w:rsidR="005607A7" w:rsidRPr="00FC05A7">
        <w:rPr>
          <w:b/>
          <w:bCs/>
        </w:rPr>
        <w:t>Type and Model of Mass Spectrometer</w:t>
      </w:r>
      <w:bookmarkEnd w:id="42"/>
      <w:bookmarkEnd w:id="43"/>
      <w:r w:rsidR="00423C36">
        <w:rPr>
          <w:b/>
          <w:bCs/>
        </w:rPr>
        <w:t>.</w:t>
      </w:r>
      <w:bookmarkEnd w:id="44"/>
    </w:p>
    <w:p w14:paraId="73E9507A" w14:textId="4A7B9B40" w:rsidR="007E0C22" w:rsidRDefault="005607A7" w:rsidP="00F34671">
      <w:pPr>
        <w:jc w:val="both"/>
      </w:pPr>
      <w:r w:rsidRPr="005607A7">
        <w:t xml:space="preserve">The mass spectrometer </w:t>
      </w:r>
      <w:r w:rsidR="00140B66">
        <w:t xml:space="preserve">model </w:t>
      </w:r>
      <w:r w:rsidRPr="005607A7">
        <w:t>SHOULD be specified as </w:t>
      </w:r>
      <w:r w:rsidR="004414AA">
        <w:t xml:space="preserve">a </w:t>
      </w:r>
      <w:r w:rsidRPr="004214A0">
        <w:rPr>
          <w:i/>
        </w:rPr>
        <w:t>comment[instrument]</w:t>
      </w:r>
      <w:r w:rsidRPr="005607A7">
        <w:t>. Possible values are listed under</w:t>
      </w:r>
      <w:r w:rsidR="00140B66">
        <w:t xml:space="preserve"> the</w:t>
      </w:r>
      <w:r w:rsidRPr="005607A7">
        <w:t> </w:t>
      </w:r>
      <w:hyperlink r:id="rId52">
        <w:r w:rsidR="4B15F54E" w:rsidRPr="361E433D">
          <w:rPr>
            <w:rStyle w:val="Lienhypertexte"/>
          </w:rPr>
          <w:t>instrument model</w:t>
        </w:r>
      </w:hyperlink>
      <w:r w:rsidR="5B20F4BD">
        <w:t xml:space="preserve"> </w:t>
      </w:r>
      <w:r w:rsidR="4B15F54E">
        <w:t>term.</w:t>
      </w:r>
      <w:r w:rsidR="00F34671">
        <w:t xml:space="preserve"> </w:t>
      </w:r>
      <w:r w:rsidRPr="005607A7">
        <w:t>Additionally, it is strongly RECOMMENDED to include </w:t>
      </w:r>
      <w:r w:rsidRPr="004214A0">
        <w:rPr>
          <w:i/>
        </w:rPr>
        <w:t xml:space="preserve">comment[MS2 </w:t>
      </w:r>
      <w:proofErr w:type="spellStart"/>
      <w:r w:rsidRPr="004214A0">
        <w:rPr>
          <w:i/>
        </w:rPr>
        <w:t>analyzer</w:t>
      </w:r>
      <w:proofErr w:type="spellEnd"/>
      <w:r w:rsidRPr="004214A0">
        <w:rPr>
          <w:i/>
        </w:rPr>
        <w:t xml:space="preserve"> type]</w:t>
      </w:r>
      <w:r w:rsidRPr="005607A7">
        <w:t>. This is important e.g</w:t>
      </w:r>
      <w:r w:rsidR="00FE3166" w:rsidRPr="005607A7">
        <w:t>.,</w:t>
      </w:r>
      <w:r w:rsidRPr="005607A7">
        <w:t xml:space="preserve"> for Orbitrap models where MS2 scans can be acquired either in the Orbitrap or in the ion trap. Setting this value allows </w:t>
      </w:r>
      <w:r w:rsidR="004414AA">
        <w:t>differentiating</w:t>
      </w:r>
      <w:r w:rsidRPr="005607A7">
        <w:t xml:space="preserve"> high-resolution MS/MS data. Possible values of </w:t>
      </w:r>
      <w:r w:rsidRPr="004214A0">
        <w:rPr>
          <w:i/>
        </w:rPr>
        <w:t xml:space="preserve">comment[MS2 </w:t>
      </w:r>
      <w:proofErr w:type="spellStart"/>
      <w:r w:rsidRPr="004214A0">
        <w:rPr>
          <w:i/>
        </w:rPr>
        <w:t>analyzer</w:t>
      </w:r>
      <w:proofErr w:type="spellEnd"/>
      <w:r w:rsidRPr="004214A0">
        <w:rPr>
          <w:i/>
        </w:rPr>
        <w:t xml:space="preserve"> type]</w:t>
      </w:r>
      <w:r w:rsidRPr="005607A7">
        <w:t> </w:t>
      </w:r>
      <w:r w:rsidR="00DC4422">
        <w:t>can be found in the following url:</w:t>
      </w:r>
      <w:r w:rsidRPr="005607A7">
        <w:t> </w:t>
      </w:r>
      <w:hyperlink r:id="rId53">
        <w:r w:rsidR="4B15F54E" w:rsidRPr="361E433D">
          <w:rPr>
            <w:rStyle w:val="Lienhypertexte"/>
          </w:rPr>
          <w:t xml:space="preserve">mass </w:t>
        </w:r>
        <w:proofErr w:type="spellStart"/>
        <w:r w:rsidR="4B15F54E" w:rsidRPr="361E433D">
          <w:rPr>
            <w:rStyle w:val="Lienhypertexte"/>
          </w:rPr>
          <w:t>analyzer</w:t>
        </w:r>
        <w:proofErr w:type="spellEnd"/>
        <w:r w:rsidR="4B15F54E" w:rsidRPr="361E433D">
          <w:rPr>
            <w:rStyle w:val="Lienhypertexte"/>
          </w:rPr>
          <w:t xml:space="preserve"> types</w:t>
        </w:r>
      </w:hyperlink>
      <w:r w:rsidR="4B15F54E">
        <w:t>.</w:t>
      </w:r>
    </w:p>
    <w:p w14:paraId="0DB86FA2" w14:textId="77777777" w:rsidR="007E0C22" w:rsidRDefault="007E0C22" w:rsidP="00C664A0"/>
    <w:p w14:paraId="603F375C" w14:textId="1CFC21FF" w:rsidR="007E0C22" w:rsidRDefault="00CB2DE5" w:rsidP="0063778C">
      <w:pPr>
        <w:pStyle w:val="Titre2"/>
      </w:pPr>
      <w:bookmarkStart w:id="45" w:name="_Toc53173096"/>
      <w:bookmarkStart w:id="46" w:name="_Toc67562076"/>
      <w:bookmarkStart w:id="47" w:name="_Toc135742248"/>
      <w:r>
        <w:rPr>
          <w:b/>
          <w:bCs/>
        </w:rPr>
        <w:t>9</w:t>
      </w:r>
      <w:r w:rsidR="00F34671" w:rsidRPr="00F34671">
        <w:rPr>
          <w:b/>
          <w:bCs/>
        </w:rPr>
        <w:t xml:space="preserve">.2 </w:t>
      </w:r>
      <w:r w:rsidR="005607A7" w:rsidRPr="00F34671">
        <w:rPr>
          <w:b/>
          <w:bCs/>
        </w:rPr>
        <w:t>Label annotations</w:t>
      </w:r>
      <w:bookmarkEnd w:id="45"/>
      <w:bookmarkEnd w:id="46"/>
      <w:r w:rsidR="00423C36">
        <w:rPr>
          <w:b/>
          <w:bCs/>
        </w:rPr>
        <w:t>.</w:t>
      </w:r>
      <w:bookmarkEnd w:id="47"/>
    </w:p>
    <w:p w14:paraId="72FF3832" w14:textId="6D36617B" w:rsidR="007E0C22" w:rsidRDefault="005607A7" w:rsidP="00F34671">
      <w:pPr>
        <w:jc w:val="both"/>
      </w:pPr>
      <w:r w:rsidRPr="005607A7">
        <w:t xml:space="preserve">In order to annotate quantitative </w:t>
      </w:r>
      <w:r w:rsidR="2BF02794">
        <w:t>datasets</w:t>
      </w:r>
      <w:r w:rsidRPr="005607A7">
        <w:t xml:space="preserve">, SDRF </w:t>
      </w:r>
      <w:r w:rsidR="00140B66">
        <w:t>makes</w:t>
      </w:r>
      <w:r w:rsidRPr="005607A7">
        <w:t xml:space="preserve"> use </w:t>
      </w:r>
      <w:r w:rsidR="00140B66">
        <w:t>of</w:t>
      </w:r>
      <w:r w:rsidRPr="005607A7">
        <w:t xml:space="preserve"> tags for each channel associated with the sample in </w:t>
      </w:r>
      <w:r w:rsidR="00140B66">
        <w:t>a column named</w:t>
      </w:r>
      <w:r w:rsidRPr="005607A7">
        <w:t xml:space="preserve"> </w:t>
      </w:r>
      <w:r w:rsidRPr="0078762A">
        <w:rPr>
          <w:i/>
        </w:rPr>
        <w:t>comment[label]</w:t>
      </w:r>
      <w:r w:rsidRPr="005607A7">
        <w:t>. The label values are organized under the following ontology term </w:t>
      </w:r>
      <w:hyperlink r:id="rId54">
        <w:r w:rsidRPr="72B7514F">
          <w:rPr>
            <w:rStyle w:val="Lienhypertexte"/>
          </w:rPr>
          <w:t>Label</w:t>
        </w:r>
      </w:hyperlink>
      <w:r>
        <w:t>.</w:t>
      </w:r>
      <w:r w:rsidR="00F34671">
        <w:t xml:space="preserve"> </w:t>
      </w:r>
      <w:r w:rsidRPr="005607A7">
        <w:t>Some of the most popular labels are:</w:t>
      </w:r>
    </w:p>
    <w:p w14:paraId="79AE34E5" w14:textId="77777777" w:rsidR="007E0C22" w:rsidRDefault="007E0C22" w:rsidP="00C664A0"/>
    <w:p w14:paraId="3B7E9C95" w14:textId="1A096448" w:rsidR="007E0C22" w:rsidRPr="00F34671" w:rsidRDefault="005607A7" w:rsidP="0063778C">
      <w:pPr>
        <w:pStyle w:val="Paragraphedeliste"/>
        <w:numPr>
          <w:ilvl w:val="0"/>
          <w:numId w:val="7"/>
        </w:numPr>
        <w:rPr>
          <w:b/>
          <w:bCs/>
        </w:rPr>
      </w:pPr>
      <w:r w:rsidRPr="005607A7">
        <w:lastRenderedPageBreak/>
        <w:t>For label-free experiments</w:t>
      </w:r>
      <w:r w:rsidR="004414AA">
        <w:t>,</w:t>
      </w:r>
      <w:r w:rsidRPr="005607A7">
        <w:t xml:space="preserve"> the value </w:t>
      </w:r>
      <w:r w:rsidR="5AE66871">
        <w:t>SHOULD</w:t>
      </w:r>
      <w:r w:rsidRPr="005607A7">
        <w:t xml:space="preserve"> </w:t>
      </w:r>
      <w:r w:rsidR="007403D4" w:rsidRPr="005607A7">
        <w:t>be</w:t>
      </w:r>
      <w:r w:rsidR="00567FDF">
        <w:t xml:space="preserve">: </w:t>
      </w:r>
      <w:r w:rsidR="00C21D63">
        <w:t>label free sample</w:t>
      </w:r>
      <w:r w:rsidR="00277F50">
        <w:t>.</w:t>
      </w:r>
    </w:p>
    <w:p w14:paraId="412AE890" w14:textId="77777777" w:rsidR="007E0C22" w:rsidRDefault="007E0C22" w:rsidP="00C664A0"/>
    <w:p w14:paraId="3AFEC7A4" w14:textId="0853BEE0" w:rsidR="007E0C22" w:rsidRDefault="005607A7" w:rsidP="0063778C">
      <w:pPr>
        <w:pStyle w:val="Paragraphedeliste"/>
        <w:numPr>
          <w:ilvl w:val="0"/>
          <w:numId w:val="7"/>
        </w:numPr>
      </w:pPr>
      <w:r w:rsidRPr="005607A7">
        <w:t xml:space="preserve">For TMT experiments the SDRF </w:t>
      </w:r>
      <w:r w:rsidR="00277F50">
        <w:t xml:space="preserve">can </w:t>
      </w:r>
      <w:r w:rsidRPr="005607A7">
        <w:t xml:space="preserve">use the PRIDE ontology terms under </w:t>
      </w:r>
      <w:r w:rsidR="004414AA">
        <w:t xml:space="preserve">the </w:t>
      </w:r>
      <w:r w:rsidRPr="005607A7">
        <w:t>sample label. Here some examples of TMT channels:</w:t>
      </w:r>
    </w:p>
    <w:p w14:paraId="5B3DC288" w14:textId="77777777" w:rsidR="007E0C22" w:rsidRDefault="007E0C22" w:rsidP="00C664A0"/>
    <w:p w14:paraId="15CEB0B2" w14:textId="062C8741" w:rsidR="007E0C22" w:rsidRDefault="005607A7" w:rsidP="0063778C">
      <w:pPr>
        <w:pStyle w:val="Paragraphedeliste"/>
        <w:numPr>
          <w:ilvl w:val="1"/>
          <w:numId w:val="7"/>
        </w:numPr>
      </w:pPr>
      <w:r w:rsidRPr="005607A7">
        <w:t>TMT126, TMT127, TMT127C, TMT127N, TMT128, TMT128C, TMT128N, TMT129, TMT129C, TMT129N, TMT130, TMT130C, TMT130N, TMT131</w:t>
      </w:r>
    </w:p>
    <w:p w14:paraId="52F385F7" w14:textId="77777777" w:rsidR="007E0C22" w:rsidRDefault="007E0C22" w:rsidP="00C664A0"/>
    <w:p w14:paraId="2CF808D2" w14:textId="70FE42D1" w:rsidR="003C44DE" w:rsidRDefault="005607A7" w:rsidP="007432F9">
      <w:pPr>
        <w:jc w:val="both"/>
      </w:pPr>
      <w:r w:rsidRPr="005607A7">
        <w:t xml:space="preserve">In order to achieve a clear relationship between the label and the </w:t>
      </w:r>
      <w:r w:rsidR="000263E2" w:rsidRPr="005607A7">
        <w:t xml:space="preserve">sample </w:t>
      </w:r>
      <w:r w:rsidR="000263E2">
        <w:t>characteristics</w:t>
      </w:r>
      <w:r w:rsidRPr="005607A7">
        <w:t xml:space="preserve">, each channel of each sample (in multiplex experiments) </w:t>
      </w:r>
      <w:r w:rsidR="005435B2">
        <w:t>MUST</w:t>
      </w:r>
      <w:r w:rsidR="15C77E9F">
        <w:t xml:space="preserve"> </w:t>
      </w:r>
      <w:r w:rsidRPr="005607A7">
        <w:t>be defined in a separate row: </w:t>
      </w:r>
      <w:r w:rsidRPr="005607A7">
        <w:rPr>
          <w:b/>
          <w:bCs/>
        </w:rPr>
        <w:t>one row per channel used (annotated with the</w:t>
      </w:r>
      <w:r w:rsidR="007E0C22">
        <w:rPr>
          <w:b/>
          <w:bCs/>
        </w:rPr>
        <w:t xml:space="preserve"> </w:t>
      </w:r>
      <w:r w:rsidRPr="005607A7">
        <w:rPr>
          <w:b/>
          <w:bCs/>
        </w:rPr>
        <w:t>corresponding </w:t>
      </w:r>
      <w:r w:rsidRPr="004214A0">
        <w:rPr>
          <w:b/>
          <w:i/>
        </w:rPr>
        <w:t>comment[label]</w:t>
      </w:r>
      <w:r w:rsidR="00FD068D">
        <w:rPr>
          <w:b/>
          <w:bCs/>
        </w:rPr>
        <w:t>)</w:t>
      </w:r>
      <w:r w:rsidRPr="005607A7">
        <w:t>.</w:t>
      </w:r>
    </w:p>
    <w:p w14:paraId="0445D2E7" w14:textId="77777777" w:rsidR="00F34671" w:rsidRDefault="00F34671" w:rsidP="00C664A0">
      <w:pPr>
        <w:rPr>
          <w:b/>
          <w:bCs/>
        </w:rPr>
      </w:pPr>
    </w:p>
    <w:p w14:paraId="4904271E" w14:textId="194EAE8F" w:rsidR="003C44DE" w:rsidRDefault="00CB2DE5" w:rsidP="0063778C">
      <w:pPr>
        <w:pStyle w:val="Titre2"/>
      </w:pPr>
      <w:bookmarkStart w:id="48" w:name="_Toc53173097"/>
      <w:bookmarkStart w:id="49" w:name="_Toc67562077"/>
      <w:bookmarkStart w:id="50" w:name="_Toc135742249"/>
      <w:r>
        <w:rPr>
          <w:b/>
          <w:bCs/>
        </w:rPr>
        <w:t>9</w:t>
      </w:r>
      <w:r w:rsidR="00F34671" w:rsidRPr="00F34671">
        <w:rPr>
          <w:b/>
          <w:bCs/>
        </w:rPr>
        <w:t xml:space="preserve">.3 </w:t>
      </w:r>
      <w:r w:rsidR="005607A7" w:rsidRPr="00F34671">
        <w:rPr>
          <w:b/>
          <w:bCs/>
        </w:rPr>
        <w:t>Additional RAW file properties</w:t>
      </w:r>
      <w:bookmarkEnd w:id="48"/>
      <w:bookmarkEnd w:id="49"/>
      <w:r w:rsidR="00423C36">
        <w:rPr>
          <w:b/>
          <w:bCs/>
        </w:rPr>
        <w:t>.</w:t>
      </w:r>
      <w:bookmarkEnd w:id="50"/>
    </w:p>
    <w:p w14:paraId="608E6DA5" w14:textId="213A4F3A" w:rsidR="005607A7" w:rsidRDefault="2C3F04E8" w:rsidP="004F415B">
      <w:pPr>
        <w:jc w:val="both"/>
      </w:pPr>
      <w:r>
        <w:t>It is</w:t>
      </w:r>
      <w:r w:rsidR="005607A7">
        <w:t xml:space="preserve"> RECOMMEND</w:t>
      </w:r>
      <w:r w:rsidR="751014F8">
        <w:t>ED to</w:t>
      </w:r>
      <w:r w:rsidR="005607A7">
        <w:t xml:space="preserve"> </w:t>
      </w:r>
      <w:r w:rsidR="00F34671">
        <w:t>includ</w:t>
      </w:r>
      <w:r w:rsidR="1AF9C164">
        <w:t>e</w:t>
      </w:r>
      <w:r w:rsidR="005607A7" w:rsidRPr="005607A7">
        <w:t xml:space="preserve"> the public URI of the </w:t>
      </w:r>
      <w:r w:rsidR="4B15F54E">
        <w:t>file</w:t>
      </w:r>
      <w:r w:rsidR="6E4E4558">
        <w:t>s</w:t>
      </w:r>
      <w:r w:rsidR="0023660C">
        <w:t>,</w:t>
      </w:r>
      <w:r w:rsidR="005607A7" w:rsidRPr="005607A7">
        <w:t xml:space="preserve"> if available. For </w:t>
      </w:r>
      <w:r w:rsidR="003C44DE" w:rsidRPr="005607A7">
        <w:t>example,</w:t>
      </w:r>
      <w:r w:rsidR="005607A7" w:rsidRPr="005607A7">
        <w:t xml:space="preserve"> for </w:t>
      </w:r>
      <w:proofErr w:type="spellStart"/>
      <w:r w:rsidR="005607A7" w:rsidRPr="005607A7">
        <w:t>ProteomeXchange</w:t>
      </w:r>
      <w:proofErr w:type="spellEnd"/>
      <w:r w:rsidR="005607A7" w:rsidRPr="005607A7">
        <w:t xml:space="preserve"> datasets</w:t>
      </w:r>
      <w:r w:rsidR="52D144C5">
        <w:t>,</w:t>
      </w:r>
      <w:r w:rsidR="005607A7" w:rsidRPr="005607A7">
        <w:t xml:space="preserve"> the URI from the FTP </w:t>
      </w:r>
      <w:r w:rsidR="5AE58B9C">
        <w:t>location</w:t>
      </w:r>
      <w:r w:rsidR="005607A7">
        <w:t xml:space="preserve"> </w:t>
      </w:r>
      <w:r w:rsidR="5789BF6E">
        <w:t>COULD</w:t>
      </w:r>
      <w:r w:rsidR="005607A7" w:rsidRPr="005607A7">
        <w:t xml:space="preserve"> be provided:</w:t>
      </w:r>
    </w:p>
    <w:p w14:paraId="028DD016" w14:textId="77777777" w:rsidR="003C44DE" w:rsidRPr="003C44DE" w:rsidRDefault="003C44DE" w:rsidP="00C664A0"/>
    <w:tbl>
      <w:tblPr>
        <w:tblW w:w="8936" w:type="dxa"/>
        <w:tblLayout w:type="fixed"/>
        <w:tblCellMar>
          <w:top w:w="15" w:type="dxa"/>
          <w:left w:w="15" w:type="dxa"/>
          <w:bottom w:w="15" w:type="dxa"/>
          <w:right w:w="15" w:type="dxa"/>
        </w:tblCellMar>
        <w:tblLook w:val="04A0" w:firstRow="1" w:lastRow="0" w:firstColumn="1" w:lastColumn="0" w:noHBand="0" w:noVBand="1"/>
      </w:tblPr>
      <w:tblGrid>
        <w:gridCol w:w="1268"/>
        <w:gridCol w:w="851"/>
        <w:gridCol w:w="6817"/>
      </w:tblGrid>
      <w:tr w:rsidR="005607A7" w:rsidRPr="005607A7" w14:paraId="5B19D521" w14:textId="77777777" w:rsidTr="5890466F">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3114DE6" w14:textId="6856AF28" w:rsidR="005607A7" w:rsidRPr="005607A7" w:rsidRDefault="724C6720" w:rsidP="00C664A0">
            <w:pPr>
              <w:rPr>
                <w:sz w:val="20"/>
                <w:szCs w:val="20"/>
              </w:rPr>
            </w:pPr>
            <w:r w:rsidRPr="5890466F">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E64D2A" w14:textId="77777777" w:rsidR="005607A7" w:rsidRPr="005607A7" w:rsidRDefault="005607A7" w:rsidP="00C664A0">
            <w:pPr>
              <w:rPr>
                <w:b/>
                <w:bCs/>
              </w:rPr>
            </w:pPr>
            <w:r w:rsidRPr="005607A7">
              <w:rPr>
                <w:b/>
                <w:bCs/>
              </w:rPr>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32B3193" w14:textId="1636E935" w:rsidR="005607A7" w:rsidRPr="005607A7" w:rsidRDefault="00F34671" w:rsidP="00C664A0">
            <w:pPr>
              <w:rPr>
                <w:b/>
                <w:bCs/>
              </w:rPr>
            </w:pPr>
            <w:r w:rsidRPr="005607A7">
              <w:rPr>
                <w:b/>
                <w:bCs/>
              </w:rPr>
              <w:t>comment[</w:t>
            </w:r>
            <w:r w:rsidR="005607A7" w:rsidRPr="005607A7">
              <w:rPr>
                <w:b/>
                <w:bCs/>
              </w:rPr>
              <w:t xml:space="preserve">file </w:t>
            </w:r>
            <w:proofErr w:type="spellStart"/>
            <w:r w:rsidR="005607A7" w:rsidRPr="005607A7">
              <w:rPr>
                <w:b/>
                <w:bCs/>
              </w:rPr>
              <w:t>uri</w:t>
            </w:r>
            <w:proofErr w:type="spellEnd"/>
            <w:r w:rsidR="005607A7" w:rsidRPr="005607A7">
              <w:rPr>
                <w:b/>
                <w:bCs/>
              </w:rPr>
              <w:t>]</w:t>
            </w:r>
          </w:p>
        </w:tc>
      </w:tr>
      <w:tr w:rsidR="005607A7" w:rsidRPr="005607A7" w14:paraId="02D3C23C" w14:textId="77777777" w:rsidTr="5890466F">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122F3B" w14:textId="77777777" w:rsidR="005607A7" w:rsidRPr="005607A7" w:rsidRDefault="005607A7" w:rsidP="00C664A0">
            <w:r w:rsidRPr="005607A7">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9AA8E8D" w14:textId="77777777" w:rsidR="005607A7" w:rsidRPr="005607A7" w:rsidRDefault="005607A7" w:rsidP="00C664A0">
            <w:r w:rsidRPr="005607A7">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2B7FD4" w14:textId="77777777" w:rsidR="005607A7" w:rsidRPr="005607A7" w:rsidRDefault="005607A7" w:rsidP="00C664A0">
            <w:r w:rsidRPr="005607A7">
              <w:t>ftp://ftp.pride.ebi.ac.uk/pride/data/archive/2017/09/PXD005946/000261_C05_P0001563_A00_B00K_R1.RAW</w:t>
            </w:r>
          </w:p>
        </w:tc>
      </w:tr>
    </w:tbl>
    <w:p w14:paraId="2BF600A6" w14:textId="77777777" w:rsidR="003C44DE" w:rsidRDefault="003C44DE" w:rsidP="00C664A0">
      <w:pPr>
        <w:rPr>
          <w:b/>
          <w:bCs/>
        </w:rPr>
      </w:pPr>
    </w:p>
    <w:p w14:paraId="15DA2443" w14:textId="55DBC6BB" w:rsidR="00572B4B" w:rsidRDefault="00CB2DE5" w:rsidP="0063778C">
      <w:pPr>
        <w:pStyle w:val="Titre2"/>
      </w:pPr>
      <w:bookmarkStart w:id="51" w:name="_Toc53173098"/>
      <w:bookmarkStart w:id="52" w:name="_Toc67562078"/>
      <w:bookmarkStart w:id="53" w:name="_Toc135742250"/>
      <w:r>
        <w:rPr>
          <w:b/>
          <w:bCs/>
        </w:rPr>
        <w:t>9</w:t>
      </w:r>
      <w:r w:rsidR="00D737D3" w:rsidRPr="00D737D3">
        <w:rPr>
          <w:b/>
          <w:bCs/>
        </w:rPr>
        <w:t>.4 Data file</w:t>
      </w:r>
      <w:r w:rsidR="005607A7" w:rsidRPr="00D737D3">
        <w:rPr>
          <w:b/>
          <w:bCs/>
        </w:rPr>
        <w:t xml:space="preserve"> additional properties</w:t>
      </w:r>
      <w:bookmarkEnd w:id="51"/>
      <w:bookmarkEnd w:id="52"/>
      <w:r w:rsidR="00423C36">
        <w:rPr>
          <w:b/>
          <w:bCs/>
        </w:rPr>
        <w:t>.</w:t>
      </w:r>
      <w:bookmarkEnd w:id="53"/>
    </w:p>
    <w:p w14:paraId="628DD9A6" w14:textId="5730649F" w:rsidR="00572B4B" w:rsidRPr="00572B4B" w:rsidRDefault="00CC77D0" w:rsidP="0063778C">
      <w:pPr>
        <w:jc w:val="both"/>
      </w:pPr>
      <w:r w:rsidRPr="00CC77D0">
        <w:t>This section outlines additional properties that have been collectively agreed upon, which are recommended to be documented for each proteomics experiment.</w:t>
      </w:r>
      <w:r w:rsidR="00572B4B">
        <w:t xml:space="preserve"> </w:t>
      </w:r>
    </w:p>
    <w:p w14:paraId="32275F06" w14:textId="77777777" w:rsidR="003C44DE" w:rsidRPr="003C44DE" w:rsidRDefault="003C44DE" w:rsidP="00C664A0"/>
    <w:p w14:paraId="74FB8247" w14:textId="60B50F50" w:rsidR="005607A7" w:rsidRDefault="005607A7" w:rsidP="0063778C">
      <w:pPr>
        <w:pStyle w:val="Paragraphedeliste"/>
        <w:numPr>
          <w:ilvl w:val="0"/>
          <w:numId w:val="8"/>
        </w:numPr>
        <w:jc w:val="both"/>
      </w:pPr>
      <w:r w:rsidRPr="0078762A">
        <w:rPr>
          <w:i/>
        </w:rPr>
        <w:t>comment[fractionation method]</w:t>
      </w:r>
      <w:r w:rsidRPr="005607A7">
        <w:t xml:space="preserve">: The fraction method used to separate the sample. The values of this term can be read under </w:t>
      </w:r>
      <w:r w:rsidR="004414AA">
        <w:t xml:space="preserve">the </w:t>
      </w:r>
      <w:r w:rsidRPr="005607A7">
        <w:t>PRIDE ontology term </w:t>
      </w:r>
      <w:hyperlink r:id="rId55">
        <w:r w:rsidRPr="5890466F">
          <w:rPr>
            <w:rStyle w:val="Lienhypertexte"/>
          </w:rPr>
          <w:t>Fractionation method</w:t>
        </w:r>
      </w:hyperlink>
      <w:r>
        <w:t xml:space="preserve">. </w:t>
      </w:r>
      <w:r w:rsidRPr="005607A7">
        <w:t>Example</w:t>
      </w:r>
      <w:r w:rsidR="72111E77">
        <w:t>:</w:t>
      </w:r>
      <w:r>
        <w:t xml:space="preserve"> </w:t>
      </w:r>
      <w:r w:rsidR="5A492698">
        <w:t>“</w:t>
      </w:r>
      <w:r w:rsidRPr="005607A7">
        <w:t>Off-gel electrophoresis</w:t>
      </w:r>
      <w:r w:rsidR="1D96E3D9">
        <w:t>”</w:t>
      </w:r>
      <w:r>
        <w:t>.</w:t>
      </w:r>
    </w:p>
    <w:p w14:paraId="00064FC5" w14:textId="77777777" w:rsidR="003C44DE" w:rsidRPr="003C44DE" w:rsidRDefault="003C44DE" w:rsidP="007432F9">
      <w:pPr>
        <w:jc w:val="both"/>
      </w:pPr>
    </w:p>
    <w:p w14:paraId="6FC1C4E4" w14:textId="6F0B977D" w:rsidR="005607A7" w:rsidRDefault="005607A7" w:rsidP="0063778C">
      <w:pPr>
        <w:pStyle w:val="Paragraphedeliste"/>
        <w:numPr>
          <w:ilvl w:val="0"/>
          <w:numId w:val="8"/>
        </w:numPr>
        <w:jc w:val="both"/>
      </w:pPr>
      <w:r w:rsidRPr="0078762A">
        <w:rPr>
          <w:i/>
        </w:rPr>
        <w:t>comment[depletion]</w:t>
      </w:r>
      <w:r w:rsidRPr="005607A7">
        <w:t xml:space="preserve">: The removal of specific components of a complex mixture of proteins or peptides </w:t>
      </w:r>
      <w:r w:rsidR="004414AA">
        <w:t xml:space="preserve">based </w:t>
      </w:r>
      <w:r w:rsidRPr="005607A7">
        <w:t>on some specific property of those components. The values of the column will be </w:t>
      </w:r>
      <w:r w:rsidR="7619E9C4">
        <w:t>“</w:t>
      </w:r>
      <w:r w:rsidRPr="005607A7">
        <w:t>no depletion</w:t>
      </w:r>
      <w:r w:rsidR="2B83C731">
        <w:t>”</w:t>
      </w:r>
      <w:r w:rsidRPr="005607A7">
        <w:t> or </w:t>
      </w:r>
      <w:r w:rsidR="5A79DE22">
        <w:t>“</w:t>
      </w:r>
      <w:r w:rsidRPr="005607A7">
        <w:t>depletion</w:t>
      </w:r>
      <w:r w:rsidR="1B141CC7">
        <w:t>”</w:t>
      </w:r>
      <w:r>
        <w:t>.</w:t>
      </w:r>
    </w:p>
    <w:p w14:paraId="5D2AA7C5" w14:textId="77777777" w:rsidR="003C44DE" w:rsidRPr="003C44DE" w:rsidRDefault="003C44DE" w:rsidP="007432F9">
      <w:pPr>
        <w:jc w:val="both"/>
      </w:pPr>
    </w:p>
    <w:p w14:paraId="77AB5CA1" w14:textId="741C763C" w:rsidR="005607A7" w:rsidRDefault="005607A7" w:rsidP="0063778C">
      <w:pPr>
        <w:pStyle w:val="Paragraphedeliste"/>
        <w:numPr>
          <w:ilvl w:val="0"/>
          <w:numId w:val="8"/>
        </w:numPr>
        <w:jc w:val="both"/>
      </w:pPr>
      <w:r w:rsidRPr="0078762A">
        <w:rPr>
          <w:i/>
        </w:rPr>
        <w:t>comment[collision energy]</w:t>
      </w:r>
      <w:r w:rsidRPr="005607A7">
        <w:t xml:space="preserve">: Collision energy </w:t>
      </w:r>
      <w:r w:rsidR="00077805">
        <w:t>COULD</w:t>
      </w:r>
      <w:r w:rsidRPr="005607A7">
        <w:t xml:space="preserve"> </w:t>
      </w:r>
      <w:r w:rsidR="00DC4422">
        <w:t xml:space="preserve">be added </w:t>
      </w:r>
      <w:r w:rsidRPr="005607A7">
        <w:t xml:space="preserve">as </w:t>
      </w:r>
      <w:r w:rsidR="00DC4422">
        <w:t xml:space="preserve">a </w:t>
      </w:r>
      <w:r w:rsidRPr="005607A7">
        <w:t>non-normalized (10000 eV) or normalized (1000 NCE) value.</w:t>
      </w:r>
    </w:p>
    <w:p w14:paraId="030A22E3" w14:textId="77777777" w:rsidR="003C44DE" w:rsidRPr="003C44DE" w:rsidRDefault="003C44DE" w:rsidP="007432F9">
      <w:pPr>
        <w:jc w:val="both"/>
      </w:pPr>
    </w:p>
    <w:p w14:paraId="040D8BCC" w14:textId="2BF5E122" w:rsidR="005607A7" w:rsidRPr="005607A7" w:rsidRDefault="005607A7" w:rsidP="00D919F8">
      <w:pPr>
        <w:pStyle w:val="Paragraphedeliste"/>
        <w:numPr>
          <w:ilvl w:val="0"/>
          <w:numId w:val="8"/>
        </w:numPr>
        <w:jc w:val="both"/>
      </w:pPr>
      <w:r w:rsidRPr="0078762A">
        <w:rPr>
          <w:i/>
        </w:rPr>
        <w:t>comment[dissociation method]</w:t>
      </w:r>
      <w:r w:rsidRPr="005607A7">
        <w:t xml:space="preserve">: This property </w:t>
      </w:r>
      <w:r w:rsidR="00B55F9B">
        <w:t>COULD</w:t>
      </w:r>
      <w:r w:rsidR="00400570">
        <w:t xml:space="preserve"> include</w:t>
      </w:r>
      <w:r w:rsidRPr="005607A7">
        <w:t xml:space="preserve"> information about the fragmentation method, like </w:t>
      </w:r>
      <w:r w:rsidR="00D61121">
        <w:t>e.g.</w:t>
      </w:r>
      <w:r>
        <w:t xml:space="preserve"> </w:t>
      </w:r>
      <w:r w:rsidRPr="005607A7">
        <w:t>HCD, CID. The values of the column are under the term </w:t>
      </w:r>
      <w:hyperlink r:id="rId56">
        <w:r w:rsidRPr="72B7514F">
          <w:rPr>
            <w:rStyle w:val="Lienhypertexte"/>
          </w:rPr>
          <w:t>dissociation method</w:t>
        </w:r>
      </w:hyperlink>
      <w:r>
        <w:t>.</w:t>
      </w:r>
    </w:p>
    <w:p w14:paraId="48013D62" w14:textId="77777777" w:rsidR="003C44DE" w:rsidRDefault="003C44DE" w:rsidP="00C664A0">
      <w:pPr>
        <w:rPr>
          <w:b/>
          <w:bCs/>
        </w:rPr>
      </w:pPr>
    </w:p>
    <w:p w14:paraId="23E11911" w14:textId="34E5AD57" w:rsidR="003C44DE" w:rsidRPr="003C44DE" w:rsidRDefault="009C2A88" w:rsidP="007D0A90">
      <w:pPr>
        <w:pStyle w:val="Titre2"/>
      </w:pPr>
      <w:bookmarkStart w:id="54" w:name="_Toc53173099"/>
      <w:bookmarkStart w:id="55" w:name="_Toc67562079"/>
      <w:bookmarkStart w:id="56" w:name="_Toc135742251"/>
      <w:r>
        <w:rPr>
          <w:b/>
          <w:bCs/>
        </w:rPr>
        <w:lastRenderedPageBreak/>
        <w:t>9</w:t>
      </w:r>
      <w:r w:rsidR="00D737D3" w:rsidRPr="00D737D3">
        <w:rPr>
          <w:b/>
          <w:bCs/>
        </w:rPr>
        <w:t>.5 Data</w:t>
      </w:r>
      <w:r w:rsidR="005607A7" w:rsidRPr="00D737D3">
        <w:rPr>
          <w:b/>
          <w:bCs/>
        </w:rPr>
        <w:t xml:space="preserve"> technical details properties</w:t>
      </w:r>
      <w:bookmarkEnd w:id="54"/>
      <w:bookmarkEnd w:id="55"/>
      <w:r w:rsidR="00423C36">
        <w:rPr>
          <w:b/>
          <w:bCs/>
        </w:rPr>
        <w:t>.</w:t>
      </w:r>
      <w:bookmarkEnd w:id="56"/>
    </w:p>
    <w:p w14:paraId="471B9A07" w14:textId="09DC585B" w:rsidR="005607A7" w:rsidRDefault="174058FD" w:rsidP="00234B58">
      <w:pPr>
        <w:jc w:val="both"/>
      </w:pPr>
      <w:r>
        <w:t>It is</w:t>
      </w:r>
      <w:r w:rsidR="005607A7">
        <w:t xml:space="preserve"> RECOMMEND</w:t>
      </w:r>
      <w:r w:rsidR="62DAD480">
        <w:t>ED to</w:t>
      </w:r>
      <w:r w:rsidR="005607A7">
        <w:t xml:space="preserve"> </w:t>
      </w:r>
      <w:r w:rsidR="00F1174C">
        <w:t>encod</w:t>
      </w:r>
      <w:r w:rsidR="5A083DA9">
        <w:t>e</w:t>
      </w:r>
      <w:r w:rsidR="005607A7" w:rsidRPr="005607A7">
        <w:t xml:space="preserve"> some of the technical parameters of the MS experiment as comment</w:t>
      </w:r>
      <w:r w:rsidR="00D737D3">
        <w:t xml:space="preserve">s </w:t>
      </w:r>
      <w:r w:rsidR="005607A7" w:rsidRPr="005607A7">
        <w:t>including the following parameters:</w:t>
      </w:r>
    </w:p>
    <w:p w14:paraId="427A1292" w14:textId="77777777" w:rsidR="00D737D3" w:rsidRPr="005607A7" w:rsidRDefault="00D737D3" w:rsidP="00C664A0"/>
    <w:p w14:paraId="08F0EA85" w14:textId="51555FDA" w:rsidR="005607A7" w:rsidRPr="005607A7" w:rsidRDefault="005607A7" w:rsidP="0063778C">
      <w:pPr>
        <w:pStyle w:val="Paragraphedeliste"/>
        <w:numPr>
          <w:ilvl w:val="0"/>
          <w:numId w:val="9"/>
        </w:numPr>
      </w:pPr>
      <w:r>
        <w:t>Protein Modifications</w:t>
      </w:r>
      <w:r w:rsidR="007432F9" w:rsidRPr="005607A7">
        <w:t xml:space="preserve"> </w:t>
      </w:r>
    </w:p>
    <w:p w14:paraId="1D6199FB" w14:textId="3203E1F2" w:rsidR="005607A7" w:rsidRPr="005607A7" w:rsidRDefault="005607A7" w:rsidP="0063778C">
      <w:pPr>
        <w:pStyle w:val="Paragraphedeliste"/>
        <w:numPr>
          <w:ilvl w:val="0"/>
          <w:numId w:val="9"/>
        </w:numPr>
      </w:pPr>
      <w:r w:rsidRPr="005607A7">
        <w:t xml:space="preserve">Precursor and </w:t>
      </w:r>
      <w:r w:rsidR="00F9208D">
        <w:t>fragment</w:t>
      </w:r>
      <w:r w:rsidRPr="005607A7">
        <w:t xml:space="preserve"> </w:t>
      </w:r>
      <w:r w:rsidR="37705F13">
        <w:t xml:space="preserve">ion </w:t>
      </w:r>
      <w:r w:rsidRPr="005607A7">
        <w:t>mass tolerances</w:t>
      </w:r>
      <w:r w:rsidR="007432F9" w:rsidRPr="005607A7">
        <w:t xml:space="preserve"> </w:t>
      </w:r>
    </w:p>
    <w:p w14:paraId="445CE55C" w14:textId="0BECEF03" w:rsidR="005607A7" w:rsidRPr="005607A7" w:rsidRDefault="003B0F32" w:rsidP="0063778C">
      <w:pPr>
        <w:pStyle w:val="Paragraphedeliste"/>
        <w:numPr>
          <w:ilvl w:val="0"/>
          <w:numId w:val="9"/>
        </w:numPr>
      </w:pPr>
      <w:r w:rsidRPr="003B0F32">
        <w:t>Cleavage agents</w:t>
      </w:r>
      <w:r w:rsidRPr="003B0F32" w:rsidDel="003B0F32">
        <w:t xml:space="preserve"> </w:t>
      </w:r>
      <w:r w:rsidR="007432F9" w:rsidRPr="005607A7">
        <w:t xml:space="preserve"> </w:t>
      </w:r>
    </w:p>
    <w:p w14:paraId="1740C57B" w14:textId="77777777" w:rsidR="00F1174C" w:rsidRDefault="00F1174C" w:rsidP="00C664A0">
      <w:pPr>
        <w:rPr>
          <w:b/>
          <w:bCs/>
        </w:rPr>
      </w:pPr>
    </w:p>
    <w:p w14:paraId="497478A0" w14:textId="0B4379C6" w:rsidR="003C44DE" w:rsidRDefault="00CB2DE5" w:rsidP="007D0A90">
      <w:pPr>
        <w:pStyle w:val="Titre3"/>
      </w:pPr>
      <w:bookmarkStart w:id="57" w:name="_Toc53173100"/>
      <w:bookmarkStart w:id="58" w:name="_Toc67562080"/>
      <w:bookmarkStart w:id="59" w:name="_Toc135742252"/>
      <w:r>
        <w:rPr>
          <w:rFonts w:ascii="Times New Roman" w:hAnsi="Times New Roman"/>
          <w:b/>
          <w:bCs/>
        </w:rPr>
        <w:t>9</w:t>
      </w:r>
      <w:r w:rsidR="000577E6" w:rsidRPr="000577E6">
        <w:rPr>
          <w:rFonts w:ascii="Times New Roman" w:hAnsi="Times New Roman"/>
          <w:b/>
          <w:bCs/>
        </w:rPr>
        <w:t>.5</w:t>
      </w:r>
      <w:r w:rsidR="005607A7" w:rsidRPr="000577E6">
        <w:rPr>
          <w:rFonts w:ascii="Times New Roman" w:hAnsi="Times New Roman"/>
          <w:b/>
          <w:bCs/>
        </w:rPr>
        <w:t>.</w:t>
      </w:r>
      <w:r w:rsidR="000577E6" w:rsidRPr="000577E6">
        <w:rPr>
          <w:rFonts w:ascii="Times New Roman" w:hAnsi="Times New Roman"/>
          <w:b/>
          <w:bCs/>
        </w:rPr>
        <w:t>1</w:t>
      </w:r>
      <w:r w:rsidR="005607A7" w:rsidRPr="000577E6">
        <w:rPr>
          <w:rFonts w:ascii="Times New Roman" w:hAnsi="Times New Roman"/>
          <w:b/>
          <w:bCs/>
        </w:rPr>
        <w:t xml:space="preserve"> Protein Modifications</w:t>
      </w:r>
      <w:bookmarkEnd w:id="57"/>
      <w:bookmarkEnd w:id="58"/>
      <w:r w:rsidR="00423C36">
        <w:rPr>
          <w:rFonts w:ascii="Times New Roman" w:hAnsi="Times New Roman"/>
          <w:b/>
          <w:bCs/>
        </w:rPr>
        <w:t>.</w:t>
      </w:r>
      <w:bookmarkEnd w:id="59"/>
    </w:p>
    <w:p w14:paraId="20842DAE" w14:textId="3FE12A7F" w:rsidR="003C44DE" w:rsidRPr="00D04F58" w:rsidRDefault="005607A7" w:rsidP="00D04F58">
      <w:pPr>
        <w:jc w:val="both"/>
        <w:rPr>
          <w:b/>
          <w:bCs/>
        </w:rPr>
      </w:pPr>
      <w:r w:rsidRPr="005607A7">
        <w:t>Sample modifications (including both chemical modifications and post</w:t>
      </w:r>
      <w:r w:rsidR="00F9208D">
        <w:t>-</w:t>
      </w:r>
      <w:r w:rsidRPr="005607A7">
        <w:t>translational modifications, PTMs) are originated from multiple sources: </w:t>
      </w:r>
      <w:r w:rsidR="00E53F0D" w:rsidRPr="5890466F">
        <w:rPr>
          <w:b/>
          <w:bCs/>
        </w:rPr>
        <w:t>artefactual</w:t>
      </w:r>
      <w:r w:rsidR="00D04F58">
        <w:rPr>
          <w:b/>
          <w:bCs/>
        </w:rPr>
        <w:t xml:space="preserve"> </w:t>
      </w:r>
      <w:r w:rsidRPr="005607A7">
        <w:rPr>
          <w:b/>
          <w:bCs/>
        </w:rPr>
        <w:t>modifications</w:t>
      </w:r>
      <w:r w:rsidRPr="005607A7">
        <w:t>, </w:t>
      </w:r>
      <w:r w:rsidRPr="005607A7">
        <w:rPr>
          <w:b/>
          <w:bCs/>
        </w:rPr>
        <w:t xml:space="preserve">isotope </w:t>
      </w:r>
      <w:r w:rsidR="00CB2DE5">
        <w:rPr>
          <w:b/>
          <w:bCs/>
        </w:rPr>
        <w:t>labelling</w:t>
      </w:r>
      <w:r w:rsidRPr="005607A7">
        <w:t xml:space="preserve">, </w:t>
      </w:r>
      <w:r w:rsidRPr="007D0A90">
        <w:rPr>
          <w:b/>
          <w:bCs/>
        </w:rPr>
        <w:t>adducts that are encoded as PTMs</w:t>
      </w:r>
      <w:r w:rsidRPr="005607A7">
        <w:t xml:space="preserve"> (</w:t>
      </w:r>
      <w:r w:rsidR="00CB2DE5" w:rsidRPr="005607A7">
        <w:t>e.g.,</w:t>
      </w:r>
      <w:r w:rsidRPr="005607A7">
        <w:t xml:space="preserve"> sodium) or the most </w:t>
      </w:r>
      <w:r w:rsidRPr="005607A7">
        <w:rPr>
          <w:b/>
          <w:bCs/>
        </w:rPr>
        <w:t>biologically relevant</w:t>
      </w:r>
      <w:r w:rsidRPr="005607A7">
        <w:t xml:space="preserve"> PTMs. </w:t>
      </w:r>
    </w:p>
    <w:p w14:paraId="1153E4E7" w14:textId="77777777" w:rsidR="00D04F58" w:rsidRPr="003C44DE" w:rsidRDefault="00D04F58" w:rsidP="00C664A0"/>
    <w:p w14:paraId="68837F16" w14:textId="40921B8D" w:rsidR="005607A7" w:rsidRPr="005607A7" w:rsidRDefault="4F5D21BD" w:rsidP="007432F9">
      <w:pPr>
        <w:jc w:val="both"/>
      </w:pPr>
      <w:r>
        <w:t xml:space="preserve">It is </w:t>
      </w:r>
      <w:r w:rsidR="40E9F35F">
        <w:t>RECOMMEND</w:t>
      </w:r>
      <w:r w:rsidR="18DF12D4">
        <w:t>ED</w:t>
      </w:r>
      <w:r w:rsidR="40E9F35F">
        <w:t xml:space="preserve"> </w:t>
      </w:r>
      <w:r w:rsidR="05A3744C">
        <w:t xml:space="preserve">to </w:t>
      </w:r>
      <w:r w:rsidR="631B0CE5">
        <w:t>provid</w:t>
      </w:r>
      <w:r w:rsidR="05F1F67D">
        <w:t>e</w:t>
      </w:r>
      <w:r w:rsidR="40E9F35F">
        <w:t xml:space="preserve"> </w:t>
      </w:r>
      <w:r w:rsidR="52ECB48D">
        <w:t xml:space="preserve">the </w:t>
      </w:r>
      <w:r w:rsidR="40E9F35F">
        <w:t xml:space="preserve">modifications </w:t>
      </w:r>
      <w:r w:rsidR="26848253">
        <w:t xml:space="preserve">expected </w:t>
      </w:r>
      <w:r w:rsidR="09320323">
        <w:t>(they are encoded as modification</w:t>
      </w:r>
      <w:r w:rsidR="31F4B19D">
        <w:t xml:space="preserve"> </w:t>
      </w:r>
      <w:r w:rsidR="09320323">
        <w:t>parameters)</w:t>
      </w:r>
      <w:r w:rsidR="26848253">
        <w:t xml:space="preserve"> in the sample</w:t>
      </w:r>
      <w:r w:rsidR="40E9F35F">
        <w:t xml:space="preserve"> including the </w:t>
      </w:r>
      <w:r w:rsidR="45E49F11">
        <w:t>amino acid</w:t>
      </w:r>
      <w:r w:rsidR="1FAAFD44">
        <w:t>s</w:t>
      </w:r>
      <w:r w:rsidR="40E9F35F">
        <w:t xml:space="preserve"> affected, </w:t>
      </w:r>
      <w:r w:rsidR="77FDBB4A">
        <w:t>whether</w:t>
      </w:r>
      <w:r w:rsidR="40E9F35F">
        <w:t xml:space="preserve"> </w:t>
      </w:r>
      <w:r w:rsidR="00830906">
        <w:t>they are</w:t>
      </w:r>
      <w:r w:rsidR="40E9F35F">
        <w:t xml:space="preserve"> </w:t>
      </w:r>
      <w:r w:rsidR="00AC1BE8">
        <w:t>v</w:t>
      </w:r>
      <w:r w:rsidR="40E9F35F">
        <w:t xml:space="preserve">ariable or </w:t>
      </w:r>
      <w:r w:rsidR="00AC1BE8">
        <w:t>f</w:t>
      </w:r>
      <w:r w:rsidR="40E9F35F">
        <w:t xml:space="preserve">ixed (also </w:t>
      </w:r>
      <w:r w:rsidR="00AC1BE8">
        <w:t>c</w:t>
      </w:r>
      <w:r w:rsidR="40E9F35F">
        <w:t>ustom</w:t>
      </w:r>
      <w:r w:rsidR="00184E99">
        <w:t xml:space="preserve"> and annotated</w:t>
      </w:r>
      <w:r w:rsidR="40E9F35F">
        <w:t xml:space="preserve"> modifications are supported</w:t>
      </w:r>
      <w:r w:rsidR="007C145C">
        <w:t>)</w:t>
      </w:r>
      <w:r w:rsidR="00F42CA3">
        <w:t>.</w:t>
      </w:r>
      <w:r w:rsidR="003C249D">
        <w:t xml:space="preserve"> (</w:t>
      </w:r>
      <w:hyperlink r:id="rId57" w:history="1">
        <w:r w:rsidR="009C2A88" w:rsidRPr="00B2591C">
          <w:rPr>
            <w:rStyle w:val="Lienhypertexte"/>
          </w:rPr>
          <w:t>https://www.psidev.info/proforma</w:t>
        </w:r>
      </w:hyperlink>
      <w:r w:rsidR="003C249D">
        <w:t>)</w:t>
      </w:r>
      <w:r w:rsidR="00BF430B">
        <w:t>.</w:t>
      </w:r>
    </w:p>
    <w:p w14:paraId="58D3CB8F" w14:textId="77777777" w:rsidR="003C44DE" w:rsidRDefault="003C44DE" w:rsidP="00C664A0"/>
    <w:p w14:paraId="1AEDBCB3" w14:textId="2C4A6FD7" w:rsidR="003C44DE" w:rsidRDefault="005607A7" w:rsidP="007432F9">
      <w:pPr>
        <w:jc w:val="both"/>
      </w:pPr>
      <w:r w:rsidRPr="005607A7">
        <w:t>The RECOMMENDED name of the column for sample modification parameters is</w:t>
      </w:r>
      <w:r w:rsidR="003C44DE">
        <w:t xml:space="preserve"> </w:t>
      </w:r>
      <w:r w:rsidR="00F9208D">
        <w:t>a</w:t>
      </w:r>
      <w:r w:rsidR="003C44DE">
        <w:t xml:space="preserve"> </w:t>
      </w:r>
      <w:r w:rsidRPr="00905A3F">
        <w:rPr>
          <w:i/>
        </w:rPr>
        <w:t>comment[modification parameters</w:t>
      </w:r>
      <w:r w:rsidRPr="00905A3F">
        <w:rPr>
          <w:i/>
          <w:iCs/>
        </w:rPr>
        <w:t>]</w:t>
      </w:r>
      <w:r w:rsidR="3B5E823E">
        <w:t>.</w:t>
      </w:r>
      <w:r w:rsidR="00E53F0D">
        <w:t xml:space="preserve"> </w:t>
      </w:r>
      <w:r w:rsidR="0078745E">
        <w:t xml:space="preserve">Each modification parameter represents a unique value of a </w:t>
      </w:r>
      <w:r w:rsidR="28D7E59C">
        <w:t>PTM</w:t>
      </w:r>
      <w:r w:rsidR="0078745E">
        <w:t xml:space="preserve"> in the SDRF-Proteomics. If multiple modifications are use</w:t>
      </w:r>
      <w:r w:rsidR="617B7C1C">
        <w:t>d</w:t>
      </w:r>
      <w:r w:rsidR="0078745E">
        <w:t xml:space="preserve"> in the experiment, multiple columns </w:t>
      </w:r>
      <w:r w:rsidR="005C4611">
        <w:t>(</w:t>
      </w:r>
      <w:r w:rsidR="005C4611" w:rsidRPr="00905A3F">
        <w:rPr>
          <w:i/>
        </w:rPr>
        <w:t>comment[modification parameters</w:t>
      </w:r>
      <w:r w:rsidR="005C4611" w:rsidRPr="00905A3F">
        <w:rPr>
          <w:i/>
          <w:iCs/>
        </w:rPr>
        <w:t>]</w:t>
      </w:r>
      <w:r w:rsidR="005C4611">
        <w:t xml:space="preserve">) MUST be used. </w:t>
      </w:r>
      <w:r w:rsidR="669BEB16">
        <w:t>The modification parameters </w:t>
      </w:r>
      <w:r w:rsidR="0A1DCD91">
        <w:t>correspond to</w:t>
      </w:r>
      <w:r w:rsidR="669BEB16">
        <w:t xml:space="preserve"> the name of the ontology term </w:t>
      </w:r>
      <w:hyperlink r:id="rId58">
        <w:r w:rsidR="669BEB16" w:rsidRPr="72B7514F">
          <w:rPr>
            <w:rStyle w:val="Lienhypertexte"/>
          </w:rPr>
          <w:t>MS:1001055</w:t>
        </w:r>
      </w:hyperlink>
      <w:r w:rsidR="2E35811A">
        <w:t>.</w:t>
      </w:r>
    </w:p>
    <w:p w14:paraId="42C33150" w14:textId="77777777" w:rsidR="003C44DE" w:rsidRDefault="003C44DE" w:rsidP="00C664A0"/>
    <w:p w14:paraId="666A9E4B" w14:textId="5E113003" w:rsidR="005607A7" w:rsidRDefault="005607A7" w:rsidP="007432F9">
      <w:pPr>
        <w:jc w:val="both"/>
      </w:pPr>
      <w:r w:rsidRPr="005607A7">
        <w:t xml:space="preserve">For each modification, different properties </w:t>
      </w:r>
      <w:r w:rsidR="032199CA">
        <w:t xml:space="preserve">are captured </w:t>
      </w:r>
      <w:r w:rsidR="00D04F58">
        <w:t xml:space="preserve">using </w:t>
      </w:r>
      <w:r w:rsidR="00D04F58" w:rsidRPr="005607A7">
        <w:t>a</w:t>
      </w:r>
      <w:r w:rsidRPr="005607A7">
        <w:t> key=value pair structure</w:t>
      </w:r>
      <w:r w:rsidR="583722B7">
        <w:t>,</w:t>
      </w:r>
      <w:r w:rsidRPr="005607A7">
        <w:t xml:space="preserve"> including name, position, etc. All the possible features available for modification parameters</w:t>
      </w:r>
      <w:r w:rsidR="787C5F65">
        <w:t xml:space="preserve"> are</w:t>
      </w:r>
      <w:r w:rsidR="4B15F54E">
        <w:t>:</w:t>
      </w:r>
    </w:p>
    <w:p w14:paraId="2BD68104" w14:textId="77777777" w:rsidR="00C27882" w:rsidRPr="005607A7" w:rsidRDefault="00C27882" w:rsidP="00C664A0"/>
    <w:tbl>
      <w:tblPr>
        <w:tblW w:w="0" w:type="auto"/>
        <w:tblCellMar>
          <w:top w:w="15" w:type="dxa"/>
          <w:left w:w="15" w:type="dxa"/>
          <w:bottom w:w="15" w:type="dxa"/>
          <w:right w:w="15" w:type="dxa"/>
        </w:tblCellMar>
        <w:tblLook w:val="04A0" w:firstRow="1" w:lastRow="0" w:firstColumn="1" w:lastColumn="0" w:noHBand="0" w:noVBand="1"/>
      </w:tblPr>
      <w:tblGrid>
        <w:gridCol w:w="1643"/>
        <w:gridCol w:w="746"/>
        <w:gridCol w:w="1759"/>
        <w:gridCol w:w="1590"/>
        <w:gridCol w:w="2886"/>
      </w:tblGrid>
      <w:tr w:rsidR="005607A7" w:rsidRPr="005607A7" w14:paraId="36E77B94" w14:textId="77777777" w:rsidTr="4AF681B9">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3478421"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A4BA8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F93E2DF"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F53386" w14:textId="77777777" w:rsidR="003C44DE" w:rsidRDefault="005607A7" w:rsidP="00C664A0">
            <w:pPr>
              <w:rPr>
                <w:b/>
                <w:bCs/>
                <w:sz w:val="20"/>
                <w:szCs w:val="20"/>
              </w:rPr>
            </w:pPr>
            <w:r w:rsidRPr="003C44DE">
              <w:rPr>
                <w:b/>
                <w:bCs/>
                <w:sz w:val="20"/>
                <w:szCs w:val="20"/>
              </w:rPr>
              <w:t>Mandatory(</w:t>
            </w:r>
            <w:r w:rsidR="003C44DE">
              <w:rPr>
                <w:b/>
                <w:bCs/>
                <w:sz w:val="20"/>
                <w:szCs w:val="20"/>
              </w:rPr>
              <w:t>1</w:t>
            </w:r>
            <w:r w:rsidRPr="003C44DE">
              <w:rPr>
                <w:b/>
                <w:bCs/>
                <w:sz w:val="20"/>
                <w:szCs w:val="20"/>
              </w:rPr>
              <w:t>)</w:t>
            </w:r>
          </w:p>
          <w:p w14:paraId="37735017" w14:textId="4D04E5EA" w:rsidR="005607A7" w:rsidRPr="003C44DE" w:rsidRDefault="005607A7" w:rsidP="004C39FF">
            <w:pPr>
              <w:jc w:val="cente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DD45C58" w14:textId="77777777" w:rsidR="005607A7" w:rsidRPr="003C44DE" w:rsidRDefault="005607A7" w:rsidP="00C664A0">
            <w:pPr>
              <w:rPr>
                <w:b/>
                <w:bCs/>
                <w:sz w:val="20"/>
                <w:szCs w:val="20"/>
              </w:rPr>
            </w:pPr>
            <w:r w:rsidRPr="003C44DE">
              <w:rPr>
                <w:b/>
                <w:bCs/>
                <w:sz w:val="20"/>
                <w:szCs w:val="20"/>
              </w:rPr>
              <w:t>comment</w:t>
            </w:r>
          </w:p>
        </w:tc>
      </w:tr>
      <w:tr w:rsidR="005607A7" w:rsidRPr="005607A7" w14:paraId="3434EF3F"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CADE9" w14:textId="77777777" w:rsidR="005607A7" w:rsidRPr="003C44DE" w:rsidRDefault="005607A7" w:rsidP="00C664A0">
            <w:pPr>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28B8FB"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84D6043" w14:textId="77777777" w:rsidR="005607A7" w:rsidRPr="003C44DE" w:rsidRDefault="005607A7" w:rsidP="00C664A0">
            <w:pPr>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28D2F" w14:textId="35A854B4"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9F0950" w14:textId="5B5AF76D" w:rsidR="005607A7" w:rsidRPr="003C44DE" w:rsidRDefault="005607A7" w:rsidP="007432F9">
            <w:pPr>
              <w:jc w:val="both"/>
              <w:rPr>
                <w:sz w:val="20"/>
                <w:szCs w:val="20"/>
              </w:rPr>
            </w:pPr>
            <w:r w:rsidRPr="003C44DE">
              <w:rPr>
                <w:sz w:val="20"/>
                <w:szCs w:val="20"/>
              </w:rPr>
              <w:t>Name of the Term in this particular case</w:t>
            </w:r>
            <w:r w:rsidR="10F17B9D" w:rsidRPr="72B7514F">
              <w:rPr>
                <w:sz w:val="20"/>
                <w:szCs w:val="20"/>
              </w:rPr>
              <w:t>.</w:t>
            </w:r>
            <w:r w:rsidRPr="003C44DE">
              <w:rPr>
                <w:sz w:val="20"/>
                <w:szCs w:val="20"/>
              </w:rPr>
              <w:t xml:space="preserve"> </w:t>
            </w:r>
            <w:r w:rsidR="02382DC6" w:rsidRPr="093F2739">
              <w:rPr>
                <w:sz w:val="20"/>
                <w:szCs w:val="20"/>
              </w:rPr>
              <w:t xml:space="preserve">In </w:t>
            </w:r>
            <w:r w:rsidR="00F9208D">
              <w:rPr>
                <w:sz w:val="20"/>
                <w:szCs w:val="20"/>
              </w:rPr>
              <w:t xml:space="preserve">the </w:t>
            </w:r>
            <w:r w:rsidR="02382DC6" w:rsidRPr="093F2739">
              <w:rPr>
                <w:sz w:val="20"/>
                <w:szCs w:val="20"/>
              </w:rPr>
              <w:t xml:space="preserve">case </w:t>
            </w:r>
            <w:r w:rsidR="00BF462C" w:rsidRPr="093F2739">
              <w:rPr>
                <w:sz w:val="20"/>
                <w:szCs w:val="20"/>
              </w:rPr>
              <w:t>of</w:t>
            </w:r>
            <w:r w:rsidR="00CA571B">
              <w:rPr>
                <w:sz w:val="20"/>
                <w:szCs w:val="20"/>
              </w:rPr>
              <w:t>*</w:t>
            </w:r>
            <w:r w:rsidR="10F17B9D" w:rsidRPr="72B7514F">
              <w:rPr>
                <w:sz w:val="20"/>
                <w:szCs w:val="20"/>
              </w:rPr>
              <w:t>.</w:t>
            </w:r>
            <w:r w:rsidRPr="003C44DE">
              <w:rPr>
                <w:sz w:val="20"/>
                <w:szCs w:val="20"/>
              </w:rPr>
              <w:t xml:space="preserve"> Modification, for custom modifications</w:t>
            </w:r>
            <w:r w:rsidR="00822762">
              <w:rPr>
                <w:sz w:val="20"/>
                <w:szCs w:val="20"/>
              </w:rPr>
              <w:t>,</w:t>
            </w:r>
            <w:r w:rsidRPr="003C44DE">
              <w:rPr>
                <w:sz w:val="20"/>
                <w:szCs w:val="20"/>
              </w:rPr>
              <w:t xml:space="preserve"> </w:t>
            </w:r>
            <w:r w:rsidR="5E7942B9" w:rsidRPr="093F2739">
              <w:rPr>
                <w:sz w:val="20"/>
                <w:szCs w:val="20"/>
              </w:rPr>
              <w:t xml:space="preserve">it </w:t>
            </w:r>
            <w:r w:rsidRPr="003C44DE">
              <w:rPr>
                <w:sz w:val="20"/>
                <w:szCs w:val="20"/>
              </w:rPr>
              <w:t>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C664A0">
            <w:pPr>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C664A0">
            <w:pPr>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53BBE1CC" w:rsidR="005607A7" w:rsidRPr="003C44DE" w:rsidRDefault="005607A7" w:rsidP="007432F9">
            <w:pPr>
              <w:jc w:val="both"/>
              <w:rPr>
                <w:sz w:val="20"/>
                <w:szCs w:val="20"/>
              </w:rPr>
            </w:pPr>
            <w:r w:rsidRPr="003C44DE">
              <w:rPr>
                <w:sz w:val="20"/>
                <w:szCs w:val="20"/>
              </w:rPr>
              <w:t xml:space="preserve">Accession </w:t>
            </w:r>
            <w:r w:rsidR="516D87D2" w:rsidRPr="093F2739">
              <w:rPr>
                <w:sz w:val="20"/>
                <w:szCs w:val="20"/>
              </w:rPr>
              <w:t>number</w:t>
            </w:r>
            <w:r w:rsidRPr="093F2739">
              <w:rPr>
                <w:sz w:val="20"/>
                <w:szCs w:val="20"/>
              </w:rPr>
              <w:t xml:space="preserve"> </w:t>
            </w:r>
            <w:r w:rsidRPr="003C44DE">
              <w:rPr>
                <w:sz w:val="20"/>
                <w:szCs w:val="20"/>
              </w:rPr>
              <w:t>in an external database</w:t>
            </w:r>
            <w:r w:rsidR="1E3A52C3" w:rsidRPr="72B7514F">
              <w:rPr>
                <w:sz w:val="20"/>
                <w:szCs w:val="20"/>
              </w:rPr>
              <w:t>.</w:t>
            </w:r>
            <w:r w:rsidRPr="003C44DE">
              <w:rPr>
                <w:sz w:val="20"/>
                <w:szCs w:val="20"/>
              </w:rPr>
              <w:t xml:space="preserve"> UNIMOD or PSI-MOD </w:t>
            </w:r>
            <w:r w:rsidR="36C00662" w:rsidRPr="72B7514F">
              <w:rPr>
                <w:sz w:val="20"/>
                <w:szCs w:val="20"/>
              </w:rPr>
              <w:t xml:space="preserve">are </w:t>
            </w:r>
            <w:r w:rsidR="384B94AD" w:rsidRPr="72B7514F">
              <w:rPr>
                <w:sz w:val="20"/>
                <w:szCs w:val="20"/>
              </w:rPr>
              <w:t xml:space="preserve">currently </w:t>
            </w:r>
            <w:r w:rsidRPr="003C44DE">
              <w:rPr>
                <w:sz w:val="20"/>
                <w:szCs w:val="20"/>
              </w:rPr>
              <w:t>supported.</w:t>
            </w:r>
          </w:p>
        </w:tc>
      </w:tr>
      <w:tr w:rsidR="005607A7" w:rsidRPr="005607A7" w14:paraId="446A239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8A018E" w14:textId="77777777" w:rsidR="005607A7" w:rsidRPr="003C44DE" w:rsidRDefault="005607A7" w:rsidP="00C664A0">
            <w:pPr>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A7C2D" w14:textId="77777777" w:rsidR="005607A7" w:rsidRPr="003C44DE" w:rsidRDefault="005607A7" w:rsidP="00C664A0">
            <w:pPr>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AB126" w14:textId="77777777" w:rsidR="005607A7" w:rsidRPr="003C44DE" w:rsidRDefault="005607A7" w:rsidP="00C664A0">
            <w:pPr>
              <w:rPr>
                <w:sz w:val="20"/>
                <w:szCs w:val="20"/>
              </w:rPr>
            </w:pPr>
            <w:r w:rsidRPr="003C44DE">
              <w:rPr>
                <w:sz w:val="20"/>
                <w:szCs w:val="20"/>
              </w:rPr>
              <w:t>CF=H(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7DAE0BC" w14:textId="73CE327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EC75A6" w14:textId="60635AB1" w:rsidR="005607A7" w:rsidRPr="003C44DE" w:rsidRDefault="005607A7" w:rsidP="007432F9">
            <w:pPr>
              <w:jc w:val="both"/>
              <w:rPr>
                <w:sz w:val="20"/>
                <w:szCs w:val="20"/>
              </w:rPr>
            </w:pPr>
            <w:r w:rsidRPr="003C44DE">
              <w:rPr>
                <w:sz w:val="20"/>
                <w:szCs w:val="20"/>
              </w:rPr>
              <w:t xml:space="preserve">This is the chemical formula of the added or removed atoms. For the formula composition </w:t>
            </w:r>
            <w:r w:rsidRPr="003C44DE">
              <w:rPr>
                <w:sz w:val="20"/>
                <w:szCs w:val="20"/>
              </w:rPr>
              <w:lastRenderedPageBreak/>
              <w:t>please follow the guidelines from </w:t>
            </w:r>
            <w:hyperlink r:id="rId59">
              <w:r w:rsidRPr="093F2739">
                <w:rPr>
                  <w:rStyle w:val="Lienhypertexte"/>
                  <w:sz w:val="20"/>
                  <w:szCs w:val="20"/>
                </w:rPr>
                <w:t>UNIMOD</w:t>
              </w:r>
            </w:hyperlink>
            <w:r w:rsidR="657E22FC" w:rsidRPr="093F2739">
              <w:rPr>
                <w:sz w:val="20"/>
                <w:szCs w:val="20"/>
              </w:rPr>
              <w:t>.</w:t>
            </w:r>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C664A0">
            <w:pPr>
              <w:rPr>
                <w:sz w:val="20"/>
                <w:szCs w:val="20"/>
              </w:rPr>
            </w:pPr>
            <w:r w:rsidRPr="003C44DE">
              <w:rPr>
                <w:sz w:val="20"/>
                <w:szCs w:val="20"/>
              </w:rPr>
              <w:lastRenderedPageBreak/>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C664A0">
            <w:pPr>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C664A0">
            <w:pPr>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782E8687" w:rsidR="005607A7" w:rsidRPr="003C44DE" w:rsidRDefault="005607A7" w:rsidP="007432F9">
            <w:pPr>
              <w:jc w:val="both"/>
              <w:rPr>
                <w:sz w:val="20"/>
                <w:szCs w:val="20"/>
              </w:rPr>
            </w:pPr>
            <w:r w:rsidRPr="003C44DE">
              <w:rPr>
                <w:sz w:val="20"/>
                <w:szCs w:val="20"/>
              </w:rPr>
              <w:t xml:space="preserve">This specifies which modification group the modification </w:t>
            </w:r>
            <w:r w:rsidR="7BCA10D9" w:rsidRPr="093F2739">
              <w:rPr>
                <w:sz w:val="20"/>
                <w:szCs w:val="20"/>
              </w:rPr>
              <w:t>belongs to</w:t>
            </w:r>
            <w:r w:rsidRPr="093F2739">
              <w:rPr>
                <w:sz w:val="20"/>
                <w:szCs w:val="20"/>
              </w:rPr>
              <w:t xml:space="preserve">. </w:t>
            </w:r>
            <w:r w:rsidR="0DA1782B" w:rsidRPr="093F2739">
              <w:rPr>
                <w:sz w:val="20"/>
                <w:szCs w:val="20"/>
              </w:rPr>
              <w:t xml:space="preserve">The choices </w:t>
            </w:r>
            <w:r w:rsidR="00BF462C" w:rsidRPr="093F2739">
              <w:rPr>
                <w:sz w:val="20"/>
                <w:szCs w:val="20"/>
              </w:rPr>
              <w:t>are</w:t>
            </w:r>
            <w:r w:rsidRPr="003C44DE">
              <w:rPr>
                <w:sz w:val="20"/>
                <w:szCs w:val="20"/>
              </w:rPr>
              <w:t>: [</w:t>
            </w:r>
            <w:r w:rsidR="00184E99">
              <w:rPr>
                <w:sz w:val="20"/>
                <w:szCs w:val="20"/>
              </w:rPr>
              <w:t>f</w:t>
            </w:r>
            <w:r w:rsidRPr="003C44DE">
              <w:rPr>
                <w:sz w:val="20"/>
                <w:szCs w:val="20"/>
              </w:rPr>
              <w:t xml:space="preserve">ixed, </w:t>
            </w:r>
            <w:r w:rsidR="00184E99">
              <w:rPr>
                <w:sz w:val="20"/>
                <w:szCs w:val="20"/>
              </w:rPr>
              <w:t>custom</w:t>
            </w:r>
            <w:r w:rsidRPr="003C44DE">
              <w:rPr>
                <w:sz w:val="20"/>
                <w:szCs w:val="20"/>
              </w:rPr>
              <w:t xml:space="preserve">, </w:t>
            </w:r>
            <w:r w:rsidR="00184E99">
              <w:rPr>
                <w:sz w:val="20"/>
                <w:szCs w:val="20"/>
              </w:rPr>
              <w:t>and variable, annotated</w:t>
            </w:r>
            <w:r w:rsidRPr="003C44DE">
              <w:rPr>
                <w:sz w:val="20"/>
                <w:szCs w:val="20"/>
              </w:rPr>
              <w:t>]. </w:t>
            </w:r>
            <w:r w:rsidR="0FCA8FAD" w:rsidRPr="093F2739">
              <w:rPr>
                <w:sz w:val="20"/>
                <w:szCs w:val="20"/>
              </w:rPr>
              <w:t xml:space="preserve">The term </w:t>
            </w:r>
            <w:r w:rsidR="00184E99">
              <w:rPr>
                <w:i/>
                <w:iCs/>
                <w:sz w:val="20"/>
                <w:szCs w:val="20"/>
              </w:rPr>
              <w:t>a</w:t>
            </w:r>
            <w:r w:rsidR="00184E99" w:rsidRPr="003C44DE">
              <w:rPr>
                <w:i/>
                <w:iCs/>
                <w:sz w:val="20"/>
                <w:szCs w:val="20"/>
              </w:rPr>
              <w:t>nnotated</w:t>
            </w:r>
            <w:r w:rsidR="00184E99" w:rsidRPr="003C44DE">
              <w:rPr>
                <w:sz w:val="20"/>
                <w:szCs w:val="20"/>
              </w:rPr>
              <w:t> </w:t>
            </w:r>
            <w:r w:rsidRPr="003C44DE">
              <w:rPr>
                <w:sz w:val="20"/>
                <w:szCs w:val="20"/>
              </w:rPr>
              <w:t xml:space="preserve">is used to </w:t>
            </w:r>
            <w:r w:rsidR="40DF87D5" w:rsidRPr="093F2739">
              <w:rPr>
                <w:sz w:val="20"/>
                <w:szCs w:val="20"/>
              </w:rPr>
              <w:t xml:space="preserve">enable the </w:t>
            </w:r>
            <w:r w:rsidRPr="003C44DE">
              <w:rPr>
                <w:sz w:val="20"/>
                <w:szCs w:val="20"/>
              </w:rPr>
              <w:t xml:space="preserve">search for all the occurrences of the modification into an annotated protein database file </w:t>
            </w:r>
            <w:r w:rsidR="69E28D31" w:rsidRPr="093F2739">
              <w:rPr>
                <w:sz w:val="20"/>
                <w:szCs w:val="20"/>
              </w:rPr>
              <w:t>such as</w:t>
            </w:r>
            <w:r w:rsidRPr="003C44DE">
              <w:rPr>
                <w:sz w:val="20"/>
                <w:szCs w:val="20"/>
              </w:rPr>
              <w:t xml:space="preserve"> UNIPROT XML or PEFF.</w:t>
            </w:r>
          </w:p>
        </w:tc>
      </w:tr>
      <w:tr w:rsidR="005607A7" w:rsidRPr="005607A7" w14:paraId="3ACF550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FCF9503" w14:textId="77777777" w:rsidR="005607A7" w:rsidRPr="003C44DE" w:rsidRDefault="005607A7" w:rsidP="00C664A0">
            <w:pPr>
              <w:rPr>
                <w:sz w:val="20"/>
                <w:szCs w:val="20"/>
              </w:rPr>
            </w:pPr>
            <w:r w:rsidRPr="003C44DE">
              <w:rPr>
                <w:sz w:val="20"/>
                <w:szCs w:val="20"/>
              </w:rPr>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948156" w14:textId="77777777" w:rsidR="005607A7" w:rsidRPr="003C44DE" w:rsidRDefault="005607A7" w:rsidP="00C664A0">
            <w:pPr>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3293CA" w14:textId="77777777" w:rsidR="005607A7" w:rsidRPr="003C44DE" w:rsidRDefault="005607A7" w:rsidP="00C664A0">
            <w:pPr>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C5C7429" w14:textId="72BD4164"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E1498D" w14:textId="2BEBE37A" w:rsidR="005607A7" w:rsidRPr="003C44DE" w:rsidRDefault="005607A7" w:rsidP="004F415B">
            <w:pPr>
              <w:jc w:val="both"/>
              <w:rPr>
                <w:sz w:val="20"/>
                <w:szCs w:val="20"/>
              </w:rPr>
            </w:pPr>
            <w:r w:rsidRPr="003C44DE">
              <w:rPr>
                <w:sz w:val="20"/>
                <w:szCs w:val="20"/>
              </w:rPr>
              <w:t xml:space="preserve">Choose from the following options: [Anywhere, Protein N-term, Protein C-term, Any N-term, Any C-term]. </w:t>
            </w:r>
            <w:r w:rsidR="00822762">
              <w:rPr>
                <w:sz w:val="20"/>
                <w:szCs w:val="20"/>
              </w:rPr>
              <w:t>The default</w:t>
            </w:r>
            <w:r w:rsidRPr="003C44DE">
              <w:rPr>
                <w:sz w:val="20"/>
                <w:szCs w:val="20"/>
              </w:rPr>
              <w:t xml:space="preserve"> is </w:t>
            </w:r>
            <w:r w:rsidR="00D465A5" w:rsidRPr="009D5F80">
              <w:rPr>
                <w:sz w:val="20"/>
                <w:szCs w:val="20"/>
              </w:rPr>
              <w:t>anywhere</w:t>
            </w:r>
            <w:r w:rsidRPr="00D465A5">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C664A0">
            <w:pPr>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C664A0">
            <w:pPr>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C664A0">
            <w:pPr>
              <w:rPr>
                <w:sz w:val="20"/>
                <w:szCs w:val="20"/>
              </w:rPr>
            </w:pPr>
            <w:r w:rsidRPr="003C44DE">
              <w:rPr>
                <w:sz w:val="20"/>
                <w:szCs w:val="20"/>
              </w:rPr>
              <w:t>TA=S,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4E3C4416" w:rsidR="005607A7" w:rsidRPr="003C44DE" w:rsidRDefault="005607A7" w:rsidP="004F415B">
            <w:pPr>
              <w:jc w:val="both"/>
              <w:rPr>
                <w:sz w:val="20"/>
                <w:szCs w:val="20"/>
              </w:rPr>
            </w:pPr>
            <w:r w:rsidRPr="003C44DE">
              <w:rPr>
                <w:sz w:val="20"/>
                <w:szCs w:val="20"/>
              </w:rPr>
              <w:t xml:space="preserve">The target amino acid </w:t>
            </w:r>
            <w:r w:rsidR="22516CA1" w:rsidRPr="093F2739">
              <w:rPr>
                <w:sz w:val="20"/>
                <w:szCs w:val="20"/>
              </w:rPr>
              <w:t>residue</w:t>
            </w:r>
            <w:r w:rsidRPr="003C44DE">
              <w:rPr>
                <w:sz w:val="20"/>
                <w:szCs w:val="20"/>
              </w:rPr>
              <w:t>. If the modification targets multiple sites, it can be separated by </w:t>
            </w:r>
            <w:r w:rsidR="00822762">
              <w:rPr>
                <w:sz w:val="20"/>
                <w:szCs w:val="20"/>
              </w:rPr>
              <w:t xml:space="preserve">the </w:t>
            </w:r>
            <w:r w:rsidR="2C692B4F" w:rsidRPr="0C727EEC">
              <w:rPr>
                <w:sz w:val="20"/>
                <w:szCs w:val="20"/>
              </w:rPr>
              <w:t>TA</w:t>
            </w:r>
            <w:r w:rsidR="028E9A3B" w:rsidRPr="093F2739">
              <w:rPr>
                <w:sz w:val="20"/>
                <w:szCs w:val="20"/>
              </w:rPr>
              <w:t xml:space="preserve"> (see below)</w:t>
            </w:r>
            <w:r w:rsidRPr="093F2739">
              <w:rPr>
                <w:sz w:val="20"/>
                <w:szCs w:val="20"/>
              </w:rPr>
              <w:t>.</w:t>
            </w:r>
          </w:p>
        </w:tc>
      </w:tr>
      <w:tr w:rsidR="005607A7" w:rsidRPr="005607A7" w14:paraId="3AEAF819"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2F72149" w14:textId="77777777" w:rsidR="005607A7" w:rsidRPr="003C44DE" w:rsidRDefault="005607A7" w:rsidP="00C664A0">
            <w:pPr>
              <w:rPr>
                <w:sz w:val="20"/>
                <w:szCs w:val="20"/>
              </w:rPr>
            </w:pPr>
            <w:r w:rsidRPr="003C44DE">
              <w:rPr>
                <w:sz w:val="20"/>
                <w:szCs w:val="20"/>
              </w:rPr>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C4BDB1" w14:textId="77777777" w:rsidR="005607A7" w:rsidRPr="003C44DE" w:rsidRDefault="005607A7" w:rsidP="00C664A0">
            <w:pPr>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AE16C7" w14:textId="77777777" w:rsidR="005607A7" w:rsidRPr="003C44DE" w:rsidRDefault="005607A7" w:rsidP="00C664A0">
            <w:pPr>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ACA44A" w14:textId="71578C02"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E27761D" w14:textId="0B7F1462" w:rsidR="005607A7" w:rsidRPr="003C44DE" w:rsidRDefault="005607A7" w:rsidP="004F415B">
            <w:pPr>
              <w:jc w:val="both"/>
              <w:rPr>
                <w:sz w:val="20"/>
                <w:szCs w:val="20"/>
              </w:rPr>
            </w:pPr>
            <w:r w:rsidRPr="003C44DE">
              <w:rPr>
                <w:sz w:val="20"/>
                <w:szCs w:val="20"/>
              </w:rPr>
              <w:t xml:space="preserve">The exact </w:t>
            </w:r>
            <w:r w:rsidR="00142DC0" w:rsidRPr="72B7514F">
              <w:rPr>
                <w:sz w:val="20"/>
                <w:szCs w:val="20"/>
              </w:rPr>
              <w:t>monoisotopic</w:t>
            </w:r>
            <w:r w:rsidRPr="72B7514F">
              <w:rPr>
                <w:sz w:val="20"/>
                <w:szCs w:val="20"/>
              </w:rPr>
              <w:t xml:space="preserve"> </w:t>
            </w:r>
            <w:r w:rsidRPr="003C44DE">
              <w:rPr>
                <w:sz w:val="20"/>
                <w:szCs w:val="20"/>
              </w:rPr>
              <w:t xml:space="preserve">atomic mass shift produced by the modification. Please use at least 5 decimal places of accuracy. This </w:t>
            </w:r>
            <w:r w:rsidR="5286B49B" w:rsidRPr="093F2739">
              <w:rPr>
                <w:sz w:val="20"/>
                <w:szCs w:val="20"/>
              </w:rPr>
              <w:t>SHOULD</w:t>
            </w:r>
            <w:r w:rsidRPr="003C44DE">
              <w:rPr>
                <w:sz w:val="20"/>
                <w:szCs w:val="20"/>
              </w:rPr>
              <w:t xml:space="preserve"> only be used if the chemical formula of the modification </w:t>
            </w:r>
            <w:r w:rsidR="00961E92" w:rsidRPr="72B7514F">
              <w:rPr>
                <w:sz w:val="20"/>
                <w:szCs w:val="20"/>
              </w:rPr>
              <w:t>is</w:t>
            </w:r>
            <w:r w:rsidRPr="72B7514F">
              <w:rPr>
                <w:sz w:val="20"/>
                <w:szCs w:val="20"/>
              </w:rPr>
              <w:t xml:space="preserve"> </w:t>
            </w:r>
            <w:r w:rsidRPr="003C44DE">
              <w:rPr>
                <w:sz w:val="20"/>
                <w:szCs w:val="20"/>
              </w:rPr>
              <w:t xml:space="preserve">not known. </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C664A0">
            <w:pPr>
              <w:rPr>
                <w:sz w:val="20"/>
                <w:szCs w:val="20"/>
              </w:rPr>
            </w:pPr>
            <w:r w:rsidRPr="003C44DE">
              <w:rPr>
                <w:sz w:val="20"/>
                <w:szCs w:val="20"/>
              </w:rPr>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C664A0">
            <w:pPr>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C664A0">
            <w:pPr>
              <w:rPr>
                <w:sz w:val="20"/>
                <w:szCs w:val="20"/>
              </w:rPr>
            </w:pPr>
            <w:r w:rsidRPr="003C44DE">
              <w:rPr>
                <w:sz w:val="20"/>
                <w:szCs w:val="20"/>
              </w:rPr>
              <w:t>TS=N[^P][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253DAAE7" w:rsidR="005607A7" w:rsidRPr="003C44DE" w:rsidRDefault="005607A7" w:rsidP="004F415B">
            <w:pPr>
              <w:jc w:val="both"/>
              <w:rPr>
                <w:sz w:val="20"/>
                <w:szCs w:val="20"/>
              </w:rPr>
            </w:pPr>
            <w:r w:rsidRPr="003C44DE">
              <w:rPr>
                <w:sz w:val="20"/>
                <w:szCs w:val="20"/>
              </w:rPr>
              <w:t xml:space="preserve">For some software, it is important to capture complex rules for modification sites as regular expressions. These use cases </w:t>
            </w:r>
            <w:r w:rsidR="0FE4A76A" w:rsidRPr="093F2739">
              <w:rPr>
                <w:sz w:val="20"/>
                <w:szCs w:val="20"/>
              </w:rPr>
              <w:t>SHOULD</w:t>
            </w:r>
            <w:r w:rsidRPr="003C44DE">
              <w:rPr>
                <w:sz w:val="20"/>
                <w:szCs w:val="20"/>
              </w:rPr>
              <w:t xml:space="preserve"> be specified as regular expressions.</w:t>
            </w:r>
          </w:p>
        </w:tc>
      </w:tr>
    </w:tbl>
    <w:p w14:paraId="37B5B416" w14:textId="51C84167" w:rsidR="005607A7" w:rsidRDefault="005607A7" w:rsidP="00C664A0"/>
    <w:p w14:paraId="0A81F34C" w14:textId="77777777" w:rsidR="009D5F80" w:rsidRPr="005607A7" w:rsidRDefault="009D5F80" w:rsidP="00C664A0">
      <w:pPr>
        <w:rPr>
          <w:vanish/>
        </w:rPr>
      </w:pPr>
    </w:p>
    <w:p w14:paraId="25EBC4E5" w14:textId="7ABDBA15" w:rsidR="003C44DE" w:rsidRDefault="003C44DE" w:rsidP="007432F9">
      <w:pPr>
        <w:jc w:val="both"/>
      </w:pPr>
      <w:r w:rsidRPr="005607A7">
        <w:t xml:space="preserve">We </w:t>
      </w:r>
      <w:r w:rsidR="00B76121">
        <w:t>RECOMMEND</w:t>
      </w:r>
      <w:r w:rsidR="00B76121" w:rsidRPr="005607A7">
        <w:t xml:space="preserve"> </w:t>
      </w:r>
      <w:r w:rsidR="00F9208D">
        <w:t>using</w:t>
      </w:r>
      <w:r w:rsidRPr="005607A7">
        <w:t xml:space="preserve"> the </w:t>
      </w:r>
      <w:r w:rsidR="0052147B" w:rsidRPr="00A56518">
        <w:rPr>
          <w:iCs/>
        </w:rPr>
        <w:t xml:space="preserve">UNIMOD </w:t>
      </w:r>
      <w:r w:rsidRPr="005607A7">
        <w:t>interim name or the PSI-MOD name</w:t>
      </w:r>
      <w:r w:rsidR="55739BCB">
        <w:t xml:space="preserve"> </w:t>
      </w:r>
      <w:r w:rsidR="62B89E9B">
        <w:t xml:space="preserve">for </w:t>
      </w:r>
      <w:r w:rsidR="2313747D">
        <w:t>indicating</w:t>
      </w:r>
      <w:r w:rsidRPr="005607A7">
        <w:t xml:space="preserve"> the modification name</w:t>
      </w:r>
      <w:r>
        <w:t>.</w:t>
      </w:r>
      <w:r w:rsidRPr="005607A7">
        <w:t xml:space="preserve"> For custom modifications, we </w:t>
      </w:r>
      <w:r w:rsidR="00B76121">
        <w:t>RECOMMEND</w:t>
      </w:r>
      <w:r w:rsidR="00B76121" w:rsidRPr="005607A7">
        <w:t xml:space="preserve"> </w:t>
      </w:r>
      <w:r w:rsidRPr="005607A7">
        <w:t>using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C664A0"/>
    <w:p w14:paraId="5A0E2695" w14:textId="4CA89871" w:rsidR="005607A7" w:rsidRDefault="005607A7" w:rsidP="003978F9">
      <w:pPr>
        <w:jc w:val="both"/>
      </w:pPr>
      <w:r w:rsidRPr="005607A7">
        <w:lastRenderedPageBreak/>
        <w:t xml:space="preserve">An example of </w:t>
      </w:r>
      <w:r w:rsidR="00B51042">
        <w:t>an</w:t>
      </w:r>
      <w:r w:rsidRPr="005607A7">
        <w:t> </w:t>
      </w:r>
      <w:r w:rsidRPr="004214A0">
        <w:t>SDRF</w:t>
      </w:r>
      <w:r w:rsidR="500CBA9E" w:rsidRPr="004214A0">
        <w:t>-Proteomics</w:t>
      </w:r>
      <w:r w:rsidRPr="005607A7">
        <w:t> file with sample modifications annotated</w:t>
      </w:r>
      <w:r w:rsidR="00D04F58">
        <w:t xml:space="preserve">, where each modification needs an extra </w:t>
      </w:r>
      <w:r w:rsidR="002341F9">
        <w:t>column</w:t>
      </w:r>
      <w:r w:rsidR="044F601B">
        <w:t xml:space="preserve"> in the file format</w:t>
      </w:r>
      <w:r w:rsidRPr="005607A7">
        <w:t>:</w:t>
      </w:r>
    </w:p>
    <w:p w14:paraId="77B02134"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0DE4A77">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EB1AE9" w14:textId="3B0D8D8E" w:rsidR="005607A7" w:rsidRPr="003C44DE" w:rsidRDefault="438D2A5C" w:rsidP="00C664A0">
            <w:pPr>
              <w:rPr>
                <w:sz w:val="20"/>
                <w:szCs w:val="20"/>
              </w:rPr>
            </w:pPr>
            <w:r w:rsidRPr="5890466F">
              <w:rPr>
                <w:sz w:val="20"/>
                <w:szCs w:val="20"/>
              </w:rPr>
              <w:t>source name</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74555B" w14:textId="77777777" w:rsidR="005607A7" w:rsidRPr="004214A0" w:rsidRDefault="005607A7" w:rsidP="00C664A0">
            <w:pPr>
              <w:rPr>
                <w:sz w:val="20"/>
                <w:szCs w:val="20"/>
              </w:rPr>
            </w:pPr>
            <w:r w:rsidRPr="004214A0">
              <w:rPr>
                <w:sz w:val="20"/>
                <w:szCs w:val="20"/>
              </w:rPr>
              <w:t>commen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FB4F83" w14:textId="3864A440" w:rsidR="005607A7" w:rsidRPr="004214A0" w:rsidRDefault="005607A7" w:rsidP="00C664A0">
            <w:pPr>
              <w:rPr>
                <w:sz w:val="20"/>
                <w:szCs w:val="20"/>
              </w:rPr>
            </w:pPr>
            <w:r w:rsidRPr="004214A0">
              <w:rPr>
                <w:sz w:val="20"/>
                <w:szCs w:val="20"/>
              </w:rPr>
              <w:t>comment[modification parameters]</w:t>
            </w:r>
          </w:p>
        </w:tc>
      </w:tr>
      <w:tr w:rsidR="005607A7" w:rsidRPr="000226BD" w14:paraId="4CA89CE6" w14:textId="77777777" w:rsidTr="00DE4A77">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4EA974" w14:textId="77777777" w:rsidR="005607A7" w:rsidRPr="003C44DE" w:rsidRDefault="005607A7" w:rsidP="00C664A0">
            <w:pPr>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1C79A29" w14:textId="5E1A9A22" w:rsidR="005607A7" w:rsidRPr="003C44DE" w:rsidRDefault="005607A7" w:rsidP="00C664A0">
            <w:pPr>
              <w:rPr>
                <w:sz w:val="20"/>
                <w:szCs w:val="20"/>
              </w:rPr>
            </w:pPr>
            <w:r w:rsidRPr="003C44DE">
              <w:rPr>
                <w:sz w:val="20"/>
                <w:szCs w:val="20"/>
              </w:rPr>
              <w:t>NT=Glu</w:t>
            </w:r>
            <w:r w:rsidR="007432F9">
              <w:rPr>
                <w:sz w:val="20"/>
                <w:szCs w:val="20"/>
              </w:rPr>
              <w:t>-</w:t>
            </w:r>
            <w:r w:rsidRPr="003C44DE">
              <w:rPr>
                <w:sz w:val="20"/>
                <w:szCs w:val="20"/>
              </w:rPr>
              <w:t>pyro-Glu;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171FAA0" w14:textId="77777777" w:rsidR="005607A7" w:rsidRPr="00D919F8" w:rsidRDefault="005607A7" w:rsidP="00C664A0">
            <w:pPr>
              <w:rPr>
                <w:sz w:val="20"/>
                <w:szCs w:val="20"/>
                <w:lang w:val="fr-FR"/>
              </w:rPr>
            </w:pPr>
            <w:r w:rsidRPr="00D919F8">
              <w:rPr>
                <w:sz w:val="20"/>
                <w:szCs w:val="20"/>
                <w:lang w:val="fr-FR"/>
              </w:rPr>
              <w:t>NT=</w:t>
            </w:r>
            <w:proofErr w:type="spellStart"/>
            <w:r w:rsidRPr="00D919F8">
              <w:rPr>
                <w:sz w:val="20"/>
                <w:szCs w:val="20"/>
                <w:lang w:val="fr-FR"/>
              </w:rPr>
              <w:t>Oxidation</w:t>
            </w:r>
            <w:proofErr w:type="spellEnd"/>
            <w:r w:rsidRPr="00D919F8">
              <w:rPr>
                <w:sz w:val="20"/>
                <w:szCs w:val="20"/>
                <w:lang w:val="fr-FR"/>
              </w:rPr>
              <w:t>; MT=Variable; TA=M</w:t>
            </w:r>
          </w:p>
        </w:tc>
      </w:tr>
    </w:tbl>
    <w:p w14:paraId="26928779" w14:textId="7D60703B" w:rsidR="003C44DE" w:rsidRDefault="003C44DE" w:rsidP="00C664A0">
      <w:pPr>
        <w:rPr>
          <w:b/>
          <w:bCs/>
          <w:lang w:val="fr-FR"/>
        </w:rPr>
      </w:pPr>
    </w:p>
    <w:p w14:paraId="77BE7D71" w14:textId="77777777" w:rsidR="0066329D" w:rsidRPr="00D919F8" w:rsidRDefault="0066329D" w:rsidP="00C664A0">
      <w:pPr>
        <w:rPr>
          <w:b/>
          <w:bCs/>
          <w:lang w:val="fr-FR"/>
        </w:rPr>
      </w:pPr>
    </w:p>
    <w:p w14:paraId="3B82D305" w14:textId="53C5F2A1" w:rsidR="003C44DE" w:rsidRPr="003C44DE" w:rsidRDefault="00570C1D" w:rsidP="0066329D">
      <w:pPr>
        <w:pStyle w:val="Titre3"/>
      </w:pPr>
      <w:bookmarkStart w:id="60" w:name="_Toc67562081"/>
      <w:bookmarkStart w:id="61" w:name="_Toc135742253"/>
      <w:r>
        <w:rPr>
          <w:rFonts w:ascii="Times New Roman" w:hAnsi="Times New Roman"/>
          <w:b/>
          <w:bCs/>
        </w:rPr>
        <w:t>9</w:t>
      </w:r>
      <w:r w:rsidR="45E49F11" w:rsidRPr="187EA46F">
        <w:rPr>
          <w:rFonts w:ascii="Times New Roman" w:hAnsi="Times New Roman"/>
          <w:b/>
          <w:bCs/>
        </w:rPr>
        <w:t>.5.2</w:t>
      </w:r>
      <w:r w:rsidR="40E9F35F" w:rsidRPr="187EA46F">
        <w:rPr>
          <w:rFonts w:ascii="Times New Roman" w:hAnsi="Times New Roman"/>
          <w:b/>
          <w:bCs/>
        </w:rPr>
        <w:t xml:space="preserve"> </w:t>
      </w:r>
      <w:r w:rsidR="002A2F0C" w:rsidRPr="002A2F0C">
        <w:rPr>
          <w:rFonts w:ascii="Times New Roman" w:hAnsi="Times New Roman"/>
          <w:b/>
          <w:bCs/>
        </w:rPr>
        <w:t>Cleavage agent</w:t>
      </w:r>
      <w:r w:rsidR="002A2F0C">
        <w:rPr>
          <w:rFonts w:ascii="Times New Roman" w:hAnsi="Times New Roman"/>
          <w:b/>
          <w:bCs/>
        </w:rPr>
        <w:t>s</w:t>
      </w:r>
      <w:bookmarkEnd w:id="60"/>
      <w:r w:rsidR="00423C36">
        <w:rPr>
          <w:rFonts w:ascii="Times New Roman" w:hAnsi="Times New Roman"/>
          <w:b/>
          <w:bCs/>
        </w:rPr>
        <w:t>.</w:t>
      </w:r>
      <w:bookmarkEnd w:id="61"/>
    </w:p>
    <w:p w14:paraId="0FC72A0A" w14:textId="337EEE72" w:rsidR="005607A7" w:rsidRDefault="005607A7" w:rsidP="00C27882">
      <w:pPr>
        <w:jc w:val="both"/>
      </w:pPr>
      <w:r w:rsidRPr="005607A7">
        <w:t>The REQUIRED </w:t>
      </w:r>
      <w:r w:rsidRPr="00142DC0">
        <w:rPr>
          <w:i/>
        </w:rPr>
        <w:t>comment [cleavage agent details]</w:t>
      </w:r>
      <w:r w:rsidRPr="005607A7">
        <w:t xml:space="preserve"> property is used to capture the </w:t>
      </w:r>
      <w:r w:rsidR="58F2B779">
        <w:t>e</w:t>
      </w:r>
      <w:r w:rsidRPr="005607A7">
        <w:t xml:space="preserve">nzyme information. </w:t>
      </w:r>
      <w:r w:rsidR="00EC00A9">
        <w:t xml:space="preserve">The list of Enzyme names can be found in </w:t>
      </w:r>
      <w:r w:rsidR="008E2B38">
        <w:t xml:space="preserve">the </w:t>
      </w:r>
      <w:r w:rsidR="00EC00A9">
        <w:t xml:space="preserve">PSI-MS </w:t>
      </w:r>
      <w:r w:rsidR="008E2B38">
        <w:t>CV</w:t>
      </w:r>
      <w:r w:rsidR="00EC00A9">
        <w:t xml:space="preserve"> (</w:t>
      </w:r>
      <w:hyperlink r:id="rId60">
        <w:r w:rsidR="0019097A" w:rsidRPr="093F2739">
          <w:rPr>
            <w:rStyle w:val="Lienhypertexte"/>
          </w:rPr>
          <w:t>https://www.ebi.ac.uk/ols/ontologies/ms/terms?iri=http%3A%2F%2Fpurl.obolibrary.org%2Fobo%2FMS_1001045&amp;viewMode=All&amp;siblings=false</w:t>
        </w:r>
      </w:hyperlink>
      <w:r w:rsidR="00EC00A9">
        <w:t xml:space="preserve">). </w:t>
      </w:r>
      <w:r w:rsidR="00A63609">
        <w:t>Similarly,</w:t>
      </w:r>
      <w:r w:rsidRPr="005607A7">
        <w:t xml:space="preserve"> to protein </w:t>
      </w:r>
      <w:r>
        <w:t>modification</w:t>
      </w:r>
      <w:r w:rsidR="3D1455FB">
        <w:t>s,</w:t>
      </w:r>
      <w:r w:rsidR="00C27882" w:rsidRPr="005607A7">
        <w:t xml:space="preserve"> </w:t>
      </w:r>
      <w:r w:rsidRPr="005607A7">
        <w:t xml:space="preserve">a key=value pair representation </w:t>
      </w:r>
      <w:r w:rsidR="395AF8E8">
        <w:t>is used</w:t>
      </w:r>
      <w:r w:rsidR="4B15F54E">
        <w:t xml:space="preserve"> </w:t>
      </w:r>
      <w:r w:rsidRPr="005607A7">
        <w:t>to encode the following properties for each enzyme:</w:t>
      </w:r>
    </w:p>
    <w:p w14:paraId="2DF8397A"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509"/>
        <w:gridCol w:w="735"/>
        <w:gridCol w:w="1926"/>
        <w:gridCol w:w="1590"/>
        <w:gridCol w:w="2864"/>
      </w:tblGrid>
      <w:tr w:rsidR="005607A7" w:rsidRPr="003C44DE" w14:paraId="0819EF3B"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6A488E3"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2462B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BEB5EFD"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5878AE" w14:textId="77777777" w:rsidR="003C44DE" w:rsidRPr="003C44DE" w:rsidRDefault="005607A7" w:rsidP="00C664A0">
            <w:pPr>
              <w:rPr>
                <w:b/>
                <w:bCs/>
                <w:sz w:val="20"/>
                <w:szCs w:val="20"/>
              </w:rPr>
            </w:pPr>
            <w:r w:rsidRPr="003C44DE">
              <w:rPr>
                <w:b/>
                <w:bCs/>
                <w:sz w:val="20"/>
                <w:szCs w:val="20"/>
              </w:rPr>
              <w:t>Mandatory(</w:t>
            </w:r>
            <w:r w:rsidR="003C44DE" w:rsidRPr="003C44DE">
              <w:rPr>
                <w:b/>
                <w:bCs/>
                <w:sz w:val="20"/>
                <w:szCs w:val="20"/>
              </w:rPr>
              <w:t>1</w:t>
            </w:r>
            <w:r w:rsidRPr="003C44DE">
              <w:rPr>
                <w:b/>
                <w:bCs/>
                <w:sz w:val="20"/>
                <w:szCs w:val="20"/>
              </w:rPr>
              <w:t>)</w:t>
            </w:r>
          </w:p>
          <w:p w14:paraId="0FA81AAE" w14:textId="791A801A" w:rsidR="005607A7" w:rsidRPr="003C44DE" w:rsidRDefault="005607A7" w:rsidP="00C664A0">
            <w:pP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1447F9" w14:textId="77777777" w:rsidR="005607A7" w:rsidRPr="003C44DE" w:rsidRDefault="005607A7" w:rsidP="00C664A0">
            <w:pPr>
              <w:rPr>
                <w:b/>
                <w:bCs/>
                <w:sz w:val="20"/>
                <w:szCs w:val="20"/>
              </w:rPr>
            </w:pPr>
            <w:r w:rsidRPr="003C44DE">
              <w:rPr>
                <w:b/>
                <w:bCs/>
                <w:sz w:val="20"/>
                <w:szCs w:val="20"/>
              </w:rPr>
              <w:t>comment</w:t>
            </w:r>
          </w:p>
        </w:tc>
      </w:tr>
      <w:tr w:rsidR="005607A7" w:rsidRPr="003C44DE" w14:paraId="0ADE39EC" w14:textId="77777777" w:rsidTr="007432F9">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C664A0">
            <w:pPr>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C664A0">
            <w:pPr>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2924B18A" w:rsidR="005607A7" w:rsidRPr="003C44DE" w:rsidRDefault="005607A7" w:rsidP="00EF2422">
            <w:pPr>
              <w:jc w:val="both"/>
              <w:rPr>
                <w:sz w:val="20"/>
                <w:szCs w:val="20"/>
              </w:rPr>
            </w:pPr>
            <w:r w:rsidRPr="003C44DE">
              <w:rPr>
                <w:sz w:val="20"/>
                <w:szCs w:val="20"/>
              </w:rPr>
              <w:t>Name of the Enzyme.</w:t>
            </w:r>
          </w:p>
        </w:tc>
      </w:tr>
      <w:tr w:rsidR="005607A7" w:rsidRPr="003C44DE" w14:paraId="7D41058B"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60C3F7" w14:textId="77777777" w:rsidR="005607A7" w:rsidRPr="003C44DE" w:rsidRDefault="005607A7" w:rsidP="00C664A0">
            <w:pPr>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D4A9B2B"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2FA28D" w14:textId="77777777" w:rsidR="005607A7" w:rsidRPr="003C44DE" w:rsidRDefault="005607A7" w:rsidP="00C664A0">
            <w:pPr>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7BE493" w14:textId="57AE4F78"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3FC9DDD" w14:textId="1D001E17" w:rsidR="005607A7" w:rsidRPr="003C44DE" w:rsidRDefault="005607A7" w:rsidP="00EF2422">
            <w:pPr>
              <w:jc w:val="both"/>
              <w:rPr>
                <w:sz w:val="20"/>
                <w:szCs w:val="20"/>
              </w:rPr>
            </w:pPr>
            <w:r w:rsidRPr="003C44DE">
              <w:rPr>
                <w:sz w:val="20"/>
                <w:szCs w:val="20"/>
              </w:rPr>
              <w:t xml:space="preserve">Accession in </w:t>
            </w:r>
            <w:r w:rsidR="008E2B38">
              <w:rPr>
                <w:sz w:val="20"/>
                <w:szCs w:val="20"/>
              </w:rPr>
              <w:t>the</w:t>
            </w:r>
            <w:r w:rsidRPr="003C44DE">
              <w:rPr>
                <w:sz w:val="20"/>
                <w:szCs w:val="20"/>
              </w:rPr>
              <w:t xml:space="preserve"> external PSI-MS </w:t>
            </w:r>
            <w:r w:rsidR="008E2B38">
              <w:rPr>
                <w:sz w:val="20"/>
                <w:szCs w:val="20"/>
              </w:rPr>
              <w:t>CV</w:t>
            </w:r>
            <w:r w:rsidRPr="003C44DE">
              <w:rPr>
                <w:sz w:val="20"/>
                <w:szCs w:val="20"/>
              </w:rPr>
              <w:t xml:space="preserve"> definition under the following category </w:t>
            </w:r>
            <w:hyperlink r:id="rId61" w:history="1">
              <w:r w:rsidRPr="003C44DE">
                <w:rPr>
                  <w:rStyle w:val="Lienhypertexte"/>
                  <w:sz w:val="20"/>
                  <w:szCs w:val="20"/>
                </w:rPr>
                <w:t>Cleavage agent name</w:t>
              </w:r>
            </w:hyperlink>
            <w:r w:rsidRPr="003C44DE">
              <w:rPr>
                <w:sz w:val="20"/>
                <w:szCs w:val="20"/>
              </w:rPr>
              <w:t>.</w:t>
            </w:r>
          </w:p>
        </w:tc>
      </w:tr>
      <w:tr w:rsidR="005607A7" w:rsidRPr="003C44DE" w14:paraId="321F44DB" w14:textId="77777777" w:rsidTr="007432F9">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C664A0">
            <w:pPr>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C664A0">
            <w:pPr>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68055B7D" w:rsidR="005607A7" w:rsidRPr="003C44DE" w:rsidRDefault="005607A7" w:rsidP="00C664A0">
            <w:pPr>
              <w:rPr>
                <w:sz w:val="20"/>
                <w:szCs w:val="20"/>
              </w:rPr>
            </w:pPr>
            <w:r w:rsidRPr="003C44DE">
              <w:rPr>
                <w:sz w:val="20"/>
                <w:szCs w:val="20"/>
              </w:rPr>
              <w:t>CS=(</w:t>
            </w:r>
            <w:r w:rsidR="00CC77D0">
              <w:rPr>
                <w:rFonts w:ascii="Cambria Math" w:hAnsi="Cambria Math" w:cs="Cambria Math"/>
                <w:sz w:val="20"/>
                <w:szCs w:val="20"/>
              </w:rPr>
              <w:t>?=</w:t>
            </w:r>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45687EA4" w:rsidR="005607A7" w:rsidRPr="003C44DE" w:rsidRDefault="005607A7" w:rsidP="00EF2422">
            <w:pPr>
              <w:jc w:val="both"/>
              <w:rPr>
                <w:sz w:val="20"/>
                <w:szCs w:val="20"/>
              </w:rPr>
            </w:pPr>
            <w:r w:rsidRPr="003C44DE">
              <w:rPr>
                <w:sz w:val="20"/>
                <w:szCs w:val="20"/>
              </w:rPr>
              <w:t xml:space="preserve">The cleavage site </w:t>
            </w:r>
            <w:r w:rsidR="00B51042">
              <w:rPr>
                <w:sz w:val="20"/>
                <w:szCs w:val="20"/>
              </w:rPr>
              <w:t xml:space="preserve">is </w:t>
            </w:r>
            <w:r w:rsidRPr="003C44DE">
              <w:rPr>
                <w:sz w:val="20"/>
                <w:szCs w:val="20"/>
              </w:rPr>
              <w:t>defined as a regular expression.</w:t>
            </w:r>
          </w:p>
        </w:tc>
      </w:tr>
    </w:tbl>
    <w:p w14:paraId="4BEC0C52" w14:textId="77777777" w:rsidR="003C44DE" w:rsidRDefault="003C44DE" w:rsidP="00C664A0"/>
    <w:p w14:paraId="74A14266" w14:textId="7BCE4A91" w:rsidR="005607A7" w:rsidRDefault="005607A7" w:rsidP="00C664A0">
      <w:r w:rsidRPr="005607A7">
        <w:t xml:space="preserve">An example of </w:t>
      </w:r>
      <w:r w:rsidR="00B51042">
        <w:t>an</w:t>
      </w:r>
      <w:r w:rsidRPr="005607A7">
        <w:t> </w:t>
      </w:r>
      <w:r w:rsidRPr="00E22CE3">
        <w:t>SDRF</w:t>
      </w:r>
      <w:r w:rsidR="1773C849" w:rsidRPr="00E22CE3">
        <w:t>-Proteomics</w:t>
      </w:r>
      <w:r w:rsidR="008E2B38">
        <w:t xml:space="preserve"> section</w:t>
      </w:r>
      <w:r w:rsidRPr="005607A7">
        <w:t xml:space="preserve"> with </w:t>
      </w:r>
      <w:r w:rsidR="008E2B38">
        <w:t xml:space="preserve">the </w:t>
      </w:r>
      <w:r w:rsidRPr="005607A7">
        <w:t>sample enzyme annotated:</w:t>
      </w:r>
    </w:p>
    <w:p w14:paraId="048D2AF3"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4602"/>
      </w:tblGrid>
      <w:tr w:rsidR="005607A7" w:rsidRPr="005607A7" w14:paraId="1C9369FF"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D2FC6" w14:textId="4DB34D14" w:rsidR="005607A7" w:rsidRPr="003C44DE" w:rsidRDefault="6C458DAB" w:rsidP="00C664A0">
            <w:pPr>
              <w:rPr>
                <w:sz w:val="20"/>
                <w:szCs w:val="20"/>
              </w:rPr>
            </w:pPr>
            <w:r w:rsidRPr="5890466F">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EAE5A" w14:textId="77777777" w:rsidR="005607A7" w:rsidRPr="00E22CE3" w:rsidRDefault="005607A7" w:rsidP="00C664A0">
            <w:pPr>
              <w:rPr>
                <w:sz w:val="20"/>
                <w:szCs w:val="20"/>
              </w:rPr>
            </w:pPr>
            <w:r w:rsidRPr="00E22CE3">
              <w:rPr>
                <w:sz w:val="20"/>
                <w:szCs w:val="20"/>
              </w:rPr>
              <w:t>comment[cleavage agent details]</w:t>
            </w:r>
          </w:p>
        </w:tc>
      </w:tr>
      <w:tr w:rsidR="005607A7" w:rsidRPr="005607A7" w14:paraId="7ECB0D18"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561110"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D970D9" w14:textId="77777777" w:rsidR="005607A7" w:rsidRPr="003C44DE" w:rsidRDefault="005607A7" w:rsidP="00C664A0">
            <w:pPr>
              <w:rPr>
                <w:sz w:val="20"/>
                <w:szCs w:val="20"/>
              </w:rPr>
            </w:pPr>
            <w:r w:rsidRPr="003C44DE">
              <w:rPr>
                <w:sz w:val="20"/>
                <w:szCs w:val="20"/>
              </w:rPr>
              <w:t>NT=Trypsin; AC=MS:1001251; CS=(?</w:t>
            </w:r>
            <w:r w:rsidRPr="003C44DE">
              <w:rPr>
                <w:rFonts w:ascii="Cambria Math" w:hAnsi="Cambria Math" w:cs="Cambria Math"/>
                <w:sz w:val="20"/>
                <w:szCs w:val="20"/>
              </w:rPr>
              <w:t>⇐</w:t>
            </w:r>
            <w:r w:rsidRPr="003C44DE">
              <w:rPr>
                <w:sz w:val="20"/>
                <w:szCs w:val="20"/>
              </w:rPr>
              <w:t>[KR])(?!P)</w:t>
            </w:r>
          </w:p>
        </w:tc>
      </w:tr>
    </w:tbl>
    <w:p w14:paraId="391BD7ED" w14:textId="77777777" w:rsidR="00FA0AB0" w:rsidRDefault="00FA0AB0" w:rsidP="00C664A0">
      <w:pPr>
        <w:rPr>
          <w:b/>
          <w:bCs/>
        </w:rPr>
      </w:pPr>
    </w:p>
    <w:p w14:paraId="4376EE5B" w14:textId="4499F58B" w:rsidR="003C44DE" w:rsidRPr="00FA0AB0" w:rsidRDefault="007D6E2E" w:rsidP="00FA0AB0">
      <w:pPr>
        <w:jc w:val="both"/>
      </w:pPr>
      <w:r w:rsidRPr="00FA0AB0">
        <w:t xml:space="preserve">If </w:t>
      </w:r>
      <w:r w:rsidR="167C6C0E">
        <w:t xml:space="preserve">no </w:t>
      </w:r>
      <w:r w:rsidRPr="00FA0AB0">
        <w:t xml:space="preserve">enzyme is used, for example </w:t>
      </w:r>
      <w:r w:rsidR="008E2B38">
        <w:t>in the case of</w:t>
      </w:r>
      <w:r w:rsidRPr="00FA0AB0">
        <w:t xml:space="preserve"> </w:t>
      </w:r>
      <w:r w:rsidR="008E2B38">
        <w:t>t</w:t>
      </w:r>
      <w:r w:rsidRPr="00FA0AB0">
        <w:t>op-down experiments</w:t>
      </w:r>
      <w:r w:rsidR="07C99974">
        <w:t xml:space="preserve"> or </w:t>
      </w:r>
      <w:r w:rsidR="0FA88E3C">
        <w:t>(some)</w:t>
      </w:r>
      <w:r w:rsidR="07C99974">
        <w:t xml:space="preserve"> </w:t>
      </w:r>
      <w:proofErr w:type="spellStart"/>
      <w:r w:rsidR="07C99974">
        <w:t>peptidomics</w:t>
      </w:r>
      <w:proofErr w:type="spellEnd"/>
      <w:r w:rsidR="07C99974">
        <w:t xml:space="preserve"> experiments</w:t>
      </w:r>
      <w:r w:rsidRPr="00FA0AB0">
        <w:t xml:space="preserve">, the value </w:t>
      </w:r>
      <w:r w:rsidR="58589674">
        <w:t>SHOULD</w:t>
      </w:r>
      <w:r w:rsidRPr="00FA0AB0">
        <w:t xml:space="preserve"> </w:t>
      </w:r>
      <w:r w:rsidR="00FA0AB0" w:rsidRPr="00FA0AB0">
        <w:t xml:space="preserve">be </w:t>
      </w:r>
      <w:r w:rsidR="74AB5F0C">
        <w:t>‘</w:t>
      </w:r>
      <w:r w:rsidR="00FA0AB0" w:rsidRPr="00E22CE3">
        <w:t xml:space="preserve">not </w:t>
      </w:r>
      <w:r w:rsidR="72E358FE" w:rsidRPr="00E22CE3">
        <w:t>applicable</w:t>
      </w:r>
      <w:r w:rsidR="7FD19220">
        <w:t>’</w:t>
      </w:r>
      <w:r w:rsidR="00FA0AB0" w:rsidRPr="00FA0AB0">
        <w:t xml:space="preserve">. </w:t>
      </w:r>
    </w:p>
    <w:p w14:paraId="2D58C365" w14:textId="77777777" w:rsidR="007D6E2E" w:rsidRDefault="007D6E2E" w:rsidP="00C664A0">
      <w:pPr>
        <w:rPr>
          <w:b/>
          <w:bCs/>
        </w:rPr>
      </w:pPr>
    </w:p>
    <w:p w14:paraId="3C5E1B6E" w14:textId="4D5F9E20" w:rsidR="003C44DE" w:rsidRPr="003C44DE" w:rsidRDefault="009C2A88" w:rsidP="0066329D">
      <w:pPr>
        <w:pStyle w:val="Titre3"/>
      </w:pPr>
      <w:bookmarkStart w:id="62" w:name="_Toc67562082"/>
      <w:bookmarkStart w:id="63" w:name="_Toc135742254"/>
      <w:r>
        <w:rPr>
          <w:rFonts w:ascii="Times New Roman" w:hAnsi="Times New Roman"/>
          <w:b/>
          <w:bCs/>
        </w:rPr>
        <w:t>9</w:t>
      </w:r>
      <w:r w:rsidR="00C27882" w:rsidRPr="00C27882">
        <w:rPr>
          <w:rFonts w:ascii="Times New Roman" w:hAnsi="Times New Roman"/>
          <w:b/>
          <w:bCs/>
        </w:rPr>
        <w:t>.5.3</w:t>
      </w:r>
      <w:r w:rsidR="005607A7" w:rsidRPr="00C27882">
        <w:rPr>
          <w:rFonts w:ascii="Times New Roman" w:hAnsi="Times New Roman"/>
          <w:b/>
          <w:bCs/>
        </w:rPr>
        <w:t xml:space="preserve"> Precursor and Fragment mass tolerances</w:t>
      </w:r>
      <w:bookmarkEnd w:id="62"/>
      <w:r w:rsidR="00423C36">
        <w:rPr>
          <w:rFonts w:ascii="Times New Roman" w:hAnsi="Times New Roman"/>
          <w:b/>
          <w:bCs/>
        </w:rPr>
        <w:t>.</w:t>
      </w:r>
      <w:bookmarkEnd w:id="63"/>
    </w:p>
    <w:p w14:paraId="0FA55E4C" w14:textId="499F7A16" w:rsidR="005607A7" w:rsidRDefault="1C7461D6" w:rsidP="00C664A0">
      <w:r>
        <w:t>F</w:t>
      </w:r>
      <w:r w:rsidR="005607A7">
        <w:t>or</w:t>
      </w:r>
      <w:r w:rsidR="005607A7" w:rsidRPr="005607A7">
        <w:t xml:space="preserve"> proteomics experiments</w:t>
      </w:r>
      <w:r w:rsidR="460F01A9">
        <w:t>, it</w:t>
      </w:r>
      <w:r w:rsidR="005607A7" w:rsidRPr="005607A7">
        <w:t xml:space="preserve"> is important to encode different </w:t>
      </w:r>
      <w:r w:rsidR="623AE947">
        <w:t>mass</w:t>
      </w:r>
      <w:r w:rsidR="005607A7">
        <w:t xml:space="preserve"> </w:t>
      </w:r>
      <w:r w:rsidR="005607A7" w:rsidRPr="005607A7">
        <w:t>tolerances (</w:t>
      </w:r>
      <w:r w:rsidR="79645850">
        <w:t xml:space="preserve">for </w:t>
      </w:r>
      <w:r w:rsidR="3296633F">
        <w:t>p</w:t>
      </w:r>
      <w:r w:rsidR="005607A7">
        <w:t>recursor</w:t>
      </w:r>
      <w:r w:rsidR="005607A7" w:rsidRPr="005607A7">
        <w:t xml:space="preserve"> and fragment</w:t>
      </w:r>
      <w:r w:rsidR="099BB529">
        <w:t xml:space="preserve"> ions</w:t>
      </w:r>
      <w:r w:rsidR="005607A7" w:rsidRPr="005607A7">
        <w:t>).</w:t>
      </w:r>
    </w:p>
    <w:p w14:paraId="225BE78C"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3223"/>
        <w:gridCol w:w="3256"/>
      </w:tblGrid>
      <w:tr w:rsidR="005607A7" w:rsidRPr="005607A7" w14:paraId="26DC4B2B"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1F3092" w14:textId="6AA7F58F" w:rsidR="005607A7" w:rsidRPr="003C44DE" w:rsidRDefault="71063081" w:rsidP="00C664A0">
            <w:pPr>
              <w:rPr>
                <w:sz w:val="20"/>
                <w:szCs w:val="20"/>
              </w:rPr>
            </w:pPr>
            <w:r w:rsidRPr="5890466F">
              <w:rPr>
                <w:sz w:val="20"/>
                <w:szCs w:val="20"/>
              </w:rPr>
              <w:lastRenderedPageBreak/>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973C44" w14:textId="77777777" w:rsidR="005607A7" w:rsidRPr="009D50F3" w:rsidRDefault="005607A7" w:rsidP="00C664A0">
            <w:pPr>
              <w:rPr>
                <w:sz w:val="20"/>
                <w:szCs w:val="20"/>
              </w:rPr>
            </w:pPr>
            <w:r w:rsidRPr="009D50F3">
              <w:rPr>
                <w:sz w:val="20"/>
                <w:szCs w:val="20"/>
              </w:rPr>
              <w:t>commen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EFAD69" w14:textId="07FDFF53" w:rsidR="005607A7" w:rsidRPr="009D50F3" w:rsidRDefault="005607A7" w:rsidP="00C664A0">
            <w:pPr>
              <w:rPr>
                <w:sz w:val="20"/>
                <w:szCs w:val="20"/>
              </w:rPr>
            </w:pPr>
            <w:r w:rsidRPr="009D50F3">
              <w:rPr>
                <w:sz w:val="20"/>
                <w:szCs w:val="20"/>
              </w:rPr>
              <w:t>comment[precursor mass tolerance]</w:t>
            </w:r>
          </w:p>
        </w:tc>
      </w:tr>
      <w:tr w:rsidR="005607A7" w:rsidRPr="005607A7" w14:paraId="28230BED"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C3C8909"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6204FE" w14:textId="77777777" w:rsidR="005607A7" w:rsidRPr="003C44DE" w:rsidRDefault="005607A7" w:rsidP="00C664A0">
            <w:pPr>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6685AC" w14:textId="47914C23" w:rsidR="005607A7" w:rsidRPr="003C44DE" w:rsidRDefault="002F5FC9" w:rsidP="00C664A0">
            <w:pPr>
              <w:rPr>
                <w:sz w:val="20"/>
                <w:szCs w:val="20"/>
              </w:rPr>
            </w:pPr>
            <w:r>
              <w:rPr>
                <w:sz w:val="20"/>
                <w:szCs w:val="20"/>
              </w:rPr>
              <w:t xml:space="preserve">20 </w:t>
            </w:r>
            <w:r w:rsidR="005607A7" w:rsidRPr="003C44DE">
              <w:rPr>
                <w:sz w:val="20"/>
                <w:szCs w:val="20"/>
              </w:rPr>
              <w:t>p</w:t>
            </w:r>
            <w:r>
              <w:rPr>
                <w:sz w:val="20"/>
                <w:szCs w:val="20"/>
              </w:rPr>
              <w:t>p</w:t>
            </w:r>
            <w:r w:rsidR="005607A7" w:rsidRPr="003C44DE">
              <w:rPr>
                <w:sz w:val="20"/>
                <w:szCs w:val="20"/>
              </w:rPr>
              <w:t>m</w:t>
            </w:r>
          </w:p>
        </w:tc>
      </w:tr>
    </w:tbl>
    <w:p w14:paraId="2A73EA9B" w14:textId="77777777" w:rsidR="003C44DE" w:rsidRDefault="003C44DE" w:rsidP="00C664A0">
      <w:pPr>
        <w:rPr>
          <w:b/>
          <w:bCs/>
        </w:rPr>
      </w:pPr>
    </w:p>
    <w:p w14:paraId="435B06CF" w14:textId="3B37AAB1" w:rsidR="01661182" w:rsidRPr="009D50F3" w:rsidRDefault="01661182" w:rsidP="00A729AA">
      <w:pPr>
        <w:jc w:val="both"/>
      </w:pPr>
      <w:r w:rsidRPr="009D50F3">
        <w:t xml:space="preserve">Units </w:t>
      </w:r>
      <w:r w:rsidR="493B4C54">
        <w:t>for the mass tolerances</w:t>
      </w:r>
      <w:r w:rsidR="736A0BC0">
        <w:t xml:space="preserve"> (either</w:t>
      </w:r>
      <w:r w:rsidRPr="009D50F3">
        <w:t xml:space="preserve"> Da or ppm) MUST be provided.</w:t>
      </w:r>
      <w:r w:rsidR="00E53354">
        <w:t xml:space="preserve"> A unique value should be provided by each RAW file. For example, in </w:t>
      </w:r>
      <w:r w:rsidR="008C0D7E">
        <w:t>multiplex experiments</w:t>
      </w:r>
      <w:r w:rsidR="007F0EB0">
        <w:t>,</w:t>
      </w:r>
      <w:r w:rsidR="008C0D7E">
        <w:t xml:space="preserve"> multiple samples would be in multiple rows associated with the same (assay) RAW file</w:t>
      </w:r>
      <w:r w:rsidR="001C72E6">
        <w:t>.</w:t>
      </w:r>
    </w:p>
    <w:p w14:paraId="31B13C72" w14:textId="420AF4CC" w:rsidR="361E433D" w:rsidRDefault="361E433D" w:rsidP="361E433D">
      <w:pPr>
        <w:rPr>
          <w:b/>
          <w:bCs/>
        </w:rPr>
      </w:pPr>
    </w:p>
    <w:p w14:paraId="395E02C3" w14:textId="77777777" w:rsidR="00A729AA" w:rsidRDefault="00A729AA" w:rsidP="361E433D">
      <w:pPr>
        <w:rPr>
          <w:b/>
          <w:bCs/>
        </w:rPr>
      </w:pPr>
    </w:p>
    <w:p w14:paraId="5A67B22B" w14:textId="422B8F71" w:rsidR="004B4D85" w:rsidRDefault="4D5E9207" w:rsidP="00A63609">
      <w:pPr>
        <w:pStyle w:val="Titre1"/>
        <w:spacing w:line="259" w:lineRule="auto"/>
      </w:pPr>
      <w:bookmarkStart w:id="64" w:name="_Toc132622965"/>
      <w:bookmarkStart w:id="65" w:name="_Toc132623053"/>
      <w:bookmarkStart w:id="66" w:name="_Toc132623108"/>
      <w:bookmarkStart w:id="67" w:name="_Toc132721990"/>
      <w:bookmarkStart w:id="68" w:name="_Toc132723263"/>
      <w:bookmarkStart w:id="69" w:name="_Toc135742255"/>
      <w:bookmarkEnd w:id="64"/>
      <w:bookmarkEnd w:id="65"/>
      <w:bookmarkEnd w:id="66"/>
      <w:bookmarkEnd w:id="67"/>
      <w:bookmarkEnd w:id="68"/>
      <w:r>
        <w:t>SDRF-Proteomics study variables</w:t>
      </w:r>
      <w:r w:rsidR="00423C36">
        <w:t>.</w:t>
      </w:r>
      <w:bookmarkEnd w:id="69"/>
    </w:p>
    <w:p w14:paraId="64152118" w14:textId="33114EA6" w:rsidR="004B4D85" w:rsidRDefault="004B4D85" w:rsidP="00A63609">
      <w:pPr>
        <w:pStyle w:val="Paragraphedeliste"/>
      </w:pPr>
    </w:p>
    <w:p w14:paraId="19A394E0" w14:textId="116C8845" w:rsidR="004B4D85" w:rsidRDefault="004B4D85" w:rsidP="004B4D85">
      <w:pPr>
        <w:jc w:val="both"/>
      </w:pPr>
      <w:r>
        <w:t xml:space="preserve">The variable/property under study </w:t>
      </w:r>
      <w:r w:rsidR="00A63609">
        <w:t>MUST be</w:t>
      </w:r>
      <w:r>
        <w:t xml:space="preserve"> highlighted using the </w:t>
      </w:r>
      <w:r w:rsidRPr="65FC1B0A">
        <w:rPr>
          <w:b/>
          <w:bCs/>
        </w:rPr>
        <w:t>factor value</w:t>
      </w:r>
      <w:r>
        <w:t> category. For example, the </w:t>
      </w:r>
      <w:r w:rsidRPr="009D50F3">
        <w:rPr>
          <w:i/>
        </w:rPr>
        <w:t>factor value[disease]</w:t>
      </w:r>
      <w:r>
        <w:t xml:space="preserve"> is used when the </w:t>
      </w:r>
      <w:r w:rsidR="00761B1D">
        <w:t>main purpose of a given experiment is</w:t>
      </w:r>
      <w:r>
        <w:t xml:space="preserve"> to compare </w:t>
      </w:r>
      <w:r w:rsidR="00761B1D">
        <w:t xml:space="preserve">protein </w:t>
      </w:r>
      <w:r>
        <w:t>expression across different diseases</w:t>
      </w:r>
      <w:r w:rsidR="00761B1D">
        <w:t xml:space="preserve"> or different </w:t>
      </w:r>
      <w:r w:rsidR="00BB2186">
        <w:t xml:space="preserve">states of a </w:t>
      </w:r>
      <w:r w:rsidR="00FB41DF">
        <w:t>given</w:t>
      </w:r>
      <w:r w:rsidR="00BB2186">
        <w:t xml:space="preserve"> disease</w:t>
      </w:r>
      <w:r>
        <w:t xml:space="preserve">. </w:t>
      </w:r>
      <w:r w:rsidR="4F16E903">
        <w:t>M</w:t>
      </w:r>
      <w:r>
        <w:t xml:space="preserve">ultiple variables under study </w:t>
      </w:r>
      <w:r w:rsidR="5021EC59">
        <w:t xml:space="preserve">can be </w:t>
      </w:r>
      <w:r w:rsidR="005F159E">
        <w:t>included</w:t>
      </w:r>
      <w:r>
        <w:t xml:space="preserve"> by adding multiple factor values</w:t>
      </w:r>
      <w:r w:rsidR="00BB2186">
        <w:t xml:space="preserve"> columns</w:t>
      </w:r>
      <w:r>
        <w:t xml:space="preserve">. </w:t>
      </w:r>
    </w:p>
    <w:p w14:paraId="33931238" w14:textId="77777777" w:rsidR="004B4D85" w:rsidRPr="00C74817" w:rsidRDefault="004B4D85" w:rsidP="004B4D85"/>
    <w:tbl>
      <w:tblPr>
        <w:tblW w:w="0" w:type="auto"/>
        <w:tblCellMar>
          <w:top w:w="15" w:type="dxa"/>
          <w:left w:w="15" w:type="dxa"/>
          <w:bottom w:w="15" w:type="dxa"/>
          <w:right w:w="15" w:type="dxa"/>
        </w:tblCellMar>
        <w:tblLook w:val="04A0" w:firstRow="1" w:lastRow="0" w:firstColumn="1" w:lastColumn="0" w:noHBand="0" w:noVBand="1"/>
      </w:tblPr>
      <w:tblGrid>
        <w:gridCol w:w="1042"/>
        <w:gridCol w:w="750"/>
        <w:gridCol w:w="5075"/>
        <w:gridCol w:w="1757"/>
      </w:tblGrid>
      <w:tr w:rsidR="004B4D85" w:rsidRPr="005607A7" w14:paraId="4F15EA21" w14:textId="77777777" w:rsidTr="5E39B8EF">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2EB4B4" w14:textId="77777777" w:rsidR="004B4D85" w:rsidRPr="005607A7" w:rsidRDefault="004B4D85" w:rsidP="00D363CB">
            <w:r w:rsidRPr="005607A7">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72660" w14:textId="42322697" w:rsidR="004B4D85" w:rsidRPr="005607A7" w:rsidRDefault="00B77B03" w:rsidP="00D363CB">
            <w:r>
              <w:t>1</w:t>
            </w:r>
            <w:r w:rsidR="004B4D85" w:rsidRPr="005607A7">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E7E134" w14:textId="0BB485F4" w:rsidR="004B4D85" w:rsidRPr="005607A7" w:rsidRDefault="004B4D85" w:rsidP="00D363CB">
            <w:pPr>
              <w:jc w:val="both"/>
            </w:pPr>
            <w:r w:rsidRPr="005607A7">
              <w:t xml:space="preserve">“factor value” columns </w:t>
            </w:r>
            <w:r w:rsidR="62F989B1">
              <w:t>SHOULD</w:t>
            </w:r>
            <w:r w:rsidRPr="005607A7">
              <w:t xml:space="preserve"> indicate which experimental </w:t>
            </w:r>
            <w:r>
              <w:t>factor/variable</w:t>
            </w:r>
            <w:r w:rsidRPr="005607A7">
              <w:t xml:space="preserve"> </w:t>
            </w:r>
            <w:r>
              <w:t>is</w:t>
            </w:r>
            <w:r w:rsidRPr="005607A7">
              <w:t xml:space="preserve"> used </w:t>
            </w:r>
            <w:r w:rsidR="39326747">
              <w:t>as the hypothesis</w:t>
            </w:r>
            <w:r>
              <w:t xml:space="preserve"> </w:t>
            </w:r>
            <w:r w:rsidRPr="005607A7">
              <w:t xml:space="preserve">to perform the data analysis. The “factor value” columns </w:t>
            </w:r>
            <w:r w:rsidR="3BECF27A">
              <w:t>SHOULD</w:t>
            </w:r>
            <w:r w:rsidRPr="005607A7">
              <w:t xml:space="preserve"> occur after all characteristics and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8B767CD" w14:textId="77777777" w:rsidR="004B4D85" w:rsidRPr="005607A7" w:rsidRDefault="004B4D85" w:rsidP="00D363CB">
            <w:r w:rsidRPr="005607A7">
              <w:t>Factor Value [phenotype]</w:t>
            </w:r>
          </w:p>
        </w:tc>
      </w:tr>
    </w:tbl>
    <w:p w14:paraId="7E04EEC2" w14:textId="77777777" w:rsidR="00C351E6" w:rsidRDefault="00C351E6" w:rsidP="00C664A0">
      <w:pPr>
        <w:rPr>
          <w:b/>
          <w:bCs/>
        </w:rPr>
      </w:pPr>
    </w:p>
    <w:p w14:paraId="638D4110" w14:textId="6CBB258D" w:rsidR="005607A7" w:rsidRDefault="005607A7" w:rsidP="00C27882">
      <w:pPr>
        <w:pStyle w:val="Titre1"/>
      </w:pPr>
      <w:bookmarkStart w:id="70" w:name="_Toc67562084"/>
      <w:bookmarkStart w:id="71" w:name="_Toc135742256"/>
      <w:r>
        <w:t>Specific use cases and conventions</w:t>
      </w:r>
      <w:bookmarkEnd w:id="70"/>
      <w:r w:rsidR="00423C36">
        <w:t>.</w:t>
      </w:r>
      <w:bookmarkEnd w:id="71"/>
    </w:p>
    <w:p w14:paraId="198FDEF3" w14:textId="574477B0" w:rsidR="00A814F7" w:rsidRDefault="00A814F7" w:rsidP="00A814F7">
      <w:pPr>
        <w:pStyle w:val="nobreak"/>
      </w:pPr>
    </w:p>
    <w:p w14:paraId="1D28DDC3" w14:textId="4FBAF2A3" w:rsidR="00A85DEB" w:rsidRDefault="00A814F7" w:rsidP="00F4707C">
      <w:pPr>
        <w:jc w:val="both"/>
      </w:pPr>
      <w:r>
        <w:t xml:space="preserve">Conventions define how to encode some </w:t>
      </w:r>
      <w:r w:rsidR="001E7E90">
        <w:t>information</w:t>
      </w:r>
      <w:r>
        <w:t xml:space="preserve"> in the file format </w:t>
      </w:r>
      <w:r w:rsidR="005F159E">
        <w:t>by supporting</w:t>
      </w:r>
      <w:r w:rsidR="42DA39E7">
        <w:t xml:space="preserve"> </w:t>
      </w:r>
      <w:r>
        <w:t>specific use cases.</w:t>
      </w:r>
      <w:r w:rsidR="00F4707C">
        <w:t xml:space="preserve"> </w:t>
      </w:r>
    </w:p>
    <w:p w14:paraId="4237A54E" w14:textId="77777777" w:rsidR="00CA4EC0" w:rsidRDefault="00CA4EC0" w:rsidP="00F4707C">
      <w:pPr>
        <w:jc w:val="both"/>
      </w:pPr>
    </w:p>
    <w:p w14:paraId="31EE0BFE" w14:textId="29349751" w:rsidR="00A814F7" w:rsidRPr="00A814F7" w:rsidRDefault="00EC149A" w:rsidP="00F4707C">
      <w:pPr>
        <w:jc w:val="both"/>
      </w:pPr>
      <w:r>
        <w:t xml:space="preserve">Conventions </w:t>
      </w:r>
      <w:r w:rsidR="00650A54">
        <w:t xml:space="preserve">are </w:t>
      </w:r>
      <w:r w:rsidR="00CA4EC0" w:rsidRPr="00DA69FE">
        <w:t xml:space="preserve">documented and </w:t>
      </w:r>
      <w:r w:rsidR="00650A54" w:rsidRPr="00DA69FE">
        <w:t xml:space="preserve">compiled </w:t>
      </w:r>
      <w:r w:rsidR="00F130F7" w:rsidRPr="00DA69FE">
        <w:t>from</w:t>
      </w:r>
      <w:r w:rsidR="00650A54">
        <w:t xml:space="preserve"> </w:t>
      </w:r>
      <w:hyperlink r:id="rId62" w:history="1">
        <w:r w:rsidR="00F130F7" w:rsidRPr="00F130F7">
          <w:rPr>
            <w:rStyle w:val="Lienhypertexte"/>
          </w:rPr>
          <w:t>https://github.com/bigbio/proteomics-sample-metadata/issues</w:t>
        </w:r>
      </w:hyperlink>
      <w:r w:rsidR="00FA026C">
        <w:t xml:space="preserve"> </w:t>
      </w:r>
      <w:r w:rsidR="003E681A">
        <w:t xml:space="preserve">or </w:t>
      </w:r>
      <w:r w:rsidR="00CA4EC0">
        <w:t xml:space="preserve">by performing a </w:t>
      </w:r>
      <w:r w:rsidR="003E681A">
        <w:t>pull-request</w:t>
      </w:r>
      <w:r w:rsidR="00CA4EC0">
        <w:t>. New conventions</w:t>
      </w:r>
      <w:r w:rsidR="003E681A">
        <w:t xml:space="preserve"> </w:t>
      </w:r>
      <w:r w:rsidR="00A263AF">
        <w:t xml:space="preserve">will be </w:t>
      </w:r>
      <w:r w:rsidR="14D68143">
        <w:t xml:space="preserve">added </w:t>
      </w:r>
      <w:r w:rsidR="10CB05D5">
        <w:t xml:space="preserve">to </w:t>
      </w:r>
      <w:r w:rsidR="6A2EF813">
        <w:t>updated versions of this specification</w:t>
      </w:r>
      <w:r w:rsidR="10CB05D5">
        <w:t xml:space="preserve"> </w:t>
      </w:r>
      <w:r w:rsidR="655047D5">
        <w:t>document in the future.</w:t>
      </w:r>
      <w:r w:rsidR="3DC63EBC">
        <w:t xml:space="preserve"> </w:t>
      </w:r>
      <w:r w:rsidR="72C157A1">
        <w:t xml:space="preserve">It is planned that, unlike in other PSI formats, </w:t>
      </w:r>
      <w:r w:rsidR="007D3C1D">
        <w:t>more</w:t>
      </w:r>
      <w:r w:rsidR="72C157A1">
        <w:t xml:space="preserve"> regular updates will need to be done to be able to explain how new use cases for the format can be accommodated.</w:t>
      </w:r>
    </w:p>
    <w:p w14:paraId="4E3B8063" w14:textId="77777777" w:rsidR="003C44DE" w:rsidRDefault="003C44DE" w:rsidP="00C664A0">
      <w:pPr>
        <w:rPr>
          <w:b/>
          <w:bCs/>
        </w:rPr>
      </w:pPr>
    </w:p>
    <w:p w14:paraId="687A79E1" w14:textId="1A525AF2" w:rsidR="003C44DE" w:rsidRDefault="00794D9C" w:rsidP="00F130F7">
      <w:pPr>
        <w:pStyle w:val="Titre2"/>
      </w:pPr>
      <w:bookmarkStart w:id="72" w:name="_Toc67562085"/>
      <w:bookmarkStart w:id="73" w:name="_Toc135742257"/>
      <w:r w:rsidRPr="5BBD4FF0">
        <w:rPr>
          <w:b/>
          <w:bCs/>
        </w:rPr>
        <w:t>1</w:t>
      </w:r>
      <w:r w:rsidR="00C351E6">
        <w:rPr>
          <w:b/>
          <w:bCs/>
        </w:rPr>
        <w:t>1</w:t>
      </w:r>
      <w:r w:rsidR="00C27882" w:rsidRPr="00C27882">
        <w:rPr>
          <w:b/>
          <w:bCs/>
        </w:rPr>
        <w:t xml:space="preserve">.1 </w:t>
      </w:r>
      <w:r w:rsidR="005607A7" w:rsidRPr="00C27882">
        <w:rPr>
          <w:b/>
          <w:bCs/>
        </w:rPr>
        <w:t>How to encode age</w:t>
      </w:r>
      <w:r w:rsidR="002D00D9">
        <w:rPr>
          <w:b/>
          <w:bCs/>
        </w:rPr>
        <w:t xml:space="preserve"> and other elapsed </w:t>
      </w:r>
      <w:bookmarkEnd w:id="72"/>
      <w:r w:rsidR="00FB1877">
        <w:rPr>
          <w:b/>
          <w:bCs/>
        </w:rPr>
        <w:t>times.</w:t>
      </w:r>
      <w:bookmarkEnd w:id="73"/>
    </w:p>
    <w:p w14:paraId="262DD5FD" w14:textId="02F2506D" w:rsidR="005607A7" w:rsidRPr="005607A7" w:rsidRDefault="005607A7" w:rsidP="00C27882">
      <w:pPr>
        <w:jc w:val="both"/>
      </w:pPr>
      <w:r w:rsidRPr="005607A7">
        <w:t xml:space="preserve">One of the characteristics </w:t>
      </w:r>
      <w:r w:rsidR="00B51042">
        <w:t>of</w:t>
      </w:r>
      <w:r w:rsidRPr="005607A7">
        <w:t xml:space="preserve"> </w:t>
      </w:r>
      <w:r w:rsidR="17CD998C">
        <w:t>a</w:t>
      </w:r>
      <w:r>
        <w:t xml:space="preserve"> </w:t>
      </w:r>
      <w:r w:rsidRPr="005607A7">
        <w:t xml:space="preserve">sample </w:t>
      </w:r>
      <w:r w:rsidR="41671274">
        <w:t>can be</w:t>
      </w:r>
      <w:r w:rsidRPr="005607A7">
        <w:t xml:space="preserve"> the age of an individual. It is RECOMMENDED to provide the age in the following format: {X}Y{X}M{X}D. Some valid examples are:</w:t>
      </w:r>
    </w:p>
    <w:p w14:paraId="325F1E71" w14:textId="77777777" w:rsidR="00C27882" w:rsidRDefault="00C27882" w:rsidP="00C664A0"/>
    <w:p w14:paraId="477700DC" w14:textId="56A27B40" w:rsidR="005607A7" w:rsidRPr="005607A7" w:rsidRDefault="005607A7" w:rsidP="00F130F7">
      <w:pPr>
        <w:pStyle w:val="Paragraphedeliste"/>
        <w:numPr>
          <w:ilvl w:val="0"/>
          <w:numId w:val="13"/>
        </w:numPr>
        <w:ind w:left="426" w:hanging="426"/>
      </w:pPr>
      <w:r w:rsidRPr="005607A7">
        <w:t>40Y (forty years)</w:t>
      </w:r>
    </w:p>
    <w:p w14:paraId="3B68C95F" w14:textId="77777777" w:rsidR="005607A7" w:rsidRPr="005607A7" w:rsidRDefault="005607A7" w:rsidP="00F130F7">
      <w:pPr>
        <w:pStyle w:val="Paragraphedeliste"/>
        <w:numPr>
          <w:ilvl w:val="0"/>
          <w:numId w:val="13"/>
        </w:numPr>
        <w:ind w:left="426" w:hanging="426"/>
      </w:pPr>
      <w:r w:rsidRPr="005607A7">
        <w:t>40Y5M (forty years and 5 months)</w:t>
      </w:r>
    </w:p>
    <w:p w14:paraId="3E0205FF" w14:textId="20F16103" w:rsidR="005607A7" w:rsidRPr="005607A7" w:rsidRDefault="005607A7" w:rsidP="00F130F7">
      <w:pPr>
        <w:pStyle w:val="Paragraphedeliste"/>
        <w:numPr>
          <w:ilvl w:val="0"/>
          <w:numId w:val="13"/>
        </w:numPr>
        <w:ind w:left="426" w:hanging="426"/>
      </w:pPr>
      <w:r w:rsidRPr="005607A7">
        <w:t>40Y5M2D (forty years, 5 months</w:t>
      </w:r>
      <w:r w:rsidR="00B51042">
        <w:t>,</w:t>
      </w:r>
      <w:r w:rsidRPr="005607A7">
        <w:t xml:space="preserve"> and 2 days)</w:t>
      </w:r>
    </w:p>
    <w:p w14:paraId="78F17B78" w14:textId="77777777" w:rsidR="004700AC" w:rsidRDefault="004700AC" w:rsidP="00512A1E"/>
    <w:p w14:paraId="796F95B2" w14:textId="5E612C7F" w:rsidR="005607A7" w:rsidRPr="005607A7" w:rsidRDefault="005607A7" w:rsidP="00512A1E">
      <w:r w:rsidRPr="005607A7">
        <w:t>When needed, weeks can also be used:</w:t>
      </w:r>
      <w:r w:rsidR="7465B18F">
        <w:t xml:space="preserve"> </w:t>
      </w:r>
      <w:r w:rsidRPr="005607A7">
        <w:t>8W (eight weeks)</w:t>
      </w:r>
    </w:p>
    <w:p w14:paraId="7393DA48" w14:textId="77777777" w:rsidR="00C74817" w:rsidRDefault="00C74817" w:rsidP="00C664A0"/>
    <w:p w14:paraId="74CA0856" w14:textId="77777777" w:rsidR="00F130F7" w:rsidRDefault="005607A7" w:rsidP="00C664A0">
      <w:r w:rsidRPr="005607A7">
        <w:t>Age interval:</w:t>
      </w:r>
      <w:r w:rsidR="00F130F7">
        <w:t xml:space="preserve"> s</w:t>
      </w:r>
      <w:r w:rsidR="00C27882" w:rsidRPr="005607A7">
        <w:t>ometimes</w:t>
      </w:r>
      <w:r w:rsidRPr="005607A7">
        <w:t xml:space="preserve"> the sample </w:t>
      </w:r>
      <w:r>
        <w:t>do</w:t>
      </w:r>
      <w:r w:rsidR="66199DE1">
        <w:t>es</w:t>
      </w:r>
      <w:r w:rsidRPr="005607A7">
        <w:t xml:space="preserve"> not have an exact </w:t>
      </w:r>
      <w:r w:rsidR="4D10C2E3">
        <w:t xml:space="preserve">age </w:t>
      </w:r>
      <w:r w:rsidRPr="005607A7">
        <w:t>but</w:t>
      </w:r>
      <w:r w:rsidR="19EB7008">
        <w:t xml:space="preserve"> </w:t>
      </w:r>
      <w:r w:rsidR="00AB5C07">
        <w:t>contains</w:t>
      </w:r>
      <w:r w:rsidR="19EB7008">
        <w:t xml:space="preserve"> </w:t>
      </w:r>
      <w:r w:rsidRPr="005607A7">
        <w:t>a range of age</w:t>
      </w:r>
      <w:r w:rsidR="00AB5C07">
        <w:t>s</w:t>
      </w:r>
      <w:r w:rsidRPr="005607A7">
        <w:t xml:space="preserve">. </w:t>
      </w:r>
      <w:r w:rsidR="00B51042">
        <w:t>To</w:t>
      </w:r>
      <w:r w:rsidRPr="005607A7">
        <w:t xml:space="preserve"> annotate an </w:t>
      </w:r>
      <w:r w:rsidR="003428A0" w:rsidRPr="005607A7">
        <w:t>age</w:t>
      </w:r>
      <w:r w:rsidRPr="005607A7">
        <w:t xml:space="preserve"> range the following </w:t>
      </w:r>
      <w:r w:rsidR="003546F3">
        <w:t>convention</w:t>
      </w:r>
      <w:r w:rsidRPr="005607A7">
        <w:t xml:space="preserve"> </w:t>
      </w:r>
      <w:r w:rsidR="00A60566">
        <w:t xml:space="preserve">is </w:t>
      </w:r>
      <w:r w:rsidR="008304F1">
        <w:t>RECOMMENDED</w:t>
      </w:r>
      <w:r w:rsidRPr="005607A7">
        <w:t>:</w:t>
      </w:r>
    </w:p>
    <w:p w14:paraId="28BBC2DD" w14:textId="15DA5A61" w:rsidR="005607A7" w:rsidRPr="005607A7" w:rsidRDefault="005607A7" w:rsidP="00C664A0">
      <w:r w:rsidRPr="005607A7">
        <w:t>40Y-85Y</w:t>
      </w:r>
    </w:p>
    <w:p w14:paraId="4E5EA71F" w14:textId="77777777" w:rsidR="00C74817" w:rsidRDefault="00C74817" w:rsidP="00C664A0"/>
    <w:p w14:paraId="462F51E8" w14:textId="3E8B01AB" w:rsidR="005607A7" w:rsidRPr="005607A7" w:rsidRDefault="005607A7" w:rsidP="00C664A0">
      <w:r w:rsidRPr="005607A7">
        <w:t xml:space="preserve">This means that the subject (sample) </w:t>
      </w:r>
      <w:r w:rsidR="05F60F32">
        <w:t xml:space="preserve">is </w:t>
      </w:r>
      <w:r w:rsidRPr="005607A7">
        <w:t>between 40 and 85 years old.</w:t>
      </w:r>
    </w:p>
    <w:p w14:paraId="2065FEE9" w14:textId="200BC9E3" w:rsidR="005607A7" w:rsidRPr="005607A7" w:rsidRDefault="005607A7" w:rsidP="00C27882">
      <w:pPr>
        <w:jc w:val="both"/>
      </w:pPr>
      <w:r w:rsidRPr="005607A7">
        <w:t xml:space="preserve">Other temporal information can be encoded </w:t>
      </w:r>
      <w:r w:rsidR="00B51042">
        <w:t>similarly</w:t>
      </w:r>
      <w:r w:rsidRPr="005607A7">
        <w:t>.</w:t>
      </w:r>
    </w:p>
    <w:p w14:paraId="45A44D49" w14:textId="77777777" w:rsidR="00C74817" w:rsidRDefault="00C74817" w:rsidP="00C664A0">
      <w:pPr>
        <w:rPr>
          <w:b/>
          <w:bCs/>
        </w:rPr>
      </w:pPr>
    </w:p>
    <w:p w14:paraId="70DA10AD" w14:textId="55C00AFF" w:rsidR="00C74817" w:rsidRDefault="00794D9C" w:rsidP="00F130F7">
      <w:pPr>
        <w:pStyle w:val="Titre2"/>
      </w:pPr>
      <w:bookmarkStart w:id="74" w:name="_Toc67562086"/>
      <w:bookmarkStart w:id="75" w:name="_Toc135742258"/>
      <w:r>
        <w:rPr>
          <w:b/>
          <w:bCs/>
        </w:rPr>
        <w:t>1</w:t>
      </w:r>
      <w:r w:rsidR="00C351E6">
        <w:rPr>
          <w:b/>
          <w:bCs/>
        </w:rPr>
        <w:t>1</w:t>
      </w:r>
      <w:r w:rsidR="00C27882" w:rsidRPr="00C27882">
        <w:rPr>
          <w:b/>
          <w:bCs/>
        </w:rPr>
        <w:t xml:space="preserve">.2 </w:t>
      </w:r>
      <w:proofErr w:type="spellStart"/>
      <w:r w:rsidR="005607A7" w:rsidRPr="00C27882">
        <w:rPr>
          <w:b/>
          <w:bCs/>
        </w:rPr>
        <w:t>Phosphoproteomics</w:t>
      </w:r>
      <w:proofErr w:type="spellEnd"/>
      <w:r w:rsidR="005607A7" w:rsidRPr="00C27882">
        <w:rPr>
          <w:b/>
          <w:bCs/>
        </w:rPr>
        <w:t xml:space="preserve"> and </w:t>
      </w:r>
      <w:r w:rsidR="26DC6F49" w:rsidRPr="5890466F">
        <w:rPr>
          <w:b/>
          <w:bCs/>
        </w:rPr>
        <w:t xml:space="preserve">other </w:t>
      </w:r>
      <w:r w:rsidR="00B51042">
        <w:rPr>
          <w:b/>
          <w:bCs/>
        </w:rPr>
        <w:t>post-translational</w:t>
      </w:r>
      <w:r w:rsidR="00C27882" w:rsidRPr="00C27882">
        <w:rPr>
          <w:b/>
          <w:bCs/>
        </w:rPr>
        <w:t xml:space="preserve"> </w:t>
      </w:r>
      <w:r w:rsidR="00C27882" w:rsidRPr="5F120449">
        <w:rPr>
          <w:b/>
          <w:bCs/>
        </w:rPr>
        <w:t>modification</w:t>
      </w:r>
      <w:r w:rsidR="396606FE" w:rsidRPr="5F120449">
        <w:rPr>
          <w:b/>
          <w:bCs/>
        </w:rPr>
        <w:t>s</w:t>
      </w:r>
      <w:r w:rsidR="005607A7" w:rsidRPr="00C27882">
        <w:rPr>
          <w:b/>
          <w:bCs/>
        </w:rPr>
        <w:t xml:space="preserve"> </w:t>
      </w:r>
      <w:r w:rsidR="636C2592" w:rsidRPr="72B7514F">
        <w:rPr>
          <w:b/>
          <w:bCs/>
        </w:rPr>
        <w:t xml:space="preserve">enriched </w:t>
      </w:r>
      <w:bookmarkEnd w:id="74"/>
      <w:r w:rsidR="00423C36" w:rsidRPr="00C27882">
        <w:rPr>
          <w:b/>
          <w:bCs/>
        </w:rPr>
        <w:t>studies.</w:t>
      </w:r>
      <w:bookmarkEnd w:id="75"/>
    </w:p>
    <w:p w14:paraId="35D19A28" w14:textId="1FEB4586" w:rsidR="005607A7" w:rsidRDefault="005607A7" w:rsidP="00C27882">
      <w:pPr>
        <w:jc w:val="both"/>
      </w:pPr>
      <w:r w:rsidRPr="005607A7">
        <w:t xml:space="preserve"> </w:t>
      </w:r>
      <w:r>
        <w:t>In</w:t>
      </w:r>
      <w:r w:rsidR="7C94AAA9">
        <w:t xml:space="preserve"> PTM-enriched</w:t>
      </w:r>
      <w:r w:rsidRPr="005607A7">
        <w:t xml:space="preserve"> experiments</w:t>
      </w:r>
      <w:r w:rsidR="00B51042">
        <w:t>,</w:t>
      </w:r>
      <w:r w:rsidRPr="005607A7">
        <w:t xml:space="preserve"> the </w:t>
      </w:r>
      <w:r w:rsidRPr="00142DC0">
        <w:rPr>
          <w:i/>
        </w:rPr>
        <w:t>characteristics[enrichment process] </w:t>
      </w:r>
      <w:r w:rsidR="699D98FA" w:rsidRPr="00142DC0">
        <w:t>SHOULD</w:t>
      </w:r>
      <w:r w:rsidRPr="005607A7">
        <w:t xml:space="preserve"> be provided.</w:t>
      </w:r>
      <w:r w:rsidR="00C27882">
        <w:t xml:space="preserve"> </w:t>
      </w:r>
      <w:r w:rsidRPr="005607A7">
        <w:t>The different values already included in EFO are:</w:t>
      </w:r>
    </w:p>
    <w:p w14:paraId="7A4A8607" w14:textId="77777777" w:rsidR="00C27882" w:rsidRPr="005607A7" w:rsidRDefault="00C27882" w:rsidP="00C27882">
      <w:pPr>
        <w:jc w:val="both"/>
      </w:pPr>
    </w:p>
    <w:p w14:paraId="4513BADC" w14:textId="6DD8DC52" w:rsidR="005607A7" w:rsidRPr="005607A7" w:rsidRDefault="005607A7" w:rsidP="00F130F7">
      <w:pPr>
        <w:pStyle w:val="Paragraphedeliste"/>
        <w:numPr>
          <w:ilvl w:val="0"/>
          <w:numId w:val="10"/>
        </w:numPr>
      </w:pPr>
      <w:r w:rsidRPr="005607A7">
        <w:t xml:space="preserve">enrichment of phosphorylated </w:t>
      </w:r>
      <w:r w:rsidR="006A3C62">
        <w:t>p</w:t>
      </w:r>
      <w:r w:rsidRPr="005607A7">
        <w:t>rotein</w:t>
      </w:r>
      <w:r w:rsidR="0043447C">
        <w:t>s</w:t>
      </w:r>
    </w:p>
    <w:p w14:paraId="20F46AF5" w14:textId="338925E2" w:rsidR="005607A7" w:rsidRPr="005607A7" w:rsidRDefault="005607A7" w:rsidP="00F130F7">
      <w:pPr>
        <w:pStyle w:val="Paragraphedeliste"/>
        <w:numPr>
          <w:ilvl w:val="0"/>
          <w:numId w:val="10"/>
        </w:numPr>
      </w:pPr>
      <w:r w:rsidRPr="005607A7">
        <w:t xml:space="preserve">enrichment of glycosylated </w:t>
      </w:r>
      <w:r w:rsidR="006A3C62">
        <w:t>p</w:t>
      </w:r>
      <w:r w:rsidRPr="005607A7">
        <w:t>rotein</w:t>
      </w:r>
      <w:r w:rsidR="0043447C">
        <w:t>s</w:t>
      </w:r>
    </w:p>
    <w:p w14:paraId="01297BCA" w14:textId="77777777" w:rsidR="00C27882" w:rsidRDefault="00C27882" w:rsidP="00C664A0"/>
    <w:p w14:paraId="5BB7F518" w14:textId="1FD6E8F8" w:rsidR="005607A7" w:rsidRPr="005607A7" w:rsidRDefault="005607A7" w:rsidP="00C27882">
      <w:pPr>
        <w:jc w:val="both"/>
      </w:pPr>
      <w:r w:rsidRPr="005607A7">
        <w:t>This characteristic can be used as </w:t>
      </w:r>
      <w:r w:rsidR="00B51042">
        <w:t xml:space="preserve">a </w:t>
      </w:r>
      <w:r w:rsidRPr="00EB0618">
        <w:rPr>
          <w:i/>
          <w:iCs/>
        </w:rPr>
        <w:t>factor value[enrichment process]</w:t>
      </w:r>
      <w:r w:rsidRPr="005607A7">
        <w:t xml:space="preserve"> to differentiate the expression between proteins in the </w:t>
      </w:r>
      <w:r>
        <w:t>phospho</w:t>
      </w:r>
      <w:r w:rsidR="78D52D14">
        <w:t>-enriched</w:t>
      </w:r>
      <w:r w:rsidRPr="005607A7">
        <w:t xml:space="preserve"> sample </w:t>
      </w:r>
      <w:r w:rsidR="006A3C62">
        <w:t xml:space="preserve">when </w:t>
      </w:r>
      <w:r>
        <w:t>compare</w:t>
      </w:r>
      <w:r w:rsidR="3BF08636">
        <w:t>d</w:t>
      </w:r>
      <w:r w:rsidRPr="005607A7">
        <w:t xml:space="preserve"> with </w:t>
      </w:r>
      <w:r w:rsidR="7648A72D">
        <w:t xml:space="preserve">the </w:t>
      </w:r>
      <w:r w:rsidRPr="005607A7">
        <w:t>control.</w:t>
      </w:r>
    </w:p>
    <w:p w14:paraId="6540A6A1" w14:textId="77777777" w:rsidR="00C74817" w:rsidRDefault="00C74817" w:rsidP="00C664A0">
      <w:pPr>
        <w:rPr>
          <w:b/>
          <w:bCs/>
        </w:rPr>
      </w:pPr>
    </w:p>
    <w:p w14:paraId="5BD78A86" w14:textId="53A77941" w:rsidR="00C74817" w:rsidRDefault="00794D9C" w:rsidP="00F130F7">
      <w:pPr>
        <w:pStyle w:val="Titre2"/>
      </w:pPr>
      <w:bookmarkStart w:id="76" w:name="_Toc67562087"/>
      <w:bookmarkStart w:id="77" w:name="_Toc135742259"/>
      <w:r>
        <w:rPr>
          <w:b/>
          <w:bCs/>
        </w:rPr>
        <w:t>1</w:t>
      </w:r>
      <w:r w:rsidR="00C351E6">
        <w:rPr>
          <w:b/>
          <w:bCs/>
        </w:rPr>
        <w:t>1</w:t>
      </w:r>
      <w:r w:rsidR="00C27882" w:rsidRPr="00C27882">
        <w:rPr>
          <w:b/>
          <w:bCs/>
        </w:rPr>
        <w:t xml:space="preserve">.3 </w:t>
      </w:r>
      <w:r w:rsidR="005607A7" w:rsidRPr="00C27882">
        <w:rPr>
          <w:b/>
          <w:bCs/>
        </w:rPr>
        <w:t>Pooled samples</w:t>
      </w:r>
      <w:bookmarkEnd w:id="76"/>
      <w:r w:rsidR="00423C36">
        <w:rPr>
          <w:b/>
          <w:bCs/>
        </w:rPr>
        <w:t>.</w:t>
      </w:r>
      <w:bookmarkEnd w:id="77"/>
    </w:p>
    <w:p w14:paraId="033A99E1" w14:textId="5864D1B4" w:rsidR="005607A7" w:rsidRDefault="005607A7" w:rsidP="007403D4">
      <w:pPr>
        <w:jc w:val="both"/>
      </w:pPr>
      <w:r w:rsidRPr="005607A7">
        <w:t>When multiple samples are pooled into one, the general approach is to annotate them separately, abiding by the general rule: one row stands for one sample-to-</w:t>
      </w:r>
      <w:r w:rsidR="406FB0B3">
        <w:t>one-</w:t>
      </w:r>
      <w:r w:rsidRPr="005607A7">
        <w:t xml:space="preserve">file relationship. In this case, multiple rows are created for the </w:t>
      </w:r>
      <w:r w:rsidR="00E97CC6">
        <w:t xml:space="preserve">same </w:t>
      </w:r>
      <w:r w:rsidRPr="005607A7">
        <w:t>corresponding data file</w:t>
      </w:r>
      <w:r w:rsidR="00C74817">
        <w:t>.</w:t>
      </w:r>
    </w:p>
    <w:p w14:paraId="651685E7" w14:textId="77777777" w:rsidR="00C74817" w:rsidRPr="00C74817" w:rsidRDefault="00C74817" w:rsidP="00C664A0"/>
    <w:p w14:paraId="7A2DF951" w14:textId="65BDB4BB" w:rsidR="005607A7" w:rsidRDefault="00056563" w:rsidP="007403D4">
      <w:pPr>
        <w:jc w:val="both"/>
      </w:pPr>
      <w:r w:rsidRPr="005607A7">
        <w:t>One exception</w:t>
      </w:r>
      <w:r w:rsidR="005607A7" w:rsidRPr="005607A7">
        <w:t xml:space="preserve"> is made for the case when one channel </w:t>
      </w:r>
      <w:r w:rsidR="00FB1877" w:rsidRPr="005607A7">
        <w:t>e.g.,</w:t>
      </w:r>
      <w:r w:rsidR="005607A7" w:rsidRPr="005607A7">
        <w:t xml:space="preserve"> in a TMT/</w:t>
      </w:r>
      <w:proofErr w:type="spellStart"/>
      <w:r w:rsidR="005607A7" w:rsidRPr="005607A7">
        <w:t>iTRAQ</w:t>
      </w:r>
      <w:proofErr w:type="spellEnd"/>
      <w:r w:rsidR="005607A7" w:rsidRPr="005607A7">
        <w:t xml:space="preserve"> multiplexed experiment</w:t>
      </w:r>
      <w:r w:rsidR="2D753DF3">
        <w:t>,</w:t>
      </w:r>
      <w:r w:rsidR="005607A7" w:rsidRPr="005607A7">
        <w:t xml:space="preserve"> is used for a sample pooled </w:t>
      </w:r>
      <w:r w:rsidRPr="005607A7">
        <w:t>from other</w:t>
      </w:r>
      <w:r w:rsidR="005607A7" w:rsidRPr="005607A7">
        <w:t xml:space="preserve"> channels, typically for normalization purposes. In this case, it is not necessary to repeat all sample annotations. Instead, a special characteristic </w:t>
      </w:r>
      <w:r w:rsidR="48BA4090">
        <w:t>value</w:t>
      </w:r>
      <w:r w:rsidR="005607A7">
        <w:t xml:space="preserve"> </w:t>
      </w:r>
      <w:r w:rsidR="005607A7" w:rsidRPr="005607A7">
        <w:t>can be used:</w:t>
      </w:r>
    </w:p>
    <w:p w14:paraId="7A7A0E7B" w14:textId="77777777" w:rsidR="00C74817" w:rsidRPr="00C74817" w:rsidRDefault="00C74817" w:rsidP="00C664A0"/>
    <w:tbl>
      <w:tblPr>
        <w:tblW w:w="9639" w:type="dxa"/>
        <w:jc w:val="center"/>
        <w:tblLayout w:type="fixed"/>
        <w:tblCellMar>
          <w:top w:w="15" w:type="dxa"/>
          <w:left w:w="15" w:type="dxa"/>
          <w:bottom w:w="15" w:type="dxa"/>
          <w:right w:w="15" w:type="dxa"/>
        </w:tblCellMar>
        <w:tblLook w:val="04A0" w:firstRow="1" w:lastRow="0" w:firstColumn="1" w:lastColumn="0" w:noHBand="0" w:noVBand="1"/>
      </w:tblPr>
      <w:tblGrid>
        <w:gridCol w:w="1560"/>
        <w:gridCol w:w="3420"/>
        <w:gridCol w:w="855"/>
        <w:gridCol w:w="1734"/>
        <w:gridCol w:w="2070"/>
      </w:tblGrid>
      <w:tr w:rsidR="006E3CFE" w:rsidRPr="005607A7" w14:paraId="291ECD35" w14:textId="77777777" w:rsidTr="002D509A">
        <w:trPr>
          <w:tblHeade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C29B8D" w14:textId="77777777" w:rsidR="005607A7" w:rsidRPr="00C74817" w:rsidRDefault="005607A7" w:rsidP="00C664A0">
            <w:pPr>
              <w:rPr>
                <w:b/>
                <w:bCs/>
                <w:sz w:val="20"/>
                <w:szCs w:val="20"/>
              </w:rPr>
            </w:pPr>
            <w:r w:rsidRPr="00C74817">
              <w:rPr>
                <w:b/>
                <w:bCs/>
                <w:sz w:val="20"/>
                <w:szCs w:val="20"/>
              </w:rPr>
              <w:t>source name</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D65C32" w14:textId="77777777" w:rsidR="005607A7" w:rsidRPr="00C74817" w:rsidRDefault="005607A7" w:rsidP="00C664A0">
            <w:pPr>
              <w:rPr>
                <w:b/>
                <w:bCs/>
                <w:sz w:val="20"/>
                <w:szCs w:val="20"/>
              </w:rPr>
            </w:pPr>
            <w:r w:rsidRPr="00C74817">
              <w:rPr>
                <w:b/>
                <w:bCs/>
                <w:sz w:val="20"/>
                <w:szCs w:val="20"/>
              </w:rPr>
              <w:t>characteristics[pooled sample]</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9BBA30" w14:textId="77777777" w:rsidR="005607A7" w:rsidRPr="00C74817" w:rsidRDefault="005607A7" w:rsidP="00C664A0">
            <w:pPr>
              <w:rPr>
                <w:b/>
                <w:bCs/>
                <w:sz w:val="20"/>
                <w:szCs w:val="20"/>
              </w:rPr>
            </w:pPr>
            <w:r w:rsidRPr="00C74817">
              <w:rPr>
                <w:b/>
                <w:bCs/>
                <w:sz w:val="20"/>
                <w:szCs w:val="20"/>
              </w:rPr>
              <w:t>assay name</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29CF9" w14:textId="77777777" w:rsidR="005607A7" w:rsidRPr="00C74817" w:rsidRDefault="005607A7" w:rsidP="00C664A0">
            <w:pPr>
              <w:rPr>
                <w:b/>
                <w:bCs/>
                <w:sz w:val="20"/>
                <w:szCs w:val="20"/>
              </w:rPr>
            </w:pPr>
            <w:r w:rsidRPr="00C74817">
              <w:rPr>
                <w:b/>
                <w:bCs/>
                <w:sz w:val="20"/>
                <w:szCs w:val="20"/>
              </w:rPr>
              <w:t>comment[label]</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8CFEFB" w14:textId="77777777" w:rsidR="005607A7" w:rsidRPr="00C74817" w:rsidRDefault="005607A7" w:rsidP="00C664A0">
            <w:pPr>
              <w:rPr>
                <w:b/>
                <w:bCs/>
                <w:sz w:val="20"/>
                <w:szCs w:val="20"/>
              </w:rPr>
            </w:pPr>
            <w:r w:rsidRPr="00C74817">
              <w:rPr>
                <w:b/>
                <w:bCs/>
                <w:sz w:val="20"/>
                <w:szCs w:val="20"/>
              </w:rPr>
              <w:t>comment[data file]</w:t>
            </w:r>
          </w:p>
        </w:tc>
      </w:tr>
      <w:tr w:rsidR="006E3CFE" w:rsidRPr="005607A7" w14:paraId="00C18D61"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B344EB" w14:textId="77777777" w:rsidR="005607A7" w:rsidRPr="00C74817" w:rsidRDefault="005607A7" w:rsidP="00C664A0">
            <w:pPr>
              <w:rPr>
                <w:sz w:val="20"/>
                <w:szCs w:val="20"/>
              </w:rPr>
            </w:pPr>
            <w:r w:rsidRPr="00C74817">
              <w:rPr>
                <w:sz w:val="20"/>
                <w:szCs w:val="20"/>
              </w:rPr>
              <w:t>sample 1</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67BCF9"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C94885"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EFC24D" w14:textId="77777777" w:rsidR="005607A7" w:rsidRPr="00C74817" w:rsidRDefault="005607A7" w:rsidP="00C664A0">
            <w:pPr>
              <w:rPr>
                <w:sz w:val="20"/>
                <w:szCs w:val="20"/>
              </w:rPr>
            </w:pPr>
            <w:r w:rsidRPr="00C74817">
              <w:rPr>
                <w:sz w:val="20"/>
                <w:szCs w:val="20"/>
              </w:rPr>
              <w:t>TMT131</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7FDDADA" w14:textId="77777777" w:rsidR="005607A7" w:rsidRPr="00C74817" w:rsidRDefault="005607A7" w:rsidP="00C664A0">
            <w:pPr>
              <w:rPr>
                <w:sz w:val="20"/>
                <w:szCs w:val="20"/>
              </w:rPr>
            </w:pPr>
            <w:r w:rsidRPr="00C74817">
              <w:rPr>
                <w:sz w:val="20"/>
                <w:szCs w:val="20"/>
              </w:rPr>
              <w:t>file01.raw</w:t>
            </w:r>
          </w:p>
        </w:tc>
      </w:tr>
      <w:tr w:rsidR="006E3CFE" w:rsidRPr="005607A7" w14:paraId="5054694E"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C664A0">
            <w:pPr>
              <w:rPr>
                <w:sz w:val="20"/>
                <w:szCs w:val="20"/>
              </w:rPr>
            </w:pPr>
            <w:r w:rsidRPr="00C74817">
              <w:rPr>
                <w:sz w:val="20"/>
                <w:szCs w:val="20"/>
              </w:rPr>
              <w:t>sample 2</w:t>
            </w:r>
          </w:p>
        </w:tc>
        <w:tc>
          <w:tcPr>
            <w:tcW w:w="34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C664A0">
            <w:pPr>
              <w:rPr>
                <w:sz w:val="20"/>
                <w:szCs w:val="20"/>
              </w:rPr>
            </w:pPr>
            <w:r w:rsidRPr="00C74817">
              <w:rPr>
                <w:sz w:val="20"/>
                <w:szCs w:val="20"/>
              </w:rPr>
              <w:t>TMT131C</w:t>
            </w:r>
          </w:p>
        </w:tc>
        <w:tc>
          <w:tcPr>
            <w:tcW w:w="207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C664A0">
            <w:pPr>
              <w:rPr>
                <w:sz w:val="20"/>
                <w:szCs w:val="20"/>
              </w:rPr>
            </w:pPr>
            <w:r w:rsidRPr="00C74817">
              <w:rPr>
                <w:sz w:val="20"/>
                <w:szCs w:val="20"/>
              </w:rPr>
              <w:t>file01.raw</w:t>
            </w:r>
          </w:p>
        </w:tc>
      </w:tr>
      <w:tr w:rsidR="006E3CFE" w:rsidRPr="005607A7" w14:paraId="76FA5312"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58BEFC" w14:textId="77777777" w:rsidR="005607A7" w:rsidRPr="00C74817" w:rsidRDefault="005607A7" w:rsidP="00C664A0">
            <w:pPr>
              <w:rPr>
                <w:sz w:val="20"/>
                <w:szCs w:val="20"/>
              </w:rPr>
            </w:pPr>
            <w:r w:rsidRPr="00C74817">
              <w:rPr>
                <w:sz w:val="20"/>
                <w:szCs w:val="20"/>
              </w:rPr>
              <w:t>sample 10</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A3A7BB" w14:textId="77777777" w:rsidR="005607A7" w:rsidRPr="00C74817" w:rsidRDefault="005607A7" w:rsidP="00C664A0">
            <w:pPr>
              <w:rPr>
                <w:sz w:val="20"/>
                <w:szCs w:val="20"/>
              </w:rPr>
            </w:pPr>
            <w:r w:rsidRPr="00C74817">
              <w:rPr>
                <w:sz w:val="20"/>
                <w:szCs w:val="20"/>
              </w:rPr>
              <w:t>SN=sample 1,sample 2, …​ sample 9</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669723"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C0EA43" w14:textId="77777777" w:rsidR="005607A7" w:rsidRPr="00C74817" w:rsidRDefault="005607A7" w:rsidP="00C664A0">
            <w:pPr>
              <w:rPr>
                <w:sz w:val="20"/>
                <w:szCs w:val="20"/>
              </w:rPr>
            </w:pPr>
            <w:r w:rsidRPr="00C74817">
              <w:rPr>
                <w:sz w:val="20"/>
                <w:szCs w:val="20"/>
              </w:rPr>
              <w:t>TMT128</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2E7F04B" w14:textId="77777777" w:rsidR="005607A7" w:rsidRPr="00C74817" w:rsidRDefault="005607A7" w:rsidP="00C664A0">
            <w:pPr>
              <w:rPr>
                <w:sz w:val="20"/>
                <w:szCs w:val="20"/>
              </w:rPr>
            </w:pPr>
            <w:r w:rsidRPr="00C74817">
              <w:rPr>
                <w:sz w:val="20"/>
                <w:szCs w:val="20"/>
              </w:rPr>
              <w:t>file01.raw</w:t>
            </w:r>
          </w:p>
        </w:tc>
      </w:tr>
    </w:tbl>
    <w:p w14:paraId="5524CC26" w14:textId="77777777" w:rsidR="00C74817" w:rsidRDefault="00C74817" w:rsidP="00C664A0"/>
    <w:p w14:paraId="7C51D3F8" w14:textId="501D6596" w:rsidR="005607A7" w:rsidRDefault="005607A7" w:rsidP="00C27882">
      <w:pPr>
        <w:jc w:val="both"/>
      </w:pPr>
      <w:r w:rsidRPr="005607A7">
        <w:t xml:space="preserve">SN stands for source names and </w:t>
      </w:r>
      <w:r w:rsidR="00E97CC6">
        <w:t xml:space="preserve">can be used to </w:t>
      </w:r>
      <w:r w:rsidRPr="005607A7">
        <w:t>list source name fields of samples that are annotated in the same file and </w:t>
      </w:r>
      <w:r w:rsidR="3BE213C4">
        <w:t xml:space="preserve">that are </w:t>
      </w:r>
      <w:r w:rsidRPr="005607A7">
        <w:rPr>
          <w:b/>
          <w:bCs/>
        </w:rPr>
        <w:t xml:space="preserve">used in the same experiment and </w:t>
      </w:r>
      <w:r w:rsidR="004414AA">
        <w:rPr>
          <w:b/>
          <w:bCs/>
        </w:rPr>
        <w:t>the</w:t>
      </w:r>
      <w:r w:rsidRPr="6AA88F3B">
        <w:rPr>
          <w:b/>
          <w:bCs/>
        </w:rPr>
        <w:t xml:space="preserve"> </w:t>
      </w:r>
      <w:r w:rsidRPr="005607A7">
        <w:rPr>
          <w:b/>
          <w:bCs/>
        </w:rPr>
        <w:t>same MS run</w:t>
      </w:r>
      <w:r w:rsidRPr="005607A7">
        <w:t>.</w:t>
      </w:r>
    </w:p>
    <w:p w14:paraId="6B65C6B4" w14:textId="77777777" w:rsidR="00C74817" w:rsidRPr="00C74817" w:rsidRDefault="00C74817" w:rsidP="00C664A0"/>
    <w:p w14:paraId="166DD2B6" w14:textId="41185841" w:rsidR="00C74817" w:rsidRPr="00C74817" w:rsidRDefault="005607A7" w:rsidP="00A63609">
      <w:pPr>
        <w:jc w:val="both"/>
      </w:pPr>
      <w:r w:rsidRPr="005607A7">
        <w:lastRenderedPageBreak/>
        <w:t>Another possible value for </w:t>
      </w:r>
      <w:r w:rsidRPr="00142DC0">
        <w:rPr>
          <w:i/>
        </w:rPr>
        <w:t>characteristics[pooled sample]</w:t>
      </w:r>
      <w:r w:rsidRPr="005607A7">
        <w:t xml:space="preserve"> is </w:t>
      </w:r>
      <w:r w:rsidR="00E97CC6">
        <w:t>the</w:t>
      </w:r>
      <w:r w:rsidRPr="005607A7">
        <w:t xml:space="preserve"> string </w:t>
      </w:r>
      <w:r w:rsidR="48D2608F">
        <w:t>“</w:t>
      </w:r>
      <w:r w:rsidRPr="005607A7">
        <w:t>pooled</w:t>
      </w:r>
      <w:r w:rsidR="6980EB4A">
        <w:t>”</w:t>
      </w:r>
      <w:r w:rsidRPr="005607A7">
        <w:t xml:space="preserve"> for cases when it is known that a sample is pooled but the individual samples </w:t>
      </w:r>
      <w:r w:rsidR="00E97CC6">
        <w:t>included in that pool</w:t>
      </w:r>
      <w:r w:rsidR="00850529">
        <w:t xml:space="preserve"> </w:t>
      </w:r>
      <w:r w:rsidRPr="005607A7">
        <w:t>cannot be annotated.</w:t>
      </w:r>
    </w:p>
    <w:p w14:paraId="58556880" w14:textId="77777777" w:rsidR="00C74817" w:rsidRPr="00C74817" w:rsidRDefault="00C74817" w:rsidP="00C664A0"/>
    <w:p w14:paraId="70347DDD" w14:textId="4C8428B2" w:rsidR="00C74817" w:rsidRDefault="00794D9C" w:rsidP="00F130F7">
      <w:pPr>
        <w:pStyle w:val="Titre2"/>
      </w:pPr>
      <w:bookmarkStart w:id="78" w:name="_Toc67562088"/>
      <w:bookmarkStart w:id="79" w:name="_Toc135742260"/>
      <w:r>
        <w:rPr>
          <w:b/>
          <w:bCs/>
        </w:rPr>
        <w:t>1</w:t>
      </w:r>
      <w:r w:rsidR="00570C1D">
        <w:rPr>
          <w:b/>
          <w:bCs/>
        </w:rPr>
        <w:t>1</w:t>
      </w:r>
      <w:r w:rsidR="00C27882" w:rsidRPr="000F074D">
        <w:rPr>
          <w:b/>
          <w:bCs/>
        </w:rPr>
        <w:t>.</w:t>
      </w:r>
      <w:r w:rsidR="00570C1D">
        <w:rPr>
          <w:b/>
          <w:bCs/>
        </w:rPr>
        <w:t>4</w:t>
      </w:r>
      <w:r w:rsidR="00C27882" w:rsidRPr="000F074D">
        <w:rPr>
          <w:b/>
          <w:bCs/>
        </w:rPr>
        <w:t xml:space="preserve"> </w:t>
      </w:r>
      <w:r w:rsidR="005607A7" w:rsidRPr="000F074D">
        <w:rPr>
          <w:b/>
          <w:bCs/>
        </w:rPr>
        <w:t>Synthetic peptide libraries</w:t>
      </w:r>
      <w:bookmarkEnd w:id="78"/>
      <w:r w:rsidR="00423C36">
        <w:rPr>
          <w:b/>
          <w:bCs/>
        </w:rPr>
        <w:t>.</w:t>
      </w:r>
      <w:bookmarkEnd w:id="79"/>
    </w:p>
    <w:p w14:paraId="1861D0F6" w14:textId="40D8F1C0" w:rsidR="005607A7" w:rsidRDefault="2B593A9C" w:rsidP="00C664A0">
      <w:r>
        <w:t xml:space="preserve">It is common to </w:t>
      </w:r>
      <w:r w:rsidR="005607A7" w:rsidRPr="005607A7">
        <w:t>use synthetic peptide libraries for multiple use cases including:</w:t>
      </w:r>
    </w:p>
    <w:p w14:paraId="3C4A028A" w14:textId="77777777" w:rsidR="000F074D" w:rsidRPr="005607A7" w:rsidRDefault="000F074D" w:rsidP="00C664A0"/>
    <w:p w14:paraId="7B9A367E" w14:textId="77777777" w:rsidR="005607A7" w:rsidRPr="005607A7" w:rsidRDefault="005607A7" w:rsidP="00F130F7">
      <w:pPr>
        <w:pStyle w:val="Paragraphedeliste"/>
        <w:numPr>
          <w:ilvl w:val="0"/>
          <w:numId w:val="11"/>
        </w:numPr>
        <w:ind w:left="426" w:hanging="426"/>
      </w:pPr>
      <w:r w:rsidRPr="005607A7">
        <w:t>Benchmark of analytical and bioinformatics methods and algorithms.</w:t>
      </w:r>
    </w:p>
    <w:p w14:paraId="66298AC3" w14:textId="71FA456F" w:rsidR="005607A7" w:rsidRPr="005607A7" w:rsidRDefault="005607A7" w:rsidP="00F130F7">
      <w:pPr>
        <w:pStyle w:val="Paragraphedeliste"/>
        <w:numPr>
          <w:ilvl w:val="0"/>
          <w:numId w:val="11"/>
        </w:numPr>
        <w:ind w:left="426" w:hanging="426"/>
      </w:pPr>
      <w:r>
        <w:t>Improve</w:t>
      </w:r>
      <w:r w:rsidR="70F012F1">
        <w:t>ment</w:t>
      </w:r>
      <w:r w:rsidRPr="005607A7">
        <w:t xml:space="preserve"> of peptide identification/quantification using spectral libraries.</w:t>
      </w:r>
    </w:p>
    <w:p w14:paraId="6B614B5E" w14:textId="77777777" w:rsidR="00C74817" w:rsidRDefault="00C74817" w:rsidP="00C664A0"/>
    <w:p w14:paraId="62BD58F1" w14:textId="08DC873C" w:rsidR="005607A7" w:rsidRPr="005607A7" w:rsidRDefault="005607A7" w:rsidP="000F074D">
      <w:pPr>
        <w:jc w:val="both"/>
      </w:pPr>
      <w:r w:rsidRPr="005607A7">
        <w:t xml:space="preserve">When describing synthetic peptide libraries most of the sample metadata can be </w:t>
      </w:r>
      <w:r>
        <w:t>declare</w:t>
      </w:r>
      <w:r w:rsidR="0543F371">
        <w:t>d</w:t>
      </w:r>
      <w:r w:rsidRPr="005607A7">
        <w:t xml:space="preserve"> as </w:t>
      </w:r>
      <w:r w:rsidR="2F08C8FC">
        <w:t>“</w:t>
      </w:r>
      <w:r w:rsidRPr="005607A7">
        <w:t>not applicable</w:t>
      </w:r>
      <w:r w:rsidR="38C8B504">
        <w:t>”</w:t>
      </w:r>
      <w:r>
        <w:t>.</w:t>
      </w:r>
      <w:r w:rsidRPr="005607A7">
        <w:t xml:space="preserve"> However, some authors can </w:t>
      </w:r>
      <w:r w:rsidR="00A95FD8">
        <w:t xml:space="preserve">also </w:t>
      </w:r>
      <w:r w:rsidRPr="005607A7">
        <w:t>annotate the organism</w:t>
      </w:r>
      <w:r w:rsidR="00A95FD8">
        <w:t>,</w:t>
      </w:r>
      <w:r w:rsidRPr="005607A7">
        <w:t xml:space="preserve"> for example</w:t>
      </w:r>
      <w:r w:rsidR="004414AA">
        <w:t>,</w:t>
      </w:r>
      <w:r w:rsidRPr="005607A7">
        <w:t xml:space="preserve"> because they know </w:t>
      </w:r>
      <w:r w:rsidR="00A95FD8">
        <w:t>that</w:t>
      </w:r>
      <w:r>
        <w:t xml:space="preserve"> </w:t>
      </w:r>
      <w:r w:rsidRPr="005607A7">
        <w:t xml:space="preserve">the library has been </w:t>
      </w:r>
      <w:r>
        <w:t>design</w:t>
      </w:r>
      <w:r w:rsidR="2F74F7D5">
        <w:t>ed</w:t>
      </w:r>
      <w:r w:rsidRPr="005607A7">
        <w:t xml:space="preserve"> from specific peptide species, see example </w:t>
      </w:r>
      <w:r w:rsidR="00A95FD8">
        <w:t>the following</w:t>
      </w:r>
      <w:r w:rsidR="00CA66D8">
        <w:t xml:space="preserve"> </w:t>
      </w:r>
      <w:r w:rsidRPr="0012090B">
        <w:t>experiment</w:t>
      </w:r>
      <w:r w:rsidR="0012090B" w:rsidRPr="00CA66D8">
        <w:rPr>
          <w:rStyle w:val="Lienhypertexte"/>
        </w:rPr>
        <w:t xml:space="preserve"> </w:t>
      </w:r>
      <w:r w:rsidR="00A95FD8">
        <w:t>containing</w:t>
      </w:r>
      <w:r w:rsidR="004414AA">
        <w:t xml:space="preserve"> </w:t>
      </w:r>
      <w:r w:rsidR="00A95FD8">
        <w:t>synthetic peptides</w:t>
      </w:r>
      <w:r w:rsidR="0012090B" w:rsidRPr="08D355E0">
        <w:rPr>
          <w:rStyle w:val="Lienhypertexte"/>
        </w:rPr>
        <w:t xml:space="preserve"> </w:t>
      </w:r>
      <w:r w:rsidR="0012090B">
        <w:rPr>
          <w:rStyle w:val="Lienhypertexte"/>
        </w:rPr>
        <w:t>(</w:t>
      </w:r>
      <w:r w:rsidR="00C64DF6" w:rsidRPr="00C64DF6">
        <w:rPr>
          <w:rStyle w:val="Lienhypertexte"/>
        </w:rPr>
        <w:t>https://github.com/bigbio/proteomics-sample-metadata/blob/master/annotated-projects/PXD000759</w:t>
      </w:r>
      <w:r w:rsidR="0012090B">
        <w:rPr>
          <w:rStyle w:val="Lienhypertexte"/>
        </w:rPr>
        <w:t>)</w:t>
      </w:r>
      <w:r w:rsidRPr="005607A7">
        <w:t>.</w:t>
      </w:r>
    </w:p>
    <w:p w14:paraId="104BE2CA" w14:textId="77777777" w:rsidR="00C74817" w:rsidRDefault="00C74817" w:rsidP="00C664A0"/>
    <w:p w14:paraId="150A0A4B" w14:textId="4558B2C7" w:rsidR="005607A7" w:rsidRPr="005607A7" w:rsidRDefault="00E66CF9" w:rsidP="000F074D">
      <w:pPr>
        <w:jc w:val="both"/>
      </w:pPr>
      <w:r>
        <w:t>In these cases, i</w:t>
      </w:r>
      <w:r w:rsidR="005607A7">
        <w:t>t</w:t>
      </w:r>
      <w:r w:rsidR="005607A7" w:rsidRPr="005607A7">
        <w:t xml:space="preserve"> is important to annotate that the sample is </w:t>
      </w:r>
      <w:r w:rsidR="00E3042C">
        <w:t xml:space="preserve">composed </w:t>
      </w:r>
      <w:r w:rsidR="004414AA">
        <w:t>of</w:t>
      </w:r>
      <w:r w:rsidR="00E3042C">
        <w:t xml:space="preserve"> </w:t>
      </w:r>
      <w:r w:rsidR="005607A7" w:rsidRPr="005607A7">
        <w:t>a synthetic peptide library</w:t>
      </w:r>
      <w:r w:rsidR="00E3042C">
        <w:t>.</w:t>
      </w:r>
      <w:r w:rsidR="005607A7">
        <w:t xml:space="preserve"> </w:t>
      </w:r>
      <w:r w:rsidR="00E3042C">
        <w:t>T</w:t>
      </w:r>
      <w:r w:rsidR="005607A7">
        <w:t>his</w:t>
      </w:r>
      <w:r w:rsidR="005607A7" w:rsidRPr="005607A7">
        <w:t xml:space="preserve"> can be done by adding the </w:t>
      </w:r>
      <w:r w:rsidR="005607A7" w:rsidRPr="00A03737">
        <w:rPr>
          <w:i/>
        </w:rPr>
        <w:t>characteristics[synthetic peptide]</w:t>
      </w:r>
      <w:r w:rsidR="6FC7C525">
        <w:t xml:space="preserve">. </w:t>
      </w:r>
      <w:r w:rsidR="724991AF">
        <w:t>T</w:t>
      </w:r>
      <w:r w:rsidR="005607A7">
        <w:t>he</w:t>
      </w:r>
      <w:r w:rsidR="005607A7" w:rsidRPr="005607A7">
        <w:t xml:space="preserve"> possible values are </w:t>
      </w:r>
      <w:r w:rsidR="4A256636">
        <w:t>“</w:t>
      </w:r>
      <w:r w:rsidR="005607A7" w:rsidRPr="005607A7">
        <w:t>synthetic</w:t>
      </w:r>
      <w:r w:rsidR="00423C36">
        <w:t xml:space="preserve">”, </w:t>
      </w:r>
      <w:r w:rsidR="00423C36" w:rsidRPr="005607A7">
        <w:t>“</w:t>
      </w:r>
      <w:r w:rsidR="005607A7" w:rsidRPr="005607A7">
        <w:t>not synthetic</w:t>
      </w:r>
      <w:r w:rsidR="00E5F047">
        <w:t>”</w:t>
      </w:r>
      <w:r w:rsidR="00E350B5">
        <w:t xml:space="preserve"> or “mixed</w:t>
      </w:r>
      <w:r w:rsidR="00E5F047">
        <w:t>”</w:t>
      </w:r>
      <w:r w:rsidR="005607A7">
        <w:t>.</w:t>
      </w:r>
    </w:p>
    <w:p w14:paraId="10D1799A" w14:textId="77777777" w:rsidR="00C74817" w:rsidRDefault="00C74817" w:rsidP="00C664A0">
      <w:pPr>
        <w:rPr>
          <w:b/>
          <w:bCs/>
        </w:rPr>
      </w:pPr>
    </w:p>
    <w:p w14:paraId="6B3C2CD5" w14:textId="16093B5C" w:rsidR="00C74817" w:rsidRDefault="00794D9C" w:rsidP="00FC19F3">
      <w:pPr>
        <w:pStyle w:val="Titre2"/>
      </w:pPr>
      <w:bookmarkStart w:id="80" w:name="_Toc67562089"/>
      <w:bookmarkStart w:id="81" w:name="_Toc135742261"/>
      <w:r>
        <w:rPr>
          <w:b/>
          <w:bCs/>
        </w:rPr>
        <w:t>1</w:t>
      </w:r>
      <w:r w:rsidR="00570C1D">
        <w:rPr>
          <w:b/>
          <w:bCs/>
        </w:rPr>
        <w:t>1</w:t>
      </w:r>
      <w:r w:rsidR="000F074D" w:rsidRPr="000F074D">
        <w:rPr>
          <w:b/>
          <w:bCs/>
        </w:rPr>
        <w:t>.</w:t>
      </w:r>
      <w:r w:rsidR="00570C1D">
        <w:rPr>
          <w:b/>
          <w:bCs/>
        </w:rPr>
        <w:t>5</w:t>
      </w:r>
      <w:bookmarkEnd w:id="80"/>
      <w:r w:rsidR="2D7BE20F" w:rsidRPr="24241141">
        <w:rPr>
          <w:b/>
          <w:bCs/>
        </w:rPr>
        <w:t xml:space="preserve"> Normal and healthy samples</w:t>
      </w:r>
      <w:r w:rsidR="00F130F7">
        <w:rPr>
          <w:b/>
          <w:bCs/>
        </w:rPr>
        <w:t>.</w:t>
      </w:r>
      <w:bookmarkEnd w:id="81"/>
    </w:p>
    <w:p w14:paraId="64B8D523" w14:textId="6223FE9C" w:rsidR="005607A7" w:rsidRDefault="005607A7" w:rsidP="000F074D">
      <w:pPr>
        <w:jc w:val="both"/>
      </w:pPr>
      <w:r w:rsidRPr="005607A7">
        <w:t xml:space="preserve">Samples from healthy patients or individuals normally appear in manuscripts and </w:t>
      </w:r>
      <w:r w:rsidR="001B3133">
        <w:t xml:space="preserve">are often </w:t>
      </w:r>
      <w:r w:rsidRPr="005607A7">
        <w:t>annota</w:t>
      </w:r>
      <w:r w:rsidR="001B3133">
        <w:t>ted</w:t>
      </w:r>
      <w:r w:rsidRPr="005607A7">
        <w:t xml:space="preserve"> as </w:t>
      </w:r>
      <w:r w:rsidRPr="00CA66D8">
        <w:rPr>
          <w:b/>
        </w:rPr>
        <w:t>healthy</w:t>
      </w:r>
      <w:r w:rsidRPr="005607A7">
        <w:t xml:space="preserve"> or </w:t>
      </w:r>
      <w:r w:rsidRPr="00CA66D8">
        <w:rPr>
          <w:b/>
        </w:rPr>
        <w:t>normal</w:t>
      </w:r>
      <w:r w:rsidRPr="005607A7">
        <w:t xml:space="preserve">. </w:t>
      </w:r>
      <w:r>
        <w:t xml:space="preserve">We </w:t>
      </w:r>
      <w:r w:rsidR="00B76121">
        <w:t xml:space="preserve">RECOMMEND </w:t>
      </w:r>
      <w:r w:rsidR="008F6B1F">
        <w:t>using</w:t>
      </w:r>
      <w:r>
        <w:t xml:space="preserve"> the word </w:t>
      </w:r>
      <w:r w:rsidR="1FD65124">
        <w:t>“</w:t>
      </w:r>
      <w:r>
        <w:t>normal</w:t>
      </w:r>
      <w:r w:rsidR="4B0D83D3">
        <w:t>”</w:t>
      </w:r>
      <w:r>
        <w:t xml:space="preserve"> mapped to </w:t>
      </w:r>
      <w:r w:rsidR="00FB6FD9">
        <w:t xml:space="preserve">the CV </w:t>
      </w:r>
      <w:r>
        <w:t>term PATO_0000461</w:t>
      </w:r>
      <w:r w:rsidR="00DF1956">
        <w:t>,</w:t>
      </w:r>
      <w:r>
        <w:t xml:space="preserve"> </w:t>
      </w:r>
      <w:r w:rsidR="00DF1956">
        <w:t>which</w:t>
      </w:r>
      <w:r>
        <w:t xml:space="preserve"> is</w:t>
      </w:r>
      <w:r w:rsidR="00DF1956">
        <w:t xml:space="preserve"> also</w:t>
      </w:r>
      <w:r>
        <w:t xml:space="preserve"> in</w:t>
      </w:r>
      <w:r w:rsidR="00DF1956">
        <w:t>cluded</w:t>
      </w:r>
      <w:r>
        <w:t xml:space="preserve"> in EFO: </w:t>
      </w:r>
      <w:hyperlink r:id="rId63">
        <w:r w:rsidRPr="5890466F">
          <w:rPr>
            <w:rStyle w:val="Lienhypertexte"/>
          </w:rPr>
          <w:t>normal PATO term</w:t>
        </w:r>
      </w:hyperlink>
      <w:r>
        <w:t xml:space="preserve">. </w:t>
      </w:r>
      <w:r w:rsidRPr="005607A7">
        <w:t>Example:</w:t>
      </w:r>
    </w:p>
    <w:p w14:paraId="1450FC13" w14:textId="77777777" w:rsidR="00C74817" w:rsidRPr="00C74817" w:rsidRDefault="00C74817" w:rsidP="00C664A0"/>
    <w:tbl>
      <w:tblPr>
        <w:tblW w:w="8505" w:type="dxa"/>
        <w:tblInd w:w="-575" w:type="dxa"/>
        <w:tblCellMar>
          <w:top w:w="15" w:type="dxa"/>
          <w:left w:w="15" w:type="dxa"/>
          <w:bottom w:w="15" w:type="dxa"/>
          <w:right w:w="15" w:type="dxa"/>
        </w:tblCellMar>
        <w:tblLook w:val="04A0" w:firstRow="1" w:lastRow="0" w:firstColumn="1" w:lastColumn="0" w:noHBand="0" w:noVBand="1"/>
      </w:tblPr>
      <w:tblGrid>
        <w:gridCol w:w="1183"/>
        <w:gridCol w:w="1789"/>
        <w:gridCol w:w="1189"/>
        <w:gridCol w:w="1846"/>
        <w:gridCol w:w="1853"/>
        <w:gridCol w:w="1339"/>
      </w:tblGrid>
      <w:tr w:rsidR="00C01453" w:rsidRPr="005607A7" w14:paraId="3BA6370C" w14:textId="77777777" w:rsidTr="006D680E">
        <w:trPr>
          <w:tblHeader/>
        </w:trPr>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D58159" w14:textId="77777777" w:rsidR="005607A7" w:rsidRPr="00C74817" w:rsidRDefault="005607A7" w:rsidP="00C664A0">
            <w:pPr>
              <w:rPr>
                <w:b/>
                <w:bCs/>
                <w:sz w:val="20"/>
                <w:szCs w:val="20"/>
              </w:rPr>
            </w:pPr>
            <w:r w:rsidRPr="00C74817">
              <w:rPr>
                <w:b/>
                <w:bCs/>
                <w:sz w:val="20"/>
                <w:szCs w:val="20"/>
              </w:rPr>
              <w:t>source name</w:t>
            </w:r>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000D0" w14:textId="77777777" w:rsidR="005607A7" w:rsidRPr="00C74817" w:rsidRDefault="005607A7" w:rsidP="00C664A0">
            <w:pPr>
              <w:rPr>
                <w:b/>
                <w:bCs/>
                <w:sz w:val="20"/>
                <w:szCs w:val="20"/>
              </w:rPr>
            </w:pPr>
            <w:r w:rsidRPr="00C74817">
              <w:rPr>
                <w:b/>
                <w:bCs/>
                <w:sz w:val="20"/>
                <w:szCs w:val="20"/>
              </w:rPr>
              <w:t>characteristics[organism]</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BBD7FF" w14:textId="31356F35" w:rsidR="005607A7" w:rsidRPr="00C74817" w:rsidRDefault="00AC2457" w:rsidP="00C664A0">
            <w:pPr>
              <w:rPr>
                <w:b/>
                <w:bCs/>
                <w:sz w:val="20"/>
                <w:szCs w:val="20"/>
              </w:rPr>
            </w:pPr>
            <w:r w:rsidRPr="00C74817">
              <w:rPr>
                <w:b/>
                <w:bCs/>
                <w:sz w:val="20"/>
                <w:szCs w:val="20"/>
              </w:rPr>
              <w:t>characteristics [</w:t>
            </w:r>
            <w:r w:rsidR="005607A7" w:rsidRPr="00C74817">
              <w:rPr>
                <w:b/>
                <w:bCs/>
                <w:sz w:val="20"/>
                <w:szCs w:val="20"/>
              </w:rPr>
              <w:t>organism part]</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5A2075" w14:textId="77777777" w:rsidR="005607A7" w:rsidRPr="00C74817" w:rsidRDefault="005607A7" w:rsidP="00C664A0">
            <w:pPr>
              <w:rPr>
                <w:b/>
                <w:bCs/>
                <w:sz w:val="20"/>
                <w:szCs w:val="20"/>
              </w:rPr>
            </w:pPr>
            <w:r w:rsidRPr="00C74817">
              <w:rPr>
                <w:b/>
                <w:bCs/>
                <w:sz w:val="20"/>
                <w:szCs w:val="20"/>
              </w:rPr>
              <w:t>characteristics[phenotyp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9C2C01" w14:textId="77777777" w:rsidR="005607A7" w:rsidRPr="00C74817" w:rsidRDefault="005607A7" w:rsidP="00C664A0">
            <w:pPr>
              <w:rPr>
                <w:b/>
                <w:bCs/>
                <w:sz w:val="20"/>
                <w:szCs w:val="20"/>
              </w:rPr>
            </w:pPr>
            <w:r w:rsidRPr="00C74817">
              <w:rPr>
                <w:b/>
                <w:bCs/>
                <w:sz w:val="20"/>
                <w:szCs w:val="20"/>
              </w:rPr>
              <w:t>characteristics[compound]</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50F3D0" w14:textId="77777777" w:rsidR="005607A7" w:rsidRPr="00C74817" w:rsidRDefault="005607A7" w:rsidP="00C664A0">
            <w:pPr>
              <w:rPr>
                <w:b/>
                <w:bCs/>
                <w:sz w:val="20"/>
                <w:szCs w:val="20"/>
              </w:rPr>
            </w:pPr>
            <w:r w:rsidRPr="00C74817">
              <w:rPr>
                <w:b/>
                <w:bCs/>
                <w:sz w:val="20"/>
                <w:szCs w:val="20"/>
              </w:rPr>
              <w:t>factor value[phenotype]</w:t>
            </w:r>
          </w:p>
        </w:tc>
      </w:tr>
      <w:tr w:rsidR="00C01453" w:rsidRPr="005607A7" w14:paraId="3234B7C6" w14:textId="77777777" w:rsidTr="006D680E">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9AA1F2" w14:textId="77777777" w:rsidR="005607A7" w:rsidRPr="00C74817" w:rsidRDefault="005607A7" w:rsidP="00C664A0">
            <w:pPr>
              <w:rPr>
                <w:sz w:val="20"/>
                <w:szCs w:val="20"/>
              </w:rPr>
            </w:pPr>
            <w:proofErr w:type="spellStart"/>
            <w:r w:rsidRPr="00C74817">
              <w:rPr>
                <w:sz w:val="20"/>
                <w:szCs w:val="20"/>
              </w:rPr>
              <w:t>sample_treat</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43B1E8"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0CE7D4" w14:textId="2A6D812A"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65BA0" w14:textId="77777777" w:rsidR="005607A7" w:rsidRPr="00C74817" w:rsidRDefault="005607A7" w:rsidP="00C664A0">
            <w:pPr>
              <w:rPr>
                <w:sz w:val="20"/>
                <w:szCs w:val="20"/>
              </w:rPr>
            </w:pPr>
            <w:r w:rsidRPr="00C74817">
              <w:rPr>
                <w:sz w:val="20"/>
                <w:szCs w:val="20"/>
              </w:rPr>
              <w:t>necrotic tissu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95D807" w14:textId="77777777" w:rsidR="005607A7" w:rsidRPr="00C74817" w:rsidRDefault="005607A7" w:rsidP="00C664A0">
            <w:pPr>
              <w:rPr>
                <w:sz w:val="20"/>
                <w:szCs w:val="20"/>
              </w:rPr>
            </w:pPr>
            <w:r w:rsidRPr="00C74817">
              <w:rPr>
                <w:sz w:val="20"/>
                <w:szCs w:val="20"/>
              </w:rPr>
              <w:t>drug A</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D4248" w14:textId="77777777" w:rsidR="005607A7" w:rsidRPr="00C74817" w:rsidRDefault="005607A7" w:rsidP="00C664A0">
            <w:pPr>
              <w:rPr>
                <w:sz w:val="20"/>
                <w:szCs w:val="20"/>
              </w:rPr>
            </w:pPr>
            <w:r w:rsidRPr="00C74817">
              <w:rPr>
                <w:sz w:val="20"/>
                <w:szCs w:val="20"/>
              </w:rPr>
              <w:t>necrotic tissue</w:t>
            </w:r>
          </w:p>
        </w:tc>
      </w:tr>
      <w:tr w:rsidR="00C01453" w:rsidRPr="005607A7" w14:paraId="689331DF" w14:textId="77777777" w:rsidTr="006D680E">
        <w:tc>
          <w:tcPr>
            <w:tcW w:w="118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C664A0">
            <w:pPr>
              <w:rPr>
                <w:sz w:val="20"/>
                <w:szCs w:val="20"/>
              </w:rPr>
            </w:pPr>
            <w:proofErr w:type="spellStart"/>
            <w:r w:rsidRPr="00C74817">
              <w:rPr>
                <w:sz w:val="20"/>
                <w:szCs w:val="20"/>
              </w:rPr>
              <w:t>sample_control</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3415BCA4"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C664A0">
            <w:pPr>
              <w:rPr>
                <w:sz w:val="20"/>
                <w:szCs w:val="20"/>
              </w:rPr>
            </w:pPr>
            <w:r w:rsidRPr="00C74817">
              <w:rPr>
                <w:sz w:val="20"/>
                <w:szCs w:val="20"/>
              </w:rPr>
              <w:t>normal</w:t>
            </w:r>
          </w:p>
        </w:tc>
        <w:tc>
          <w:tcPr>
            <w:tcW w:w="18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C664A0">
            <w:pPr>
              <w:rPr>
                <w:sz w:val="20"/>
                <w:szCs w:val="20"/>
              </w:rPr>
            </w:pPr>
            <w:r w:rsidRPr="00C74817">
              <w:rPr>
                <w:sz w:val="20"/>
                <w:szCs w:val="20"/>
              </w:rPr>
              <w:t>none</w:t>
            </w:r>
          </w:p>
        </w:tc>
        <w:tc>
          <w:tcPr>
            <w:tcW w:w="6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C664A0">
            <w:pPr>
              <w:rPr>
                <w:sz w:val="20"/>
                <w:szCs w:val="20"/>
              </w:rPr>
            </w:pPr>
            <w:r w:rsidRPr="00C74817">
              <w:rPr>
                <w:sz w:val="20"/>
                <w:szCs w:val="20"/>
              </w:rPr>
              <w:t>normal</w:t>
            </w:r>
          </w:p>
        </w:tc>
      </w:tr>
    </w:tbl>
    <w:p w14:paraId="3EE79C04" w14:textId="77777777" w:rsidR="00CA66D8" w:rsidRPr="00CA66D8" w:rsidRDefault="00CA66D8" w:rsidP="00CA66D8">
      <w:pPr>
        <w:pStyle w:val="nobreak"/>
      </w:pPr>
      <w:bookmarkStart w:id="82" w:name="_Toc67562090"/>
    </w:p>
    <w:p w14:paraId="36C2B43F" w14:textId="77777777" w:rsidR="00206449" w:rsidRDefault="00206449" w:rsidP="00206449">
      <w:pPr>
        <w:pStyle w:val="Titre2"/>
        <w:spacing w:line="259" w:lineRule="auto"/>
        <w:rPr>
          <w:b/>
          <w:bCs/>
        </w:rPr>
      </w:pPr>
    </w:p>
    <w:p w14:paraId="60C85B6F" w14:textId="0E74ED5D" w:rsidR="00794D9C" w:rsidRPr="00794D9C" w:rsidRDefault="6BB1FE96" w:rsidP="00206449">
      <w:pPr>
        <w:pStyle w:val="Titre2"/>
        <w:spacing w:line="259" w:lineRule="auto"/>
      </w:pPr>
      <w:bookmarkStart w:id="83" w:name="_Toc135742262"/>
      <w:r w:rsidRPr="24241141">
        <w:rPr>
          <w:b/>
          <w:bCs/>
        </w:rPr>
        <w:t>1</w:t>
      </w:r>
      <w:r w:rsidR="00FC05A7">
        <w:rPr>
          <w:b/>
          <w:bCs/>
        </w:rPr>
        <w:t>1</w:t>
      </w:r>
      <w:r w:rsidRPr="24241141">
        <w:rPr>
          <w:b/>
          <w:bCs/>
        </w:rPr>
        <w:t>.</w:t>
      </w:r>
      <w:r w:rsidR="00CA66D8">
        <w:rPr>
          <w:b/>
          <w:bCs/>
        </w:rPr>
        <w:t>6</w:t>
      </w:r>
      <w:r w:rsidRPr="24241141">
        <w:rPr>
          <w:b/>
          <w:bCs/>
        </w:rPr>
        <w:t xml:space="preserve"> Multiple projects into one annotation file</w:t>
      </w:r>
      <w:bookmarkEnd w:id="82"/>
      <w:r w:rsidR="00423C36">
        <w:rPr>
          <w:b/>
          <w:bCs/>
        </w:rPr>
        <w:t>.</w:t>
      </w:r>
      <w:bookmarkEnd w:id="83"/>
    </w:p>
    <w:p w14:paraId="1C94A3F5" w14:textId="5F3BCD05" w:rsidR="00794D9C" w:rsidRPr="00794D9C" w:rsidRDefault="00DF1956" w:rsidP="00794D9C">
      <w:pPr>
        <w:jc w:val="both"/>
      </w:pPr>
      <w:r>
        <w:t>It may be needed</w:t>
      </w:r>
      <w:r w:rsidR="00794D9C" w:rsidRPr="00794D9C">
        <w:t xml:space="preserve"> to annotate multiple </w:t>
      </w:r>
      <w:proofErr w:type="spellStart"/>
      <w:r w:rsidR="58D64C38">
        <w:t>Proteom</w:t>
      </w:r>
      <w:r w:rsidR="050E9550">
        <w:t>e</w:t>
      </w:r>
      <w:r w:rsidR="58D64C38">
        <w:t>Xchange</w:t>
      </w:r>
      <w:proofErr w:type="spellEnd"/>
      <w:r w:rsidR="00794D9C" w:rsidRPr="00794D9C">
        <w:t xml:space="preserve"> datasets into one large SDRF</w:t>
      </w:r>
      <w:r w:rsidR="6F162EF0">
        <w:t>-Proteomics file</w:t>
      </w:r>
      <w:r w:rsidR="00794D9C" w:rsidRPr="00794D9C">
        <w:t xml:space="preserve"> </w:t>
      </w:r>
      <w:r w:rsidR="00F9208D">
        <w:t>e.g.,</w:t>
      </w:r>
      <w:r w:rsidR="00794D9C" w:rsidRPr="00794D9C">
        <w:t xml:space="preserve"> </w:t>
      </w:r>
      <w:r w:rsidR="00206449" w:rsidRPr="000226BD">
        <w:t>for</w:t>
      </w:r>
      <w:r w:rsidR="00206449">
        <w:t xml:space="preserve"> </w:t>
      </w:r>
      <w:r w:rsidR="00794D9C" w:rsidRPr="00794D9C">
        <w:t xml:space="preserve">reanalysis purposes. If that is the case, </w:t>
      </w:r>
      <w:r w:rsidR="7A699EF0">
        <w:t>it is</w:t>
      </w:r>
      <w:r w:rsidR="00794D9C" w:rsidRPr="00794D9C">
        <w:t xml:space="preserve"> RECOMMENDED </w:t>
      </w:r>
      <w:r w:rsidR="04C01B15">
        <w:t xml:space="preserve">to </w:t>
      </w:r>
      <w:r w:rsidR="00794D9C">
        <w:t>us</w:t>
      </w:r>
      <w:r w:rsidR="43F1D4BE">
        <w:t>e</w:t>
      </w:r>
      <w:r w:rsidR="00794D9C" w:rsidRPr="00794D9C">
        <w:t xml:space="preserve"> the </w:t>
      </w:r>
      <w:r>
        <w:t>column name</w:t>
      </w:r>
      <w:r w:rsidR="00794D9C" w:rsidRPr="00794D9C">
        <w:t xml:space="preserve"> </w:t>
      </w:r>
      <w:r w:rsidR="00794D9C" w:rsidRPr="00CA66D8">
        <w:rPr>
          <w:i/>
        </w:rPr>
        <w:t>comment[</w:t>
      </w:r>
      <w:proofErr w:type="spellStart"/>
      <w:r w:rsidR="00794D9C" w:rsidRPr="00CA66D8">
        <w:rPr>
          <w:i/>
        </w:rPr>
        <w:t>proteomexchange</w:t>
      </w:r>
      <w:proofErr w:type="spellEnd"/>
      <w:r w:rsidR="00794D9C" w:rsidRPr="00CA66D8">
        <w:rPr>
          <w:i/>
        </w:rPr>
        <w:t xml:space="preserve"> accession number]</w:t>
      </w:r>
      <w:r w:rsidR="00794D9C" w:rsidRPr="00794D9C">
        <w:t xml:space="preserve"> to differentiate between different datasets.</w:t>
      </w:r>
    </w:p>
    <w:p w14:paraId="1E1B835D" w14:textId="77777777" w:rsidR="00794D9C" w:rsidRDefault="00794D9C" w:rsidP="00C664A0">
      <w:pPr>
        <w:rPr>
          <w:b/>
          <w:bCs/>
        </w:rPr>
      </w:pPr>
    </w:p>
    <w:p w14:paraId="71ED143F" w14:textId="640F041B" w:rsidR="005607A7" w:rsidRPr="005607A7" w:rsidRDefault="000F074D" w:rsidP="000F074D">
      <w:pPr>
        <w:pStyle w:val="Titre1"/>
      </w:pPr>
      <w:bookmarkStart w:id="84" w:name="_Toc67562091"/>
      <w:bookmarkStart w:id="85" w:name="_Toc135742263"/>
      <w:r>
        <w:lastRenderedPageBreak/>
        <w:t>SDRF</w:t>
      </w:r>
      <w:r w:rsidR="1B94DE1D">
        <w:t>-Proteomics</w:t>
      </w:r>
      <w:r w:rsidR="005607A7">
        <w:t xml:space="preserve"> templates</w:t>
      </w:r>
      <w:bookmarkEnd w:id="84"/>
      <w:r w:rsidR="00423C36">
        <w:t>.</w:t>
      </w:r>
      <w:bookmarkEnd w:id="85"/>
    </w:p>
    <w:p w14:paraId="64DCA9D8" w14:textId="77777777" w:rsidR="00C74817" w:rsidRDefault="00C74817" w:rsidP="00C664A0"/>
    <w:p w14:paraId="2F2EB132" w14:textId="629D43EB" w:rsidR="005607A7" w:rsidRDefault="005607A7" w:rsidP="000F074D">
      <w:pPr>
        <w:jc w:val="both"/>
      </w:pPr>
      <w:r w:rsidRPr="005607A7">
        <w:t>The </w:t>
      </w:r>
      <w:r w:rsidRPr="005607A7">
        <w:rPr>
          <w:b/>
          <w:bCs/>
        </w:rPr>
        <w:t>sample metadata templates</w:t>
      </w:r>
      <w:r w:rsidRPr="005607A7">
        <w:t> </w:t>
      </w:r>
      <w:r w:rsidR="00986A23">
        <w:t>contain the</w:t>
      </w:r>
      <w:r w:rsidRPr="005607A7">
        <w:t xml:space="preserve"> set of guidelines </w:t>
      </w:r>
      <w:r w:rsidR="00CC0081">
        <w:t>needed</w:t>
      </w:r>
      <w:r w:rsidRPr="005607A7">
        <w:t xml:space="preserve"> to annotate different </w:t>
      </w:r>
      <w:r w:rsidR="008F6B1F">
        <w:t>types</w:t>
      </w:r>
      <w:r w:rsidRPr="005607A7">
        <w:t xml:space="preserve"> of proteomics experiments to ensure that </w:t>
      </w:r>
      <w:r w:rsidR="00CC0081">
        <w:t>m</w:t>
      </w:r>
      <w:r w:rsidRPr="005607A7">
        <w:t xml:space="preserve">inimum </w:t>
      </w:r>
      <w:r w:rsidR="00CC0081">
        <w:t>m</w:t>
      </w:r>
      <w:r w:rsidRPr="005607A7">
        <w:t xml:space="preserve">etadata and characteristics are provided to </w:t>
      </w:r>
      <w:r w:rsidR="00CC0081">
        <w:t xml:space="preserve">be able to </w:t>
      </w:r>
      <w:r w:rsidRPr="005607A7">
        <w:t xml:space="preserve">understand the </w:t>
      </w:r>
      <w:r w:rsidR="00CC0081">
        <w:t>experimental design of a</w:t>
      </w:r>
      <w:r w:rsidRPr="005607A7">
        <w:t xml:space="preserve"> dataset. These templates </w:t>
      </w:r>
      <w:r w:rsidR="00BD4922">
        <w:t>cor</w:t>
      </w:r>
      <w:r w:rsidRPr="005607A7">
        <w:t>respond to the distribution and frequency of experiment types in public databases like </w:t>
      </w:r>
      <w:hyperlink r:id="rId64">
        <w:r w:rsidRPr="3A3BB71A">
          <w:rPr>
            <w:rStyle w:val="Lienhypertexte"/>
          </w:rPr>
          <w:t>PRIDE</w:t>
        </w:r>
      </w:hyperlink>
      <w:r w:rsidRPr="005607A7">
        <w:t> and</w:t>
      </w:r>
      <w:r w:rsidR="2128E588">
        <w:t xml:space="preserve"> others included in</w:t>
      </w:r>
      <w:r w:rsidRPr="005607A7">
        <w:t> </w:t>
      </w:r>
      <w:proofErr w:type="spellStart"/>
      <w:r w:rsidR="00DD21CA">
        <w:fldChar w:fldCharType="begin"/>
      </w:r>
      <w:r w:rsidR="00DD21CA">
        <w:instrText xml:space="preserve"> HYPERLINK "http://www.proteome</w:instrText>
      </w:r>
      <w:r w:rsidR="00DD21CA">
        <w:instrText xml:space="preserve">xchange.org/" </w:instrText>
      </w:r>
      <w:r w:rsidR="00DD21CA">
        <w:fldChar w:fldCharType="separate"/>
      </w:r>
      <w:r w:rsidRPr="005607A7">
        <w:rPr>
          <w:rStyle w:val="Lienhypertexte"/>
        </w:rPr>
        <w:t>ProteomeXchange</w:t>
      </w:r>
      <w:proofErr w:type="spellEnd"/>
      <w:r w:rsidR="00DD21CA">
        <w:rPr>
          <w:rStyle w:val="Lienhypertexte"/>
        </w:rPr>
        <w:fldChar w:fldCharType="end"/>
      </w:r>
      <w:r w:rsidRPr="005607A7">
        <w:t>:</w:t>
      </w:r>
    </w:p>
    <w:p w14:paraId="5ABC97BE" w14:textId="77777777" w:rsidR="000F074D" w:rsidRPr="005607A7" w:rsidRDefault="000F074D" w:rsidP="000F074D">
      <w:pPr>
        <w:jc w:val="both"/>
      </w:pPr>
    </w:p>
    <w:p w14:paraId="2D508BD4" w14:textId="31F1F186" w:rsidR="005607A7" w:rsidRPr="005607A7" w:rsidRDefault="005607A7" w:rsidP="00206449">
      <w:pPr>
        <w:pStyle w:val="Paragraphedeliste"/>
        <w:numPr>
          <w:ilvl w:val="0"/>
          <w:numId w:val="12"/>
        </w:numPr>
        <w:ind w:left="426"/>
      </w:pPr>
      <w:r w:rsidRPr="005607A7">
        <w:t>Default: Minimum information for any proteomics experiment</w:t>
      </w:r>
      <w:r w:rsidR="00BD4922">
        <w:t>.</w:t>
      </w:r>
      <w:r w:rsidRPr="005607A7">
        <w:t> </w:t>
      </w:r>
      <w:hyperlink r:id="rId65" w:history="1">
        <w:r w:rsidRPr="005607A7">
          <w:rPr>
            <w:rStyle w:val="Lienhypertexte"/>
          </w:rPr>
          <w:t>Template</w:t>
        </w:r>
      </w:hyperlink>
    </w:p>
    <w:p w14:paraId="0611147E" w14:textId="75ABC2B0" w:rsidR="005607A7" w:rsidRPr="005607A7" w:rsidRDefault="005607A7" w:rsidP="00206449">
      <w:pPr>
        <w:pStyle w:val="Paragraphedeliste"/>
        <w:numPr>
          <w:ilvl w:val="0"/>
          <w:numId w:val="12"/>
        </w:numPr>
        <w:ind w:left="426"/>
      </w:pPr>
      <w:r w:rsidRPr="005607A7">
        <w:t>Human: All tissue-based experiments that use Human samples</w:t>
      </w:r>
      <w:r w:rsidR="00BD4922">
        <w:t>.</w:t>
      </w:r>
      <w:r w:rsidRPr="005607A7">
        <w:t> </w:t>
      </w:r>
      <w:hyperlink r:id="rId66" w:history="1">
        <w:r w:rsidRPr="005607A7">
          <w:rPr>
            <w:rStyle w:val="Lienhypertexte"/>
          </w:rPr>
          <w:t>Template</w:t>
        </w:r>
      </w:hyperlink>
    </w:p>
    <w:p w14:paraId="584BDC65" w14:textId="4137A832" w:rsidR="005607A7" w:rsidRPr="005607A7" w:rsidRDefault="005607A7" w:rsidP="00206449">
      <w:pPr>
        <w:pStyle w:val="Paragraphedeliste"/>
        <w:numPr>
          <w:ilvl w:val="0"/>
          <w:numId w:val="12"/>
        </w:numPr>
        <w:ind w:left="426"/>
      </w:pPr>
      <w:r w:rsidRPr="005607A7">
        <w:t>Vertebrates: Vertebrate experiment. </w:t>
      </w:r>
      <w:hyperlink r:id="rId67" w:history="1">
        <w:r w:rsidRPr="005607A7">
          <w:rPr>
            <w:rStyle w:val="Lienhypertexte"/>
          </w:rPr>
          <w:t>Template</w:t>
        </w:r>
      </w:hyperlink>
    </w:p>
    <w:p w14:paraId="7152F87D" w14:textId="19E59BEB" w:rsidR="005607A7" w:rsidRPr="005607A7" w:rsidRDefault="005607A7" w:rsidP="00206449">
      <w:pPr>
        <w:pStyle w:val="Paragraphedeliste"/>
        <w:numPr>
          <w:ilvl w:val="0"/>
          <w:numId w:val="12"/>
        </w:numPr>
        <w:ind w:left="426"/>
      </w:pPr>
      <w:r w:rsidRPr="005607A7">
        <w:t xml:space="preserve">Non-vertebrates: </w:t>
      </w:r>
      <w:r w:rsidR="00492386">
        <w:t>N</w:t>
      </w:r>
      <w:r w:rsidR="00492386" w:rsidRPr="005607A7">
        <w:t>on-vertebrate</w:t>
      </w:r>
      <w:r w:rsidRPr="005607A7">
        <w:t xml:space="preserve"> experiment. </w:t>
      </w:r>
      <w:hyperlink r:id="rId68" w:history="1">
        <w:r w:rsidRPr="005607A7">
          <w:rPr>
            <w:rStyle w:val="Lienhypertexte"/>
          </w:rPr>
          <w:t>Template</w:t>
        </w:r>
      </w:hyperlink>
    </w:p>
    <w:p w14:paraId="1713BF89" w14:textId="189B41F1" w:rsidR="005607A7" w:rsidRPr="005607A7" w:rsidRDefault="005607A7" w:rsidP="00206449">
      <w:pPr>
        <w:pStyle w:val="Paragraphedeliste"/>
        <w:numPr>
          <w:ilvl w:val="0"/>
          <w:numId w:val="12"/>
        </w:numPr>
        <w:ind w:left="426"/>
      </w:pPr>
      <w:r w:rsidRPr="005607A7">
        <w:t>Plants: Plant experiment. </w:t>
      </w:r>
      <w:hyperlink r:id="rId69" w:history="1">
        <w:r w:rsidRPr="005607A7">
          <w:rPr>
            <w:rStyle w:val="Lienhypertexte"/>
          </w:rPr>
          <w:t>Template</w:t>
        </w:r>
      </w:hyperlink>
    </w:p>
    <w:p w14:paraId="6911C701" w14:textId="77777777" w:rsidR="003F4452" w:rsidRDefault="005607A7" w:rsidP="003F4452">
      <w:pPr>
        <w:pStyle w:val="Paragraphedeliste"/>
        <w:ind w:left="426"/>
        <w:rPr>
          <w:rStyle w:val="Lienhypertexte"/>
        </w:rPr>
      </w:pPr>
      <w:r w:rsidRPr="005607A7">
        <w:t xml:space="preserve">Cell lines: Experiments using </w:t>
      </w:r>
      <w:r w:rsidR="00423C36">
        <w:t>cell lines</w:t>
      </w:r>
      <w:r w:rsidRPr="005607A7">
        <w:t>. </w:t>
      </w:r>
      <w:hyperlink r:id="rId70" w:history="1">
        <w:r w:rsidRPr="005607A7">
          <w:rPr>
            <w:rStyle w:val="Lienhypertexte"/>
          </w:rPr>
          <w:t>Template</w:t>
        </w:r>
      </w:hyperlink>
    </w:p>
    <w:p w14:paraId="7A7ED892" w14:textId="77777777" w:rsidR="003F4452" w:rsidRDefault="003F4452" w:rsidP="003F4452">
      <w:pPr>
        <w:pStyle w:val="Paragraphedeliste"/>
        <w:ind w:left="426"/>
        <w:rPr>
          <w:b/>
          <w:bCs/>
        </w:rPr>
      </w:pPr>
    </w:p>
    <w:p w14:paraId="50846F71" w14:textId="77777777" w:rsidR="003F4452" w:rsidRPr="003F4452" w:rsidRDefault="003F4452" w:rsidP="003F4452">
      <w:pPr>
        <w:rPr>
          <w:b/>
          <w:bCs/>
        </w:rPr>
      </w:pPr>
    </w:p>
    <w:p w14:paraId="1EE137D7" w14:textId="73EDFB4B" w:rsidR="00780FF4" w:rsidRDefault="00780FF4" w:rsidP="00F92021">
      <w:pPr>
        <w:tabs>
          <w:tab w:val="left" w:pos="406"/>
        </w:tabs>
        <w:rPr>
          <w:b/>
          <w:bCs/>
        </w:rPr>
      </w:pPr>
    </w:p>
    <w:p w14:paraId="190FA152" w14:textId="13512220" w:rsidR="005607A7" w:rsidRDefault="005607A7" w:rsidP="00C664A0">
      <w:r w:rsidRPr="005607A7">
        <w:rPr>
          <w:b/>
          <w:bCs/>
        </w:rPr>
        <w:t>Sample attributes</w:t>
      </w:r>
      <w:r w:rsidRPr="005607A7">
        <w:t xml:space="preserve">: Minimum sample attributes for primary cells </w:t>
      </w:r>
      <w:r w:rsidR="00BD4922">
        <w:t xml:space="preserve">coming </w:t>
      </w:r>
      <w:r w:rsidRPr="005607A7">
        <w:t xml:space="preserve">from different species and cell </w:t>
      </w:r>
      <w:r w:rsidR="00CA66D8" w:rsidRPr="005607A7">
        <w:t>lines.</w:t>
      </w:r>
    </w:p>
    <w:p w14:paraId="394E9EBC" w14:textId="77777777" w:rsidR="0006301B" w:rsidRPr="0006301B" w:rsidRDefault="0006301B" w:rsidP="00C664A0"/>
    <w:tbl>
      <w:tblPr>
        <w:tblW w:w="11058" w:type="dxa"/>
        <w:tblInd w:w="-1001" w:type="dxa"/>
        <w:tblLayout w:type="fixed"/>
        <w:tblCellMar>
          <w:top w:w="15" w:type="dxa"/>
          <w:left w:w="15" w:type="dxa"/>
          <w:bottom w:w="15" w:type="dxa"/>
          <w:right w:w="15" w:type="dxa"/>
        </w:tblCellMar>
        <w:tblLook w:val="04A0" w:firstRow="1" w:lastRow="0" w:firstColumn="1" w:lastColumn="0" w:noHBand="0" w:noVBand="1"/>
      </w:tblPr>
      <w:tblGrid>
        <w:gridCol w:w="1843"/>
        <w:gridCol w:w="992"/>
        <w:gridCol w:w="993"/>
        <w:gridCol w:w="1417"/>
        <w:gridCol w:w="1276"/>
        <w:gridCol w:w="992"/>
        <w:gridCol w:w="851"/>
        <w:gridCol w:w="2694"/>
      </w:tblGrid>
      <w:tr w:rsidR="00DB1E48" w:rsidRPr="00C74817" w14:paraId="3CB5ED47" w14:textId="361D50FC"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7AC795F" w14:textId="77777777" w:rsidR="005607A7" w:rsidRPr="00C74817" w:rsidRDefault="005607A7" w:rsidP="00A04317">
            <w:pPr>
              <w:jc w:val="center"/>
              <w:rPr>
                <w:sz w:val="20"/>
                <w:szCs w:val="20"/>
              </w:rPr>
            </w:pP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EB8D5EC" w14:textId="77777777" w:rsidR="005607A7" w:rsidRPr="00C74817" w:rsidRDefault="005607A7" w:rsidP="00DB1E48">
            <w:pPr>
              <w:jc w:val="center"/>
              <w:rPr>
                <w:sz w:val="20"/>
                <w:szCs w:val="20"/>
              </w:rPr>
            </w:pPr>
            <w:r w:rsidRPr="00C74817">
              <w:rPr>
                <w:sz w:val="20"/>
                <w:szCs w:val="20"/>
              </w:rPr>
              <w:t>Default</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F3C994" w14:textId="77777777" w:rsidR="005607A7" w:rsidRPr="00C74817" w:rsidRDefault="005607A7" w:rsidP="00DB1E48">
            <w:pPr>
              <w:jc w:val="center"/>
              <w:rPr>
                <w:sz w:val="20"/>
                <w:szCs w:val="20"/>
              </w:rPr>
            </w:pPr>
            <w:r w:rsidRPr="00C74817">
              <w:rPr>
                <w:sz w:val="20"/>
                <w:szCs w:val="20"/>
              </w:rPr>
              <w:t>Human</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8FC93" w14:textId="77777777" w:rsidR="005607A7" w:rsidRPr="00C74817" w:rsidRDefault="005607A7" w:rsidP="00DB1E48">
            <w:pPr>
              <w:jc w:val="center"/>
              <w:rPr>
                <w:sz w:val="20"/>
                <w:szCs w:val="20"/>
              </w:rPr>
            </w:pPr>
            <w:r w:rsidRPr="00C74817">
              <w:rPr>
                <w:sz w:val="20"/>
                <w:szCs w:val="20"/>
              </w:rPr>
              <w:t>Vertebrates</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4E43A8" w14:textId="77777777" w:rsidR="005607A7" w:rsidRPr="00C74817" w:rsidRDefault="005607A7" w:rsidP="00DB1E48">
            <w:pPr>
              <w:jc w:val="center"/>
              <w:rPr>
                <w:sz w:val="20"/>
                <w:szCs w:val="20"/>
              </w:rPr>
            </w:pPr>
            <w:r w:rsidRPr="00C74817">
              <w:rPr>
                <w:sz w:val="20"/>
                <w:szCs w:val="20"/>
              </w:rPr>
              <w:t>Non-vertebrates</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865CFA" w14:textId="77777777" w:rsidR="005607A7" w:rsidRPr="00C74817" w:rsidRDefault="005607A7" w:rsidP="00DB1E48">
            <w:pPr>
              <w:jc w:val="center"/>
              <w:rPr>
                <w:sz w:val="20"/>
                <w:szCs w:val="20"/>
              </w:rPr>
            </w:pPr>
            <w:r w:rsidRPr="00C74817">
              <w:rPr>
                <w:sz w:val="20"/>
                <w:szCs w:val="20"/>
              </w:rPr>
              <w:t>Plants</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A9873D" w14:textId="77777777" w:rsidR="005607A7" w:rsidRPr="00C74817" w:rsidRDefault="005607A7" w:rsidP="00DB1E48">
            <w:pPr>
              <w:jc w:val="center"/>
              <w:rPr>
                <w:sz w:val="20"/>
                <w:szCs w:val="20"/>
              </w:rPr>
            </w:pPr>
            <w:r w:rsidRPr="00C74817">
              <w:rPr>
                <w:sz w:val="20"/>
                <w:szCs w:val="20"/>
              </w:rPr>
              <w:t>Cell lines</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8AE11CD" w14:textId="2DB28479" w:rsidR="00CA5DC8" w:rsidRDefault="00CA5DC8" w:rsidP="00DB1E48">
            <w:pPr>
              <w:jc w:val="center"/>
              <w:rPr>
                <w:sz w:val="20"/>
                <w:szCs w:val="20"/>
              </w:rPr>
            </w:pPr>
            <w:r>
              <w:rPr>
                <w:sz w:val="20"/>
                <w:szCs w:val="20"/>
              </w:rPr>
              <w:t>O</w:t>
            </w:r>
            <w:r w:rsidR="0021745E">
              <w:rPr>
                <w:sz w:val="20"/>
                <w:szCs w:val="20"/>
              </w:rPr>
              <w:t>ntology</w:t>
            </w:r>
          </w:p>
        </w:tc>
      </w:tr>
      <w:tr w:rsidR="00DB1E48" w:rsidRPr="00C74817" w14:paraId="38BCBBA6" w14:textId="62A96985"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5607A7" w:rsidRPr="00C74817" w:rsidRDefault="005607A7" w:rsidP="00C664A0">
            <w:pPr>
              <w:rPr>
                <w:sz w:val="20"/>
                <w:szCs w:val="20"/>
              </w:rPr>
            </w:pPr>
            <w:r w:rsidRPr="00C74817">
              <w:rPr>
                <w:sz w:val="20"/>
                <w:szCs w:val="20"/>
              </w:rPr>
              <w:t>Source Nam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5607A7" w:rsidRPr="00C74817" w:rsidRDefault="00C74817"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188849BD" w14:textId="576082A3" w:rsidR="00CA5DC8" w:rsidRDefault="00CA5DC8" w:rsidP="00A04317">
            <w:pPr>
              <w:rPr>
                <w:sz w:val="20"/>
                <w:szCs w:val="20"/>
              </w:rPr>
            </w:pPr>
          </w:p>
        </w:tc>
      </w:tr>
      <w:tr w:rsidR="00DB1E48" w:rsidRPr="00C74817" w14:paraId="613AF0EA" w14:textId="3C7FFE99"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C50A43" w14:textId="3490D9B1" w:rsidR="00DB1E48" w:rsidRDefault="00DB1E48" w:rsidP="00C664A0">
            <w:pPr>
              <w:rPr>
                <w:sz w:val="20"/>
                <w:szCs w:val="20"/>
              </w:rPr>
            </w:pPr>
            <w:r>
              <w:rPr>
                <w:sz w:val="20"/>
                <w:szCs w:val="20"/>
              </w:rPr>
              <w:t>c</w:t>
            </w:r>
            <w:r w:rsidR="005607A7" w:rsidRPr="00C74817">
              <w:rPr>
                <w:sz w:val="20"/>
                <w:szCs w:val="20"/>
              </w:rPr>
              <w:t>haracteristics</w:t>
            </w:r>
          </w:p>
          <w:p w14:paraId="3B77912B" w14:textId="228685BB" w:rsidR="005607A7" w:rsidRPr="00C74817" w:rsidRDefault="005607A7" w:rsidP="00C664A0">
            <w:pPr>
              <w:rPr>
                <w:sz w:val="20"/>
                <w:szCs w:val="20"/>
              </w:rPr>
            </w:pPr>
            <w:r w:rsidRPr="00C74817">
              <w:rPr>
                <w:sz w:val="20"/>
                <w:szCs w:val="20"/>
              </w:rPr>
              <w:t>[organism]</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08EB7F" w14:textId="57E0D1EF"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3F4EE9" w14:textId="0710C3A3"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C33084" w14:textId="1128E040"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828F2C6" w14:textId="57D82E6A"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F65FF7" w14:textId="1F3779CC"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CC3C88" w14:textId="27F021F4"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00764A" w14:textId="412B8149" w:rsidR="00D2554C" w:rsidRDefault="00DD21CA" w:rsidP="00A04317">
            <w:hyperlink r:id="rId71" w:history="1">
              <w:r w:rsidR="00BD4922" w:rsidRPr="00601FAB">
                <w:rPr>
                  <w:rStyle w:val="Lienhypertexte"/>
                  <w:sz w:val="20"/>
                  <w:szCs w:val="20"/>
                </w:rPr>
                <w:t>https://www.ebi.ac.uk/ols/ontologies/ncbitaxon</w:t>
              </w:r>
            </w:hyperlink>
            <w:r w:rsidR="00BD4922">
              <w:rPr>
                <w:sz w:val="20"/>
                <w:szCs w:val="20"/>
              </w:rPr>
              <w:t xml:space="preserve"> </w:t>
            </w:r>
          </w:p>
        </w:tc>
      </w:tr>
      <w:tr w:rsidR="00DB1E48" w:rsidRPr="00C74817" w14:paraId="1D9DB563" w14:textId="6DE60739"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477134" w14:textId="33FC3CEF" w:rsidR="00DB1E48" w:rsidRDefault="00DB1E48" w:rsidP="00C664A0">
            <w:pPr>
              <w:rPr>
                <w:sz w:val="20"/>
                <w:szCs w:val="20"/>
              </w:rPr>
            </w:pPr>
            <w:r>
              <w:rPr>
                <w:sz w:val="20"/>
                <w:szCs w:val="20"/>
              </w:rPr>
              <w:t>c</w:t>
            </w:r>
            <w:r w:rsidR="005607A7" w:rsidRPr="00C74817">
              <w:rPr>
                <w:sz w:val="20"/>
                <w:szCs w:val="20"/>
              </w:rPr>
              <w:t>haracteristics</w:t>
            </w:r>
          </w:p>
          <w:p w14:paraId="2D393419" w14:textId="15609BD8" w:rsidR="005607A7" w:rsidRPr="00C74817" w:rsidRDefault="005607A7" w:rsidP="00C664A0">
            <w:pPr>
              <w:rPr>
                <w:sz w:val="20"/>
                <w:szCs w:val="20"/>
              </w:rPr>
            </w:pPr>
            <w:r w:rsidRPr="00C74817">
              <w:rPr>
                <w:sz w:val="20"/>
                <w:szCs w:val="20"/>
              </w:rPr>
              <w:t>[strain/breed]</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77777777" w:rsidR="005607A7" w:rsidRPr="00C74817" w:rsidRDefault="00052C23"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08D1F4E7" w14:textId="55951858" w:rsidR="00D2554C" w:rsidRDefault="00DD21CA" w:rsidP="00A04317">
            <w:hyperlink r:id="rId72"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F748BDC" w14:textId="381163ED"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FFA66EC" w14:textId="008CDEC6" w:rsidR="00DB1E48" w:rsidRDefault="00DB1E48" w:rsidP="00C664A0">
            <w:pPr>
              <w:rPr>
                <w:sz w:val="20"/>
                <w:szCs w:val="20"/>
              </w:rPr>
            </w:pPr>
            <w:r>
              <w:rPr>
                <w:sz w:val="20"/>
                <w:szCs w:val="20"/>
              </w:rPr>
              <w:t>characteristics</w:t>
            </w:r>
          </w:p>
          <w:p w14:paraId="46446856" w14:textId="2B095479" w:rsidR="005607A7" w:rsidRPr="00C74817" w:rsidRDefault="005607A7" w:rsidP="00C664A0">
            <w:pPr>
              <w:rPr>
                <w:sz w:val="20"/>
                <w:szCs w:val="20"/>
              </w:rPr>
            </w:pPr>
            <w:r w:rsidRPr="00C74817">
              <w:rPr>
                <w:sz w:val="20"/>
                <w:szCs w:val="20"/>
              </w:rPr>
              <w:t>[ecotype/cultivar]</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9638F1F"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7676FA" w14:textId="77777777" w:rsidR="005607A7" w:rsidRPr="00C74817" w:rsidRDefault="00052C23"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BEF8B6"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58382E"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270234A" w14:textId="2E4854B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69AFD"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20A67AD" w14:textId="50CDA5BC" w:rsidR="00D2554C" w:rsidRDefault="00DD21CA" w:rsidP="00A04317">
            <w:hyperlink r:id="rId73"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47C60958" w14:textId="2EBE9F71"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8CFA55" w14:textId="77777777" w:rsidR="00DB1E48" w:rsidRDefault="005607A7" w:rsidP="00C664A0">
            <w:pPr>
              <w:rPr>
                <w:sz w:val="20"/>
                <w:szCs w:val="20"/>
              </w:rPr>
            </w:pPr>
            <w:r w:rsidRPr="00C74817">
              <w:rPr>
                <w:sz w:val="20"/>
                <w:szCs w:val="20"/>
              </w:rPr>
              <w:t>characteristics</w:t>
            </w:r>
          </w:p>
          <w:p w14:paraId="352680B7" w14:textId="298C5B08" w:rsidR="005607A7" w:rsidRPr="00C74817" w:rsidRDefault="005607A7" w:rsidP="00C664A0">
            <w:pPr>
              <w:rPr>
                <w:sz w:val="20"/>
                <w:szCs w:val="20"/>
              </w:rPr>
            </w:pPr>
            <w:r w:rsidRPr="00C74817">
              <w:rPr>
                <w:sz w:val="20"/>
                <w:szCs w:val="20"/>
              </w:rPr>
              <w:t>[ancestry category]</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8CFB35B" w14:textId="07CBF2BA" w:rsidR="00D2554C" w:rsidRDefault="00DD21CA" w:rsidP="00A04317">
            <w:hyperlink r:id="rId74"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3BC26AEC" w14:textId="63BA5BDD"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E65B30" w14:textId="77777777" w:rsidR="00DB1E48" w:rsidRDefault="005607A7" w:rsidP="00C664A0">
            <w:pPr>
              <w:rPr>
                <w:sz w:val="20"/>
                <w:szCs w:val="20"/>
              </w:rPr>
            </w:pPr>
            <w:r w:rsidRPr="00C74817">
              <w:rPr>
                <w:sz w:val="20"/>
                <w:szCs w:val="20"/>
              </w:rPr>
              <w:t>characteristics</w:t>
            </w:r>
          </w:p>
          <w:p w14:paraId="13614299" w14:textId="3339EA82" w:rsidR="005607A7" w:rsidRPr="00C74817" w:rsidRDefault="005607A7" w:rsidP="00C664A0">
            <w:pPr>
              <w:rPr>
                <w:sz w:val="20"/>
                <w:szCs w:val="20"/>
              </w:rPr>
            </w:pPr>
            <w:r w:rsidRPr="00C74817">
              <w:rPr>
                <w:sz w:val="20"/>
                <w:szCs w:val="20"/>
              </w:rPr>
              <w:t>[age]</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44A1F4"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05D43A" w14:textId="3F224DE9"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BAB6C97" w14:textId="682FB1FE"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71CD8D"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E754E4" w14:textId="27E79108"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B09149"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7F7EA1" w14:textId="77777777" w:rsidR="00052C23" w:rsidRDefault="00052C23" w:rsidP="00A04317">
            <w:pPr>
              <w:rPr>
                <w:sz w:val="20"/>
                <w:szCs w:val="20"/>
              </w:rPr>
            </w:pPr>
          </w:p>
        </w:tc>
      </w:tr>
      <w:tr w:rsidR="00DB1E48" w:rsidRPr="00C74817" w14:paraId="7218C30B" w14:textId="4962025C"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75202B" w14:textId="77777777" w:rsidR="00DB1E48" w:rsidRDefault="005607A7" w:rsidP="00C664A0">
            <w:pPr>
              <w:rPr>
                <w:sz w:val="20"/>
                <w:szCs w:val="20"/>
              </w:rPr>
            </w:pPr>
            <w:r w:rsidRPr="00C74817">
              <w:rPr>
                <w:sz w:val="20"/>
                <w:szCs w:val="20"/>
              </w:rPr>
              <w:t>characteristics</w:t>
            </w:r>
          </w:p>
          <w:p w14:paraId="2C8CAB90" w14:textId="2D303BDC" w:rsidR="005607A7" w:rsidRPr="00C74817" w:rsidRDefault="005607A7" w:rsidP="00C664A0">
            <w:pPr>
              <w:rPr>
                <w:sz w:val="20"/>
                <w:szCs w:val="20"/>
              </w:rPr>
            </w:pPr>
            <w:r w:rsidRPr="00C74817">
              <w:rPr>
                <w:sz w:val="20"/>
                <w:szCs w:val="20"/>
              </w:rPr>
              <w:t>[developmental stag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A99FB40" w14:textId="542DA56B" w:rsidR="00D2554C" w:rsidRDefault="00DD21CA" w:rsidP="00A04317">
            <w:hyperlink r:id="rId75"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555E9E7B" w14:textId="2F7A11A2"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C5A616" w14:textId="77777777" w:rsidR="00DB1E48" w:rsidRDefault="005607A7" w:rsidP="00C664A0">
            <w:pPr>
              <w:rPr>
                <w:sz w:val="20"/>
                <w:szCs w:val="20"/>
              </w:rPr>
            </w:pPr>
            <w:r w:rsidRPr="00C74817">
              <w:rPr>
                <w:sz w:val="20"/>
                <w:szCs w:val="20"/>
              </w:rPr>
              <w:t>characteristics</w:t>
            </w:r>
          </w:p>
          <w:p w14:paraId="3AFF7D33" w14:textId="304E52A7" w:rsidR="005607A7" w:rsidRPr="00C74817" w:rsidRDefault="005607A7" w:rsidP="00C664A0">
            <w:pPr>
              <w:rPr>
                <w:sz w:val="20"/>
                <w:szCs w:val="20"/>
              </w:rPr>
            </w:pPr>
            <w:r w:rsidRPr="00C74817">
              <w:rPr>
                <w:sz w:val="20"/>
                <w:szCs w:val="20"/>
              </w:rPr>
              <w:t>[sex]</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72DF45"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EC60CA" w14:textId="680F4B77"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A49EFA4" w14:textId="1FC10A4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B1A48"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ABFC60"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FD958B"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4AC6D8EA" w14:textId="04AE26A5" w:rsidR="00D2554C" w:rsidRDefault="00DD21CA" w:rsidP="00A04317">
            <w:hyperlink r:id="rId76"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18114EA3" w14:textId="603AB455"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1E9D2E" w14:textId="77777777" w:rsidR="00DB1E48" w:rsidRDefault="005607A7" w:rsidP="00C664A0">
            <w:pPr>
              <w:rPr>
                <w:sz w:val="20"/>
                <w:szCs w:val="20"/>
              </w:rPr>
            </w:pPr>
            <w:r w:rsidRPr="00C74817">
              <w:rPr>
                <w:sz w:val="20"/>
                <w:szCs w:val="20"/>
              </w:rPr>
              <w:t>characteristics</w:t>
            </w:r>
          </w:p>
          <w:p w14:paraId="29F2BC3D" w14:textId="59D31021" w:rsidR="005607A7" w:rsidRPr="00C74817" w:rsidRDefault="005607A7" w:rsidP="00C664A0">
            <w:pPr>
              <w:rPr>
                <w:sz w:val="20"/>
                <w:szCs w:val="20"/>
              </w:rPr>
            </w:pPr>
            <w:r w:rsidRPr="00C74817">
              <w:rPr>
                <w:sz w:val="20"/>
                <w:szCs w:val="20"/>
              </w:rPr>
              <w:t>[diseas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D449E72" w14:textId="454D5FC4" w:rsidR="00D2554C" w:rsidRDefault="00DD21CA" w:rsidP="00A04317">
            <w:hyperlink r:id="rId77"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F818DAF" w14:textId="689AD931"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19D7B7" w14:textId="77777777" w:rsidR="00DB1E48" w:rsidRDefault="005607A7" w:rsidP="00C664A0">
            <w:pPr>
              <w:rPr>
                <w:sz w:val="20"/>
                <w:szCs w:val="20"/>
              </w:rPr>
            </w:pPr>
            <w:r w:rsidRPr="00C74817">
              <w:rPr>
                <w:sz w:val="20"/>
                <w:szCs w:val="20"/>
              </w:rPr>
              <w:lastRenderedPageBreak/>
              <w:t>characteristics</w:t>
            </w:r>
          </w:p>
          <w:p w14:paraId="6B028B4B" w14:textId="562E2A4E" w:rsidR="005607A7" w:rsidRPr="00C74817" w:rsidRDefault="005607A7" w:rsidP="00C664A0">
            <w:pPr>
              <w:rPr>
                <w:sz w:val="20"/>
                <w:szCs w:val="20"/>
              </w:rPr>
            </w:pPr>
            <w:r w:rsidRPr="00C74817">
              <w:rPr>
                <w:sz w:val="20"/>
                <w:szCs w:val="20"/>
              </w:rPr>
              <w:t>[organism part]</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A6B268" w14:textId="1FF875D0"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172ADB" w14:textId="638280A0"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3DCB1" w14:textId="20B0A365"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C63091" w14:textId="0B3B513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420258" w14:textId="2FE41904"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0B161" w14:textId="5D279C1E"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60E7250D" w14:textId="18721190" w:rsidR="00D2554C" w:rsidRDefault="00DD21CA" w:rsidP="00A04317">
            <w:hyperlink r:id="rId78"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AA41BF3" w14:textId="107E6300"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700AE2" w14:textId="77777777" w:rsidR="00DB1E48" w:rsidRDefault="005607A7" w:rsidP="00C664A0">
            <w:pPr>
              <w:rPr>
                <w:sz w:val="20"/>
                <w:szCs w:val="20"/>
              </w:rPr>
            </w:pPr>
            <w:r w:rsidRPr="00C74817">
              <w:rPr>
                <w:sz w:val="20"/>
                <w:szCs w:val="20"/>
              </w:rPr>
              <w:t>characteristics</w:t>
            </w:r>
          </w:p>
          <w:p w14:paraId="28255C4D" w14:textId="48D09EFC" w:rsidR="005607A7" w:rsidRPr="00C74817" w:rsidRDefault="005607A7" w:rsidP="00C664A0">
            <w:pPr>
              <w:rPr>
                <w:sz w:val="20"/>
                <w:szCs w:val="20"/>
              </w:rPr>
            </w:pPr>
            <w:r w:rsidRPr="00C74817">
              <w:rPr>
                <w:sz w:val="20"/>
                <w:szCs w:val="20"/>
              </w:rPr>
              <w:t>[cell typ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CFC2D0E" w14:textId="12B2339E" w:rsidR="00D2554C" w:rsidRDefault="00DD21CA" w:rsidP="00A04317">
            <w:hyperlink r:id="rId79"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21A342EF" w14:textId="0C40C62E"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4CC8E7A" w14:textId="77777777" w:rsidR="00DB1E48" w:rsidRDefault="005607A7" w:rsidP="00C664A0">
            <w:pPr>
              <w:rPr>
                <w:sz w:val="20"/>
                <w:szCs w:val="20"/>
              </w:rPr>
            </w:pPr>
            <w:r w:rsidRPr="00C74817">
              <w:rPr>
                <w:sz w:val="20"/>
                <w:szCs w:val="20"/>
              </w:rPr>
              <w:t>characteristics</w:t>
            </w:r>
          </w:p>
          <w:p w14:paraId="04D13D28" w14:textId="362C83E4" w:rsidR="005607A7" w:rsidRPr="00C74817" w:rsidRDefault="005607A7" w:rsidP="00C664A0">
            <w:pPr>
              <w:rPr>
                <w:sz w:val="20"/>
                <w:szCs w:val="20"/>
              </w:rPr>
            </w:pPr>
            <w:r w:rsidRPr="00C74817">
              <w:rPr>
                <w:sz w:val="20"/>
                <w:szCs w:val="20"/>
              </w:rPr>
              <w:t>[individual]</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A23CF04" w14:textId="77777777" w:rsidR="005607A7" w:rsidRPr="00C74817" w:rsidRDefault="00A91B98"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AC9C216" w14:textId="573C9DF9" w:rsidR="005607A7" w:rsidRPr="00C74817" w:rsidRDefault="00A91B98"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927CCF1" w14:textId="3C899B9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EDF245" w14:textId="22E50791"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42E2A" w14:textId="06E2BDF9"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1BC6B8" w14:textId="5711E1F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2C26682" w14:textId="77777777" w:rsidR="00A91B98" w:rsidRPr="00C74817" w:rsidRDefault="00A91B98" w:rsidP="00A04317">
            <w:pPr>
              <w:rPr>
                <w:sz w:val="20"/>
                <w:szCs w:val="20"/>
              </w:rPr>
            </w:pPr>
          </w:p>
        </w:tc>
      </w:tr>
      <w:tr w:rsidR="00DB1E48" w:rsidRPr="00C74817" w14:paraId="475A89F7" w14:textId="5885A453"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760CCAD" w14:textId="77777777" w:rsidR="00DB1E48" w:rsidRDefault="005607A7" w:rsidP="00C664A0">
            <w:pPr>
              <w:rPr>
                <w:sz w:val="20"/>
                <w:szCs w:val="20"/>
              </w:rPr>
            </w:pPr>
            <w:r w:rsidRPr="00C74817">
              <w:rPr>
                <w:sz w:val="20"/>
                <w:szCs w:val="20"/>
              </w:rPr>
              <w:t>characteristics</w:t>
            </w:r>
          </w:p>
          <w:p w14:paraId="0F4B863F" w14:textId="205D53B3" w:rsidR="005607A7" w:rsidRPr="00C74817" w:rsidRDefault="005607A7" w:rsidP="00C664A0">
            <w:pPr>
              <w:rPr>
                <w:sz w:val="20"/>
                <w:szCs w:val="20"/>
              </w:rPr>
            </w:pPr>
            <w:r w:rsidRPr="00C74817">
              <w:rPr>
                <w:sz w:val="20"/>
                <w:szCs w:val="20"/>
              </w:rPr>
              <w:t>[cultured cell]</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77777777" w:rsidR="005607A7" w:rsidRPr="00C74817" w:rsidRDefault="00A91B98"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77777777" w:rsidR="005607A7" w:rsidRPr="00C74817" w:rsidRDefault="00A91B98"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77777777" w:rsidR="005607A7" w:rsidRPr="00C74817" w:rsidRDefault="00A91B98"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77777777" w:rsidR="005607A7" w:rsidRPr="00C74817" w:rsidRDefault="00A91B98"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77777777" w:rsidR="005607A7" w:rsidRPr="00C74817" w:rsidRDefault="00A91B98"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48F7F27" w14:textId="579C537B" w:rsidR="00D2554C" w:rsidRDefault="00DD21CA" w:rsidP="00A04317">
            <w:hyperlink r:id="rId80"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4F158A91" w14:textId="77777777"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D7A6C55" w14:textId="77777777" w:rsidR="00DB1E48" w:rsidRDefault="00A91B98" w:rsidP="00A91B98">
            <w:pPr>
              <w:rPr>
                <w:sz w:val="20"/>
                <w:szCs w:val="20"/>
              </w:rPr>
            </w:pPr>
            <w:r>
              <w:rPr>
                <w:sz w:val="20"/>
                <w:szCs w:val="20"/>
              </w:rPr>
              <w:t>characteristics</w:t>
            </w:r>
          </w:p>
          <w:p w14:paraId="57CFF89B" w14:textId="35E21633" w:rsidR="00A91B98" w:rsidRPr="08D355E0" w:rsidRDefault="00A91B98" w:rsidP="00A91B98">
            <w:pPr>
              <w:rPr>
                <w:sz w:val="20"/>
                <w:szCs w:val="20"/>
              </w:rPr>
            </w:pPr>
            <w:r>
              <w:rPr>
                <w:sz w:val="20"/>
                <w:szCs w:val="20"/>
              </w:rPr>
              <w:t>[biological replicat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0814279" w14:textId="1C6BC6B9" w:rsidR="00A91B98" w:rsidRPr="00C74817" w:rsidRDefault="00A91B98" w:rsidP="00A91B98">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9E018F0" w14:textId="6DB377FA" w:rsidR="00A91B98" w:rsidRPr="00C74817" w:rsidRDefault="00A91B98" w:rsidP="00A91B98">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5298822" w14:textId="190EAAAF" w:rsidR="00A91B98" w:rsidRPr="00C74817" w:rsidRDefault="00A91B98" w:rsidP="00A91B98">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55824C5" w14:textId="62B6AE99" w:rsidR="00A91B98" w:rsidRPr="00C74817" w:rsidRDefault="00A91B98" w:rsidP="00A91B98">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18757AF" w14:textId="1555182C" w:rsidR="00A91B98" w:rsidRPr="00C74817" w:rsidRDefault="00A91B98" w:rsidP="00A91B98">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03B9E4F" w14:textId="7C8D1BBC" w:rsidR="00A91B98" w:rsidRDefault="00A91B98" w:rsidP="00A91B98">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CDC0AD5" w14:textId="77777777" w:rsidR="00A91B98" w:rsidRDefault="00A91B98" w:rsidP="00A04317">
            <w:pPr>
              <w:rPr>
                <w:sz w:val="20"/>
                <w:szCs w:val="20"/>
              </w:rPr>
            </w:pPr>
          </w:p>
        </w:tc>
      </w:tr>
      <w:tr w:rsidR="00DB1E48" w:rsidRPr="00C74817" w14:paraId="21A7F6D8" w14:textId="28C2826E"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918C58" w14:textId="77777777" w:rsidR="00DB1E48" w:rsidRDefault="005607A7" w:rsidP="00C664A0">
            <w:pPr>
              <w:rPr>
                <w:sz w:val="20"/>
                <w:szCs w:val="20"/>
              </w:rPr>
            </w:pPr>
            <w:r w:rsidRPr="00C74817">
              <w:rPr>
                <w:sz w:val="20"/>
                <w:szCs w:val="20"/>
              </w:rPr>
              <w:t>comment</w:t>
            </w:r>
          </w:p>
          <w:p w14:paraId="4B38F576" w14:textId="6EE530E4" w:rsidR="005607A7" w:rsidRPr="00C74817" w:rsidRDefault="005607A7" w:rsidP="00C664A0">
            <w:pPr>
              <w:rPr>
                <w:sz w:val="20"/>
                <w:szCs w:val="20"/>
              </w:rPr>
            </w:pPr>
            <w:r w:rsidRPr="00C74817">
              <w:rPr>
                <w:sz w:val="20"/>
                <w:szCs w:val="20"/>
              </w:rPr>
              <w:t>[data fil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440D9BD6" w14:textId="77777777" w:rsidR="00A91B98" w:rsidRDefault="00A91B98" w:rsidP="00A04317">
            <w:pPr>
              <w:rPr>
                <w:sz w:val="20"/>
                <w:szCs w:val="20"/>
              </w:rPr>
            </w:pPr>
          </w:p>
        </w:tc>
      </w:tr>
      <w:tr w:rsidR="00DB1E48" w:rsidRPr="00C74817" w14:paraId="1CB4E0EC" w14:textId="2A068FB6"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EBB940" w14:textId="77777777" w:rsidR="00DB1E48" w:rsidRDefault="005607A7" w:rsidP="00C664A0">
            <w:pPr>
              <w:rPr>
                <w:sz w:val="20"/>
                <w:szCs w:val="20"/>
              </w:rPr>
            </w:pPr>
            <w:r w:rsidRPr="00C74817">
              <w:rPr>
                <w:sz w:val="20"/>
                <w:szCs w:val="20"/>
              </w:rPr>
              <w:t>comment</w:t>
            </w:r>
          </w:p>
          <w:p w14:paraId="43B58440" w14:textId="4A3719F5" w:rsidR="005607A7" w:rsidRPr="00C74817" w:rsidRDefault="005607A7" w:rsidP="00C664A0">
            <w:pPr>
              <w:rPr>
                <w:sz w:val="20"/>
                <w:szCs w:val="20"/>
              </w:rPr>
            </w:pPr>
            <w:r w:rsidRPr="00C74817">
              <w:rPr>
                <w:sz w:val="20"/>
                <w:szCs w:val="20"/>
              </w:rPr>
              <w:t>[fraction identifier]</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9F658A" w14:textId="5D95B2D4"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073440" w14:textId="79AB86CB" w:rsidR="00C74817" w:rsidRPr="00C74817" w:rsidRDefault="00C74817" w:rsidP="00C664A0">
            <w: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6C6248" w14:textId="50C9DC52"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30E58" w14:textId="58478875"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A038F" w14:textId="691A95D5"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7781A1" w14:textId="5CEE9B0C"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006F6459" w14:textId="77777777" w:rsidR="00A91B98" w:rsidRDefault="00A91B98" w:rsidP="00A04317">
            <w:pPr>
              <w:rPr>
                <w:sz w:val="20"/>
                <w:szCs w:val="20"/>
              </w:rPr>
            </w:pPr>
          </w:p>
        </w:tc>
      </w:tr>
      <w:tr w:rsidR="00DB1E48" w:rsidRPr="00C74817" w14:paraId="132BA34D" w14:textId="35F7B0AD"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FB1758" w14:textId="77777777" w:rsidR="00DB1E48" w:rsidRDefault="005607A7" w:rsidP="00C664A0">
            <w:pPr>
              <w:rPr>
                <w:sz w:val="20"/>
                <w:szCs w:val="20"/>
              </w:rPr>
            </w:pPr>
            <w:r w:rsidRPr="00C74817">
              <w:rPr>
                <w:sz w:val="20"/>
                <w:szCs w:val="20"/>
              </w:rPr>
              <w:t>comment</w:t>
            </w:r>
          </w:p>
          <w:p w14:paraId="622572B5" w14:textId="500D657C" w:rsidR="005607A7" w:rsidRPr="00C74817" w:rsidRDefault="005607A7" w:rsidP="00C664A0">
            <w:pPr>
              <w:rPr>
                <w:sz w:val="20"/>
                <w:szCs w:val="20"/>
              </w:rPr>
            </w:pPr>
            <w:r w:rsidRPr="00C74817">
              <w:rPr>
                <w:sz w:val="20"/>
                <w:szCs w:val="20"/>
              </w:rPr>
              <w:t>[label]</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037D9E2E" w14:textId="4481972E" w:rsidR="00A91B98" w:rsidRDefault="00DD21CA" w:rsidP="00DB1E48">
            <w:pPr>
              <w:pStyle w:val="Paragraphedeliste"/>
              <w:ind w:left="360"/>
              <w:rPr>
                <w:sz w:val="20"/>
                <w:szCs w:val="20"/>
              </w:rPr>
            </w:pPr>
            <w:hyperlink r:id="rId81" w:history="1">
              <w:r w:rsidR="00A91B98" w:rsidRPr="00F92021">
                <w:rPr>
                  <w:rStyle w:val="Lienhypertexte"/>
                  <w:sz w:val="20"/>
                  <w:szCs w:val="20"/>
                </w:rPr>
                <w:t>https://www.ebi.ac.uk/ols/ontologies/ms</w:t>
              </w:r>
            </w:hyperlink>
          </w:p>
          <w:p w14:paraId="13184B25" w14:textId="157C923C" w:rsidR="00D2554C" w:rsidRDefault="00DD21CA" w:rsidP="00DB1E48">
            <w:pPr>
              <w:pStyle w:val="Paragraphedeliste"/>
              <w:ind w:left="360"/>
            </w:pPr>
            <w:hyperlink r:id="rId82" w:history="1">
              <w:r w:rsidR="00A91B98" w:rsidRPr="003E524E">
                <w:rPr>
                  <w:rStyle w:val="Lienhypertexte"/>
                  <w:sz w:val="20"/>
                  <w:szCs w:val="20"/>
                </w:rPr>
                <w:t>https://www.ebi.ac.uk/ols/ontologies/pride</w:t>
              </w:r>
            </w:hyperlink>
            <w:r w:rsidR="00A91B98">
              <w:rPr>
                <w:sz w:val="20"/>
                <w:szCs w:val="20"/>
              </w:rPr>
              <w:t xml:space="preserve"> </w:t>
            </w:r>
          </w:p>
        </w:tc>
      </w:tr>
      <w:tr w:rsidR="00DB1E48" w:rsidRPr="00C74817" w14:paraId="3DA03422" w14:textId="716A16F4"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CE13A5" w14:textId="77777777" w:rsidR="00DB1E48" w:rsidRDefault="005607A7" w:rsidP="00C664A0">
            <w:pPr>
              <w:rPr>
                <w:sz w:val="20"/>
                <w:szCs w:val="20"/>
              </w:rPr>
            </w:pPr>
            <w:r w:rsidRPr="00C74817">
              <w:rPr>
                <w:sz w:val="20"/>
                <w:szCs w:val="20"/>
              </w:rPr>
              <w:t>comment</w:t>
            </w:r>
          </w:p>
          <w:p w14:paraId="0C247B58" w14:textId="1B5847FA" w:rsidR="005607A7" w:rsidRPr="00C74817" w:rsidRDefault="005607A7" w:rsidP="00C664A0">
            <w:pPr>
              <w:rPr>
                <w:sz w:val="20"/>
                <w:szCs w:val="20"/>
              </w:rPr>
            </w:pPr>
            <w:r w:rsidRPr="00C74817">
              <w:rPr>
                <w:sz w:val="20"/>
                <w:szCs w:val="20"/>
              </w:rPr>
              <w:t>[cleavage agent details]</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9CA58C" w14:textId="1D4DD37F"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7F01D" w14:textId="49867E9A"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C132C94" w14:textId="178A117D"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A1EB68" w14:textId="6BA39B1D"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D0ACC1" w14:textId="76CC6E9E"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035E3" w14:textId="136887BD"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58956CC" w14:textId="6D283CF4" w:rsidR="00A91B98" w:rsidRDefault="00DD21CA" w:rsidP="00DB1E48">
            <w:pPr>
              <w:pStyle w:val="Paragraphedeliste"/>
              <w:ind w:left="360"/>
              <w:rPr>
                <w:sz w:val="20"/>
                <w:szCs w:val="20"/>
              </w:rPr>
            </w:pPr>
            <w:hyperlink r:id="rId83" w:history="1">
              <w:r w:rsidR="00A91B98" w:rsidRPr="009C6636">
                <w:rPr>
                  <w:rStyle w:val="Lienhypertexte"/>
                  <w:sz w:val="20"/>
                  <w:szCs w:val="20"/>
                </w:rPr>
                <w:t>https://www.ebi.ac.uk/ols/ontologies/ms</w:t>
              </w:r>
            </w:hyperlink>
          </w:p>
          <w:p w14:paraId="08DCC862" w14:textId="77777777" w:rsidR="00D2554C" w:rsidRDefault="00D2554C" w:rsidP="00DB1E48">
            <w:pPr>
              <w:pStyle w:val="Paragraphedeliste"/>
              <w:ind w:left="360"/>
            </w:pPr>
          </w:p>
        </w:tc>
      </w:tr>
      <w:tr w:rsidR="00DB1E48" w:rsidRPr="00C74817" w14:paraId="1327D047" w14:textId="3F411C2C"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010F1" w14:textId="77777777" w:rsidR="00DB1E48" w:rsidRDefault="005607A7" w:rsidP="00C664A0">
            <w:pPr>
              <w:rPr>
                <w:sz w:val="20"/>
                <w:szCs w:val="20"/>
              </w:rPr>
            </w:pPr>
            <w:r w:rsidRPr="00C74817">
              <w:rPr>
                <w:sz w:val="20"/>
                <w:szCs w:val="20"/>
              </w:rPr>
              <w:t>comment</w:t>
            </w:r>
          </w:p>
          <w:p w14:paraId="45FCE10E" w14:textId="0B8CF2EC" w:rsidR="005607A7" w:rsidRPr="00C74817" w:rsidRDefault="005607A7" w:rsidP="00C664A0">
            <w:pPr>
              <w:rPr>
                <w:sz w:val="20"/>
                <w:szCs w:val="20"/>
              </w:rPr>
            </w:pPr>
            <w:r w:rsidRPr="00C74817">
              <w:rPr>
                <w:sz w:val="20"/>
                <w:szCs w:val="20"/>
              </w:rPr>
              <w:t>[instrument]</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00D38FCD" w14:textId="0A47CDD5" w:rsidR="00A91B98" w:rsidRDefault="00DD21CA" w:rsidP="00DB1E48">
            <w:pPr>
              <w:pStyle w:val="Paragraphedeliste"/>
              <w:ind w:left="360"/>
              <w:rPr>
                <w:sz w:val="20"/>
                <w:szCs w:val="20"/>
              </w:rPr>
            </w:pPr>
            <w:hyperlink r:id="rId84" w:history="1">
              <w:r w:rsidR="00A91B98" w:rsidRPr="009C6636">
                <w:rPr>
                  <w:rStyle w:val="Lienhypertexte"/>
                  <w:sz w:val="20"/>
                  <w:szCs w:val="20"/>
                </w:rPr>
                <w:t>https://www.ebi.ac.uk/ols/ontologies/ms</w:t>
              </w:r>
            </w:hyperlink>
          </w:p>
          <w:p w14:paraId="11988539" w14:textId="77777777" w:rsidR="00D2554C" w:rsidRDefault="00D2554C" w:rsidP="00DB1E48">
            <w:pPr>
              <w:pStyle w:val="Paragraphedeliste"/>
              <w:ind w:left="360"/>
            </w:pPr>
          </w:p>
        </w:tc>
      </w:tr>
      <w:tr w:rsidR="00DB1E48" w:rsidRPr="00C74817" w14:paraId="4D698F84" w14:textId="77777777"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671DAB1" w14:textId="77777777" w:rsidR="00DB1E48" w:rsidRDefault="00A91B98" w:rsidP="00A91B98">
            <w:pPr>
              <w:rPr>
                <w:sz w:val="20"/>
                <w:szCs w:val="20"/>
              </w:rPr>
            </w:pPr>
            <w:r>
              <w:rPr>
                <w:sz w:val="20"/>
                <w:szCs w:val="20"/>
              </w:rPr>
              <w:t>comment</w:t>
            </w:r>
          </w:p>
          <w:p w14:paraId="6DD6AD9E" w14:textId="76A3D6BC" w:rsidR="00A91B98" w:rsidRPr="00C74817" w:rsidRDefault="00A91B98" w:rsidP="00A91B98">
            <w:pPr>
              <w:rPr>
                <w:sz w:val="20"/>
                <w:szCs w:val="20"/>
              </w:rPr>
            </w:pPr>
            <w:r>
              <w:rPr>
                <w:sz w:val="20"/>
                <w:szCs w:val="20"/>
              </w:rPr>
              <w:t>[technical replicat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FCF736B" w14:textId="53A9F60A" w:rsidR="00A91B98" w:rsidRDefault="00A91B98" w:rsidP="00A91B98">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48BB4CD" w14:textId="3A50C70F" w:rsidR="00A91B98" w:rsidRDefault="00A91B98" w:rsidP="00A91B98">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EA3E9A5" w14:textId="47F153BB" w:rsidR="00A91B98" w:rsidRDefault="00A91B98" w:rsidP="00A91B98">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1476298" w14:textId="1025F924" w:rsidR="00A91B98" w:rsidRDefault="00A91B98" w:rsidP="00A91B98">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A9E1A3D" w14:textId="1BD38324" w:rsidR="00A91B98" w:rsidRDefault="00A91B98" w:rsidP="00A91B98">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E6178C4" w14:textId="1C5AC43D" w:rsidR="00A91B98" w:rsidRDefault="00A91B98" w:rsidP="00A91B98">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6208B033" w14:textId="77777777" w:rsidR="00A91B98" w:rsidRDefault="00A91B98" w:rsidP="00A91B98">
            <w:pPr>
              <w:rPr>
                <w:sz w:val="20"/>
                <w:szCs w:val="20"/>
              </w:rPr>
            </w:pPr>
          </w:p>
        </w:tc>
      </w:tr>
    </w:tbl>
    <w:p w14:paraId="0493F50E" w14:textId="77777777" w:rsidR="00C74817" w:rsidRPr="00C74817" w:rsidRDefault="00C74817" w:rsidP="00C664A0"/>
    <w:p w14:paraId="796DF9FF" w14:textId="6B44F9C0" w:rsidR="005607A7" w:rsidRPr="0003092C" w:rsidRDefault="00C74817" w:rsidP="00C664A0">
      <w:r w:rsidRPr="0003092C">
        <w:t>1</w:t>
      </w:r>
      <w:r w:rsidR="005607A7" w:rsidRPr="0003092C">
        <w:t xml:space="preserve">: Required Attributes for each sample </w:t>
      </w:r>
      <w:r w:rsidR="3E097530">
        <w:t>t</w:t>
      </w:r>
      <w:r w:rsidR="005607A7">
        <w:t>ype</w:t>
      </w:r>
      <w:r w:rsidR="005607A7" w:rsidRPr="0003092C">
        <w:t xml:space="preserve"> (e.g. </w:t>
      </w:r>
      <w:r w:rsidR="36ECDE27">
        <w:t>h</w:t>
      </w:r>
      <w:r w:rsidR="005607A7">
        <w:t xml:space="preserve">uman, </w:t>
      </w:r>
      <w:r w:rsidR="43EE07BA">
        <w:t>v</w:t>
      </w:r>
      <w:r w:rsidR="005607A7">
        <w:t>ertebrates).</w:t>
      </w:r>
    </w:p>
    <w:p w14:paraId="0B1CB369" w14:textId="59579FF4" w:rsidR="005607A7" w:rsidRPr="0003092C" w:rsidRDefault="7CF1D08C" w:rsidP="00C664A0">
      <w:r>
        <w:t>0</w:t>
      </w:r>
      <w:r w:rsidR="005607A7">
        <w:t>: Optional Attribute</w:t>
      </w:r>
      <w:r w:rsidR="00485577">
        <w:t>s</w:t>
      </w:r>
    </w:p>
    <w:p w14:paraId="48DAC77D" w14:textId="727C630D" w:rsidR="0006301B" w:rsidRDefault="0006301B" w:rsidP="00C664A0"/>
    <w:p w14:paraId="28F0E834" w14:textId="77777777" w:rsidR="00A04317" w:rsidRPr="0006301B" w:rsidRDefault="00A04317" w:rsidP="00C664A0"/>
    <w:p w14:paraId="44DAAB71" w14:textId="382E2BE4" w:rsidR="005607A7" w:rsidRDefault="005607A7" w:rsidP="000F074D">
      <w:pPr>
        <w:pStyle w:val="Titre1"/>
      </w:pPr>
      <w:bookmarkStart w:id="86" w:name="_Toc67562092"/>
      <w:bookmarkStart w:id="87" w:name="_Toc135742264"/>
      <w:r>
        <w:t>Examples of annotated datasets</w:t>
      </w:r>
      <w:bookmarkEnd w:id="86"/>
      <w:r w:rsidR="00423C36">
        <w:t>.</w:t>
      </w:r>
      <w:bookmarkEnd w:id="87"/>
    </w:p>
    <w:p w14:paraId="1A72AFC8" w14:textId="1F71DD05" w:rsidR="24B6758A" w:rsidRDefault="24B6758A" w:rsidP="00657DB1">
      <w:pPr>
        <w:pStyle w:val="nobreak"/>
      </w:pPr>
    </w:p>
    <w:p w14:paraId="1E7B4894" w14:textId="77777777" w:rsidR="0006301B" w:rsidRPr="0006301B" w:rsidRDefault="0006301B" w:rsidP="00C664A0"/>
    <w:tbl>
      <w:tblPr>
        <w:tblW w:w="10065" w:type="dxa"/>
        <w:tblInd w:w="-575" w:type="dxa"/>
        <w:tblLayout w:type="fixed"/>
        <w:tblCellMar>
          <w:top w:w="15" w:type="dxa"/>
          <w:left w:w="15" w:type="dxa"/>
          <w:bottom w:w="15" w:type="dxa"/>
          <w:right w:w="15" w:type="dxa"/>
        </w:tblCellMar>
        <w:tblLook w:val="04A0" w:firstRow="1" w:lastRow="0" w:firstColumn="1" w:lastColumn="0" w:noHBand="0" w:noVBand="1"/>
      </w:tblPr>
      <w:tblGrid>
        <w:gridCol w:w="1662"/>
        <w:gridCol w:w="1757"/>
        <w:gridCol w:w="3811"/>
        <w:gridCol w:w="2835"/>
      </w:tblGrid>
      <w:tr w:rsidR="00CA66D8" w:rsidRPr="00312FE3" w14:paraId="5F9C41D1" w14:textId="0ED6011D"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EFE186" w14:textId="77777777" w:rsidR="005607A7" w:rsidRPr="00312FE3" w:rsidRDefault="005607A7" w:rsidP="00C664A0">
            <w:pPr>
              <w:rPr>
                <w:sz w:val="20"/>
                <w:szCs w:val="20"/>
              </w:rPr>
            </w:pPr>
            <w:r w:rsidRPr="00312FE3">
              <w:rPr>
                <w:sz w:val="20"/>
                <w:szCs w:val="20"/>
              </w:rPr>
              <w:t>Dataset Type</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AB927D" w14:textId="6D626826" w:rsidR="005607A7" w:rsidRPr="00312FE3" w:rsidRDefault="005607A7" w:rsidP="00CA66D8">
            <w:pPr>
              <w:jc w:val="center"/>
              <w:rPr>
                <w:sz w:val="20"/>
                <w:szCs w:val="20"/>
              </w:rPr>
            </w:pPr>
            <w:proofErr w:type="spellStart"/>
            <w:r w:rsidRPr="00312FE3">
              <w:rPr>
                <w:sz w:val="20"/>
                <w:szCs w:val="20"/>
              </w:rPr>
              <w:t>ProteomeXchange</w:t>
            </w:r>
            <w:proofErr w:type="spellEnd"/>
            <w:r w:rsidRPr="00312FE3">
              <w:rPr>
                <w:sz w:val="20"/>
                <w:szCs w:val="20"/>
              </w:rPr>
              <w:t xml:space="preserve"> / Pub</w:t>
            </w:r>
            <w:r w:rsidR="0D2ED2DC" w:rsidRPr="00312FE3">
              <w:rPr>
                <w:sz w:val="20"/>
                <w:szCs w:val="20"/>
              </w:rPr>
              <w:t>M</w:t>
            </w:r>
            <w:r w:rsidRPr="00312FE3">
              <w:rPr>
                <w:sz w:val="20"/>
                <w:szCs w:val="20"/>
              </w:rPr>
              <w:t>ed Accession</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1FCA2E" w14:textId="4E1893F6" w:rsidR="005607A7" w:rsidRPr="00312FE3" w:rsidRDefault="00471B8E" w:rsidP="00CA66D8">
            <w:pPr>
              <w:jc w:val="center"/>
              <w:rPr>
                <w:sz w:val="20"/>
                <w:szCs w:val="20"/>
              </w:rPr>
            </w:pPr>
            <w:r w:rsidRPr="00312FE3">
              <w:rPr>
                <w:sz w:val="20"/>
                <w:szCs w:val="20"/>
              </w:rPr>
              <w:t>MAGE-TAB</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6797D34" w14:textId="11491A5F" w:rsidR="00F24F9C" w:rsidRPr="00312FE3" w:rsidRDefault="00F24F9C" w:rsidP="006F6255">
            <w:pPr>
              <w:jc w:val="center"/>
              <w:rPr>
                <w:sz w:val="20"/>
                <w:szCs w:val="20"/>
              </w:rPr>
            </w:pPr>
            <w:r w:rsidRPr="00312FE3">
              <w:rPr>
                <w:sz w:val="20"/>
                <w:szCs w:val="20"/>
              </w:rPr>
              <w:t>Experiment Comments</w:t>
            </w:r>
          </w:p>
        </w:tc>
      </w:tr>
      <w:tr w:rsidR="00CA66D8" w:rsidRPr="00312FE3" w14:paraId="124574ED" w14:textId="2626299A" w:rsidTr="00A04317">
        <w:tc>
          <w:tcPr>
            <w:tcW w:w="166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5607A7" w:rsidRPr="00312FE3" w:rsidRDefault="005607A7" w:rsidP="00C664A0">
            <w:pPr>
              <w:rPr>
                <w:sz w:val="20"/>
                <w:szCs w:val="20"/>
              </w:rPr>
            </w:pPr>
            <w:r w:rsidRPr="00312FE3">
              <w:rPr>
                <w:sz w:val="20"/>
                <w:szCs w:val="20"/>
              </w:rPr>
              <w:lastRenderedPageBreak/>
              <w:t>Label-free</w:t>
            </w:r>
          </w:p>
        </w:tc>
        <w:tc>
          <w:tcPr>
            <w:tcW w:w="17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5607A7" w:rsidRPr="00312FE3" w:rsidRDefault="005607A7" w:rsidP="00C664A0">
            <w:pPr>
              <w:rPr>
                <w:sz w:val="20"/>
                <w:szCs w:val="20"/>
              </w:rPr>
            </w:pPr>
            <w:r w:rsidRPr="00312FE3">
              <w:rPr>
                <w:sz w:val="20"/>
                <w:szCs w:val="20"/>
              </w:rPr>
              <w:t>PXD008934</w:t>
            </w:r>
          </w:p>
        </w:tc>
        <w:tc>
          <w:tcPr>
            <w:tcW w:w="381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49EFF824" w:rsidR="005607A7" w:rsidRPr="00312FE3" w:rsidRDefault="00DD21CA" w:rsidP="00C664A0">
            <w:pPr>
              <w:rPr>
                <w:sz w:val="20"/>
                <w:szCs w:val="20"/>
              </w:rPr>
            </w:pPr>
            <w:hyperlink r:id="rId85" w:history="1">
              <w:r w:rsidR="00F13619" w:rsidRPr="00312FE3">
                <w:rPr>
                  <w:rStyle w:val="Lienhypertexte"/>
                  <w:sz w:val="20"/>
                  <w:szCs w:val="20"/>
                </w:rPr>
                <w:t>https://github.com/bigbio/proteomics-sample-metadata</w:t>
              </w:r>
              <w:r w:rsidR="00FE1ADE" w:rsidRPr="00312FE3">
                <w:rPr>
                  <w:rStyle w:val="Lienhypertexte"/>
                  <w:sz w:val="20"/>
                  <w:szCs w:val="20"/>
                </w:rPr>
                <w:t>/tree/master/sdrf-specification-examples/PXD008934</w:t>
              </w:r>
            </w:hyperlink>
            <w:r w:rsidR="00FE1ADE"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6F8FA"/>
          </w:tcPr>
          <w:p w14:paraId="071BFFED" w14:textId="77777777" w:rsidR="00C16681" w:rsidRPr="00312FE3" w:rsidRDefault="00C16681" w:rsidP="00C664A0">
            <w:pPr>
              <w:rPr>
                <w:sz w:val="20"/>
                <w:szCs w:val="20"/>
              </w:rPr>
            </w:pPr>
          </w:p>
        </w:tc>
      </w:tr>
      <w:tr w:rsidR="00CA66D8" w:rsidRPr="00312FE3" w14:paraId="418647A1" w14:textId="23CE1D79"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A3653E" w14:textId="77777777" w:rsidR="005607A7" w:rsidRPr="00312FE3" w:rsidRDefault="005607A7" w:rsidP="00C664A0">
            <w:pPr>
              <w:rPr>
                <w:sz w:val="20"/>
                <w:szCs w:val="20"/>
              </w:rPr>
            </w:pPr>
            <w:r w:rsidRPr="00312FE3">
              <w:rPr>
                <w:sz w:val="20"/>
                <w:szCs w:val="20"/>
              </w:rPr>
              <w:t>TMT</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6FB764" w14:textId="1FF117EA" w:rsidR="005607A7" w:rsidRPr="00312FE3" w:rsidRDefault="005607A7" w:rsidP="00C664A0">
            <w:pPr>
              <w:rPr>
                <w:sz w:val="20"/>
                <w:szCs w:val="20"/>
              </w:rPr>
            </w:pPr>
            <w:r w:rsidRPr="00312FE3">
              <w:rPr>
                <w:sz w:val="20"/>
                <w:szCs w:val="20"/>
              </w:rPr>
              <w:t xml:space="preserve">CPTAC </w:t>
            </w:r>
            <w:r w:rsidR="007223A3" w:rsidRPr="00312FE3">
              <w:rPr>
                <w:sz w:val="20"/>
                <w:szCs w:val="20"/>
              </w:rPr>
              <w:t>PDC000126</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DB562F" w14:textId="0AF4F265" w:rsidR="005607A7" w:rsidRPr="00312FE3" w:rsidRDefault="00DD21CA" w:rsidP="00C664A0">
            <w:pPr>
              <w:rPr>
                <w:sz w:val="20"/>
                <w:szCs w:val="20"/>
              </w:rPr>
            </w:pPr>
            <w:hyperlink r:id="rId86" w:history="1">
              <w:r w:rsidR="00F13619" w:rsidRPr="00A04317">
                <w:rPr>
                  <w:rStyle w:val="Lienhypertexte"/>
                  <w:sz w:val="20"/>
                  <w:szCs w:val="20"/>
                </w:rPr>
                <w:t>https://github.com/bigbio/proteomics-sample-metadata</w:t>
              </w:r>
              <w:r w:rsidR="0099552B" w:rsidRPr="00A04317">
                <w:rPr>
                  <w:rStyle w:val="Lienhypertexte"/>
                  <w:sz w:val="20"/>
                  <w:szCs w:val="20"/>
                </w:rPr>
                <w:t>/tree/master/sdrf-specification-examples/PDC000126</w:t>
              </w:r>
            </w:hyperlink>
            <w:r w:rsidR="0099552B"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B7DF3F9" w14:textId="5C9FB163" w:rsidR="009623B6" w:rsidRPr="00312FE3" w:rsidRDefault="009623B6" w:rsidP="00C664A0">
            <w:pPr>
              <w:rPr>
                <w:sz w:val="20"/>
                <w:szCs w:val="20"/>
              </w:rPr>
            </w:pPr>
            <w:r w:rsidRPr="00312FE3">
              <w:rPr>
                <w:sz w:val="20"/>
                <w:szCs w:val="20"/>
              </w:rPr>
              <w:t xml:space="preserve">CPTAC dataset not in </w:t>
            </w:r>
            <w:proofErr w:type="spellStart"/>
            <w:r w:rsidRPr="00312FE3">
              <w:rPr>
                <w:sz w:val="20"/>
                <w:szCs w:val="20"/>
              </w:rPr>
              <w:t>ProteomeXchange</w:t>
            </w:r>
            <w:proofErr w:type="spellEnd"/>
          </w:p>
        </w:tc>
      </w:tr>
      <w:tr w:rsidR="00CA66D8" w:rsidRPr="00312FE3" w14:paraId="04F4E28C" w14:textId="125541CF"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031F269" w14:textId="57FBE2DF" w:rsidR="003E714F" w:rsidRPr="00312FE3" w:rsidRDefault="00D22012" w:rsidP="00C664A0">
            <w:pPr>
              <w:rPr>
                <w:sz w:val="20"/>
                <w:szCs w:val="20"/>
              </w:rPr>
            </w:pPr>
            <w:r w:rsidRPr="00312FE3">
              <w:rPr>
                <w:sz w:val="20"/>
                <w:szCs w:val="20"/>
              </w:rPr>
              <w:t>Phospho-proteomics</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72D7CB1" w14:textId="12DDA037" w:rsidR="003E714F" w:rsidRPr="00312FE3" w:rsidRDefault="00D22012" w:rsidP="00C664A0">
            <w:pPr>
              <w:rPr>
                <w:sz w:val="20"/>
                <w:szCs w:val="20"/>
              </w:rPr>
            </w:pPr>
            <w:r w:rsidRPr="00312FE3">
              <w:rPr>
                <w:sz w:val="20"/>
                <w:szCs w:val="20"/>
              </w:rPr>
              <w:t>PXD006482</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7153DE8" w14:textId="5D44A675" w:rsidR="003E714F" w:rsidRPr="00312FE3" w:rsidRDefault="00DD21CA" w:rsidP="00C664A0">
            <w:pPr>
              <w:rPr>
                <w:sz w:val="20"/>
                <w:szCs w:val="20"/>
              </w:rPr>
            </w:pPr>
            <w:hyperlink r:id="rId87" w:history="1">
              <w:r w:rsidR="00F13619" w:rsidRPr="00A04317">
                <w:rPr>
                  <w:rStyle w:val="Lienhypertexte"/>
                  <w:sz w:val="20"/>
                  <w:szCs w:val="20"/>
                </w:rPr>
                <w:t>https://github.com/bigbio/proteomics-sample-metadata</w:t>
              </w:r>
              <w:r w:rsidR="00FE1ADE" w:rsidRPr="00A04317">
                <w:rPr>
                  <w:rStyle w:val="Lienhypertexte"/>
                  <w:sz w:val="20"/>
                  <w:szCs w:val="20"/>
                </w:rPr>
                <w:t>/tree/master/sdrf-specification-examples/PXD006482</w:t>
              </w:r>
            </w:hyperlink>
            <w:r w:rsidR="00FE1ADE" w:rsidRPr="00A04317">
              <w:rPr>
                <w:sz w:val="20"/>
                <w:szCs w:val="20"/>
              </w:rPr>
              <w:t xml:space="preserve"> </w:t>
            </w:r>
            <w:r w:rsidR="00FE1ADE"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213F01FE" w14:textId="77777777" w:rsidR="00C16681" w:rsidRPr="00312FE3" w:rsidRDefault="00C16681" w:rsidP="00C664A0">
            <w:pPr>
              <w:rPr>
                <w:sz w:val="20"/>
                <w:szCs w:val="20"/>
              </w:rPr>
            </w:pPr>
          </w:p>
        </w:tc>
      </w:tr>
      <w:tr w:rsidR="00CA66D8" w:rsidRPr="00312FE3" w14:paraId="4D3D207D" w14:textId="77777777"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D3D016D" w14:textId="2D316286" w:rsidR="00FE1ADE" w:rsidRPr="00312FE3" w:rsidRDefault="00FE1ADE" w:rsidP="00C664A0">
            <w:pPr>
              <w:rPr>
                <w:sz w:val="20"/>
                <w:szCs w:val="20"/>
              </w:rPr>
            </w:pPr>
            <w:r w:rsidRPr="00312FE3">
              <w:rPr>
                <w:sz w:val="20"/>
                <w:szCs w:val="20"/>
              </w:rPr>
              <w:t>DIA</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6C671F" w14:textId="69727685" w:rsidR="00FE1ADE" w:rsidRPr="00312FE3" w:rsidRDefault="00D62FCC" w:rsidP="00C664A0">
            <w:pPr>
              <w:rPr>
                <w:sz w:val="20"/>
                <w:szCs w:val="20"/>
              </w:rPr>
            </w:pPr>
            <w:r w:rsidRPr="00312FE3">
              <w:rPr>
                <w:sz w:val="20"/>
                <w:szCs w:val="20"/>
              </w:rPr>
              <w:t>PXD004684</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1BCF6C3" w14:textId="21D30A1E" w:rsidR="00FE1ADE" w:rsidRPr="00A04317" w:rsidRDefault="00DD21CA" w:rsidP="00C664A0">
            <w:pPr>
              <w:rPr>
                <w:sz w:val="20"/>
                <w:szCs w:val="20"/>
              </w:rPr>
            </w:pPr>
            <w:hyperlink r:id="rId88" w:history="1">
              <w:r w:rsidR="00F13619" w:rsidRPr="00A04317">
                <w:rPr>
                  <w:rStyle w:val="Lienhypertexte"/>
                  <w:sz w:val="20"/>
                  <w:szCs w:val="20"/>
                </w:rPr>
                <w:t>https://github.com/bigbio/proteomics-sample-metadata</w:t>
              </w:r>
              <w:r w:rsidR="00D62FCC" w:rsidRPr="00A04317">
                <w:rPr>
                  <w:rStyle w:val="Lienhypertexte"/>
                  <w:sz w:val="20"/>
                  <w:szCs w:val="20"/>
                </w:rPr>
                <w:t>/tree/master/sdrf-specification-examples/PXD004684</w:t>
              </w:r>
            </w:hyperlink>
            <w:r w:rsidR="00D62FCC"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F0C61A2" w14:textId="77777777" w:rsidR="002436DD" w:rsidRPr="00312FE3" w:rsidRDefault="002436DD" w:rsidP="00CA66D8">
            <w:pPr>
              <w:rPr>
                <w:sz w:val="20"/>
                <w:szCs w:val="20"/>
              </w:rPr>
            </w:pPr>
          </w:p>
        </w:tc>
      </w:tr>
      <w:tr w:rsidR="00CA66D8" w:rsidRPr="00312FE3" w14:paraId="24AB47E1" w14:textId="77777777"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D0C582B" w14:textId="29064373" w:rsidR="00835698" w:rsidRPr="00312FE3" w:rsidRDefault="003C476B" w:rsidP="00C664A0">
            <w:pPr>
              <w:rPr>
                <w:sz w:val="20"/>
                <w:szCs w:val="20"/>
              </w:rPr>
            </w:pPr>
            <w:r w:rsidRPr="00312FE3">
              <w:rPr>
                <w:rStyle w:val="normaltextrun"/>
                <w:color w:val="000000"/>
                <w:sz w:val="20"/>
                <w:szCs w:val="20"/>
                <w:shd w:val="clear" w:color="auto" w:fill="FFFFFF"/>
              </w:rPr>
              <w:t xml:space="preserve">AP-MS </w:t>
            </w:r>
            <w:proofErr w:type="spellStart"/>
            <w:r w:rsidRPr="00312FE3">
              <w:rPr>
                <w:rStyle w:val="normaltextrun"/>
                <w:color w:val="000000"/>
                <w:sz w:val="20"/>
                <w:szCs w:val="20"/>
                <w:shd w:val="clear" w:color="auto" w:fill="FFFFFF"/>
              </w:rPr>
              <w:t>interactomics</w:t>
            </w:r>
            <w:proofErr w:type="spellEnd"/>
            <w:r w:rsidRPr="00312FE3">
              <w:rPr>
                <w:rStyle w:val="eop"/>
                <w:color w:val="000000"/>
                <w:sz w:val="20"/>
                <w:szCs w:val="20"/>
                <w:shd w:val="clear" w:color="auto" w:fill="FFFFFF"/>
              </w:rPr>
              <w:t> </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D9F3467" w14:textId="48F5D1DD" w:rsidR="00835698" w:rsidRPr="00312FE3" w:rsidRDefault="00835698" w:rsidP="00C664A0">
            <w:pPr>
              <w:rPr>
                <w:sz w:val="20"/>
                <w:szCs w:val="20"/>
              </w:rPr>
            </w:pPr>
            <w:r w:rsidRPr="00312FE3">
              <w:rPr>
                <w:sz w:val="20"/>
                <w:szCs w:val="20"/>
              </w:rPr>
              <w:t>PXD018117</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4FAA1188" w14:textId="3E689F5C" w:rsidR="00835698" w:rsidRPr="00A04317" w:rsidRDefault="00DD21CA" w:rsidP="00C664A0">
            <w:pPr>
              <w:rPr>
                <w:sz w:val="20"/>
                <w:szCs w:val="20"/>
              </w:rPr>
            </w:pPr>
            <w:hyperlink r:id="rId89" w:history="1">
              <w:r w:rsidR="00642E9A" w:rsidRPr="00A04317">
                <w:rPr>
                  <w:rStyle w:val="Lienhypertexte"/>
                  <w:sz w:val="20"/>
                  <w:szCs w:val="20"/>
                </w:rPr>
                <w:t>https://github.com/bigbio/proteomics-metadata-standard/tree/master/annotated-projects/PXD018117</w:t>
              </w:r>
            </w:hyperlink>
            <w:r w:rsidR="00642E9A"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3F5D6EB8" w14:textId="1B86ADCC" w:rsidR="00BD1E48" w:rsidRPr="00312FE3" w:rsidRDefault="00BD1E48" w:rsidP="00317618">
            <w:pPr>
              <w:rPr>
                <w:sz w:val="20"/>
                <w:szCs w:val="20"/>
              </w:rPr>
            </w:pPr>
            <w:r w:rsidRPr="00312FE3">
              <w:rPr>
                <w:sz w:val="20"/>
                <w:szCs w:val="20"/>
              </w:rPr>
              <w:t>SARS-CoV-2, AP-MS, label-free</w:t>
            </w:r>
          </w:p>
        </w:tc>
      </w:tr>
      <w:tr w:rsidR="007F6B78" w:rsidRPr="00312FE3" w14:paraId="3022EC19"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47B3173" w14:textId="49BAEB41" w:rsidR="002B23C1" w:rsidRPr="00312FE3" w:rsidRDefault="0025573E" w:rsidP="00C664A0">
            <w:pPr>
              <w:rPr>
                <w:sz w:val="20"/>
                <w:szCs w:val="20"/>
              </w:rPr>
            </w:pPr>
            <w:r w:rsidRPr="00312FE3">
              <w:rPr>
                <w:sz w:val="20"/>
                <w:szCs w:val="20"/>
              </w:rPr>
              <w:t>TMT</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524D80D" w14:textId="46C85020" w:rsidR="002B23C1" w:rsidRPr="00312FE3" w:rsidRDefault="002B23C1" w:rsidP="00C664A0">
            <w:pPr>
              <w:rPr>
                <w:sz w:val="20"/>
                <w:szCs w:val="20"/>
              </w:rPr>
            </w:pPr>
            <w:r w:rsidRPr="00312FE3">
              <w:rPr>
                <w:sz w:val="20"/>
                <w:szCs w:val="20"/>
              </w:rPr>
              <w:t>PXD017710</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1814B4F" w14:textId="14E4FA44" w:rsidR="002B23C1" w:rsidRPr="00312FE3" w:rsidRDefault="00DD21CA" w:rsidP="00C664A0">
            <w:pPr>
              <w:rPr>
                <w:sz w:val="20"/>
                <w:szCs w:val="20"/>
              </w:rPr>
            </w:pPr>
            <w:hyperlink r:id="rId90" w:history="1">
              <w:r w:rsidR="00485577" w:rsidRPr="00312FE3">
                <w:rPr>
                  <w:rStyle w:val="Lienhypertexte"/>
                  <w:sz w:val="20"/>
                  <w:szCs w:val="20"/>
                </w:rPr>
                <w:t>https://github.com/bigbio/proteomics-metadata-standard/tree/master/annotated-projects/PXD017710</w:t>
              </w:r>
            </w:hyperlink>
            <w:r w:rsidR="00485577"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832CE58" w14:textId="285B0FC8" w:rsidR="002B23C1" w:rsidRPr="00312FE3" w:rsidRDefault="002B23C1" w:rsidP="00317618">
            <w:pPr>
              <w:rPr>
                <w:sz w:val="20"/>
                <w:szCs w:val="20"/>
              </w:rPr>
            </w:pPr>
            <w:r w:rsidRPr="00312FE3">
              <w:rPr>
                <w:sz w:val="20"/>
                <w:szCs w:val="20"/>
              </w:rPr>
              <w:t xml:space="preserve">time points, SARS-CoV-2 infection </w:t>
            </w:r>
            <w:r w:rsidR="004414AA" w:rsidRPr="00312FE3">
              <w:rPr>
                <w:sz w:val="20"/>
                <w:szCs w:val="20"/>
              </w:rPr>
              <w:t>time points</w:t>
            </w:r>
            <w:r w:rsidRPr="00312FE3">
              <w:rPr>
                <w:sz w:val="20"/>
                <w:szCs w:val="20"/>
              </w:rPr>
              <w:t>, TMT</w:t>
            </w:r>
          </w:p>
        </w:tc>
      </w:tr>
      <w:tr w:rsidR="007F6B78" w:rsidRPr="00312FE3" w14:paraId="0B15047F"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0805F9" w14:textId="392981C0" w:rsidR="0025573E" w:rsidRPr="00312FE3" w:rsidRDefault="0025573E" w:rsidP="00C664A0">
            <w:pPr>
              <w:rPr>
                <w:sz w:val="20"/>
                <w:szCs w:val="20"/>
              </w:rPr>
            </w:pPr>
            <w:r w:rsidRPr="00312FE3">
              <w:rPr>
                <w:sz w:val="20"/>
                <w:szCs w:val="20"/>
              </w:rPr>
              <w:t>Label-free</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DA11B3" w14:textId="405A377B" w:rsidR="0025573E" w:rsidRPr="00312FE3" w:rsidRDefault="0025573E" w:rsidP="00C664A0">
            <w:pPr>
              <w:rPr>
                <w:sz w:val="20"/>
                <w:szCs w:val="20"/>
              </w:rPr>
            </w:pPr>
            <w:r w:rsidRPr="00312FE3">
              <w:rPr>
                <w:sz w:val="20"/>
                <w:szCs w:val="20"/>
              </w:rPr>
              <w:t>PXD004242</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E5DDC3" w14:textId="76C81235" w:rsidR="0025573E" w:rsidRPr="00312FE3" w:rsidRDefault="00DD21CA" w:rsidP="00C664A0">
            <w:pPr>
              <w:rPr>
                <w:sz w:val="20"/>
                <w:szCs w:val="20"/>
              </w:rPr>
            </w:pPr>
            <w:hyperlink r:id="rId91" w:history="1">
              <w:r w:rsidR="00485577" w:rsidRPr="00312FE3">
                <w:rPr>
                  <w:rStyle w:val="Lienhypertexte"/>
                  <w:sz w:val="20"/>
                  <w:szCs w:val="20"/>
                </w:rPr>
                <w:t>https://github.com/bigbio/proteomics-metadata-standard/tree/master/annotated-projects/PXD004242</w:t>
              </w:r>
            </w:hyperlink>
            <w:r w:rsidR="00485577"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B796498" w14:textId="6237B84B" w:rsidR="0025573E" w:rsidRPr="00312FE3" w:rsidRDefault="0025573E" w:rsidP="00317618">
            <w:pPr>
              <w:rPr>
                <w:sz w:val="20"/>
                <w:szCs w:val="20"/>
              </w:rPr>
            </w:pPr>
            <w:r w:rsidRPr="00312FE3">
              <w:rPr>
                <w:sz w:val="20"/>
                <w:szCs w:val="20"/>
              </w:rPr>
              <w:t>paired samples, weight loss, multiple time points for the same patients</w:t>
            </w:r>
          </w:p>
        </w:tc>
      </w:tr>
      <w:tr w:rsidR="003F4452" w:rsidRPr="00312FE3" w14:paraId="38846DA3"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52966B0" w14:textId="77777777" w:rsidR="003F4452" w:rsidRDefault="003F4452" w:rsidP="00C664A0">
            <w:pPr>
              <w:rPr>
                <w:sz w:val="20"/>
                <w:szCs w:val="20"/>
              </w:rPr>
            </w:pPr>
          </w:p>
          <w:p w14:paraId="04402886" w14:textId="4B6ECFDE" w:rsidR="003F4452" w:rsidRPr="00312FE3" w:rsidRDefault="003F4452" w:rsidP="00C664A0">
            <w:pPr>
              <w:rPr>
                <w:sz w:val="20"/>
                <w:szCs w:val="20"/>
              </w:rPr>
            </w:pP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C5F5C72" w14:textId="77777777" w:rsidR="003F4452" w:rsidRPr="00312FE3" w:rsidRDefault="003F4452" w:rsidP="00C664A0">
            <w:pPr>
              <w:rPr>
                <w:sz w:val="20"/>
                <w:szCs w:val="20"/>
              </w:rPr>
            </w:pP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16A4AFE" w14:textId="77777777" w:rsidR="003F4452" w:rsidRDefault="003F4452" w:rsidP="00C664A0"/>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5CBDA59" w14:textId="77777777" w:rsidR="003F4452" w:rsidRPr="00312FE3" w:rsidRDefault="003F4452" w:rsidP="00317618">
            <w:pPr>
              <w:rPr>
                <w:sz w:val="20"/>
                <w:szCs w:val="20"/>
              </w:rPr>
            </w:pPr>
          </w:p>
        </w:tc>
      </w:tr>
    </w:tbl>
    <w:p w14:paraId="0000034C" w14:textId="270CA334" w:rsidR="004D32AB" w:rsidRPr="0055386C" w:rsidRDefault="00CA1E15" w:rsidP="000F074D">
      <w:pPr>
        <w:pStyle w:val="Titre1"/>
        <w:rPr>
          <w:rFonts w:eastAsia="Arial"/>
          <w:color w:val="000000"/>
        </w:rPr>
      </w:pPr>
      <w:bookmarkStart w:id="88" w:name="_Toc67562093"/>
      <w:bookmarkStart w:id="89" w:name="_Toc135742265"/>
      <w:r>
        <w:t>Authors Information</w:t>
      </w:r>
      <w:bookmarkEnd w:id="88"/>
      <w:r w:rsidR="00423C36">
        <w:t>.</w:t>
      </w:r>
      <w:bookmarkEnd w:id="89"/>
    </w:p>
    <w:p w14:paraId="0000036D" w14:textId="77777777" w:rsidR="004D32AB" w:rsidRPr="00051139" w:rsidRDefault="004D32AB" w:rsidP="00C664A0"/>
    <w:p w14:paraId="0000036E" w14:textId="77777777" w:rsidR="004D32AB" w:rsidRPr="00051139" w:rsidRDefault="00CA1E15" w:rsidP="00C664A0">
      <w:proofErr w:type="spellStart"/>
      <w:r w:rsidRPr="00051139">
        <w:t>Yasset</w:t>
      </w:r>
      <w:proofErr w:type="spellEnd"/>
      <w:r w:rsidRPr="00051139">
        <w:t xml:space="preserve"> Perez-</w:t>
      </w:r>
      <w:proofErr w:type="spellStart"/>
      <w:r w:rsidRPr="00051139">
        <w:t>Riverol</w:t>
      </w:r>
      <w:proofErr w:type="spellEnd"/>
    </w:p>
    <w:p w14:paraId="2DA23899" w14:textId="31016B39" w:rsidR="001B5E13" w:rsidRDefault="00CA1E15" w:rsidP="00C664A0">
      <w:r w:rsidRPr="00051139">
        <w:t>European Bioinformatics Institute (EMBL-EBI)</w:t>
      </w:r>
    </w:p>
    <w:p w14:paraId="0000036F" w14:textId="77010460" w:rsidR="004D32AB" w:rsidRPr="00051139" w:rsidRDefault="00CA1E15" w:rsidP="00C664A0">
      <w:r w:rsidRPr="00051139">
        <w:t>Cambridge</w:t>
      </w:r>
      <w:r w:rsidR="001B5E13">
        <w:t xml:space="preserve">, </w:t>
      </w:r>
      <w:r w:rsidRPr="00051139">
        <w:t>United Kingdom</w:t>
      </w:r>
    </w:p>
    <w:p w14:paraId="00000371" w14:textId="152C8B5F" w:rsidR="004D32AB" w:rsidRDefault="00DD21CA" w:rsidP="00C664A0">
      <w:hyperlink r:id="rId92">
        <w:r w:rsidR="00CA1E15" w:rsidRPr="00051139">
          <w:rPr>
            <w:color w:val="0000FF"/>
            <w:u w:val="single"/>
          </w:rPr>
          <w:t>yperez@ebi.ac.uk</w:t>
        </w:r>
      </w:hyperlink>
      <w:r w:rsidR="00CA1E15" w:rsidRPr="00051139">
        <w:t xml:space="preserve"> </w:t>
      </w:r>
    </w:p>
    <w:p w14:paraId="0BE5C138" w14:textId="77777777" w:rsidR="000D3915" w:rsidRPr="00051139" w:rsidRDefault="000D3915" w:rsidP="00C664A0"/>
    <w:p w14:paraId="0BBED5B8" w14:textId="77777777" w:rsidR="000D3915" w:rsidRPr="00051139" w:rsidRDefault="000D3915" w:rsidP="000D3915">
      <w:pPr>
        <w:spacing w:line="259" w:lineRule="auto"/>
      </w:pPr>
      <w:proofErr w:type="spellStart"/>
      <w:r>
        <w:t>Chengxin</w:t>
      </w:r>
      <w:proofErr w:type="spellEnd"/>
      <w:r>
        <w:t xml:space="preserve"> Dai</w:t>
      </w:r>
    </w:p>
    <w:p w14:paraId="5350DE1E" w14:textId="77777777" w:rsidR="001B5E13" w:rsidRDefault="000D3915" w:rsidP="000D3915">
      <w:pPr>
        <w:spacing w:line="276" w:lineRule="auto"/>
        <w:jc w:val="both"/>
      </w:pPr>
      <w:r>
        <w:t>Chongqing University of Posts and Telecommunications</w:t>
      </w:r>
    </w:p>
    <w:p w14:paraId="3319ACA4" w14:textId="320759E8" w:rsidR="000D3915" w:rsidRPr="00157B27" w:rsidRDefault="000D3915" w:rsidP="000D3915">
      <w:pPr>
        <w:spacing w:line="276" w:lineRule="auto"/>
        <w:jc w:val="both"/>
        <w:rPr>
          <w:lang w:val="fr-FR"/>
        </w:rPr>
      </w:pPr>
      <w:r w:rsidRPr="00157B27">
        <w:rPr>
          <w:lang w:val="fr-FR"/>
        </w:rPr>
        <w:t>Chongqing</w:t>
      </w:r>
      <w:r w:rsidR="001B5E13" w:rsidRPr="00157B27">
        <w:rPr>
          <w:lang w:val="fr-FR"/>
        </w:rPr>
        <w:t xml:space="preserve">, </w:t>
      </w:r>
      <w:r w:rsidRPr="00157B27">
        <w:rPr>
          <w:lang w:val="fr-FR"/>
        </w:rPr>
        <w:t>China</w:t>
      </w:r>
    </w:p>
    <w:p w14:paraId="54DEE246" w14:textId="1840C203" w:rsidR="000D3915" w:rsidRPr="00DE043A" w:rsidRDefault="00DD21CA" w:rsidP="00C664A0">
      <w:pPr>
        <w:rPr>
          <w:lang w:val="fr-FR"/>
        </w:rPr>
      </w:pPr>
      <w:hyperlink r:id="rId93">
        <w:r w:rsidR="000D3915" w:rsidRPr="00DE043A">
          <w:rPr>
            <w:rStyle w:val="Lienhypertexte"/>
            <w:lang w:val="fr-FR"/>
          </w:rPr>
          <w:t>s200502020@stu.cqupt.edu.cn</w:t>
        </w:r>
      </w:hyperlink>
    </w:p>
    <w:p w14:paraId="7CFE310E" w14:textId="77777777" w:rsidR="000D3915" w:rsidRPr="00DE043A" w:rsidRDefault="000D3915" w:rsidP="00C664A0">
      <w:pPr>
        <w:rPr>
          <w:lang w:val="fr-FR"/>
        </w:rPr>
      </w:pPr>
    </w:p>
    <w:p w14:paraId="3BA0E654" w14:textId="059B8401" w:rsidR="0006301B" w:rsidRPr="00051139" w:rsidRDefault="0006301B" w:rsidP="00C664A0">
      <w:r w:rsidRPr="00051139">
        <w:t xml:space="preserve">Juan Antonio </w:t>
      </w:r>
      <w:proofErr w:type="spellStart"/>
      <w:r w:rsidRPr="00051139">
        <w:t>Vizcaíno</w:t>
      </w:r>
      <w:proofErr w:type="spellEnd"/>
    </w:p>
    <w:p w14:paraId="661F9E28" w14:textId="77777777" w:rsidR="001B5E13" w:rsidRDefault="0006301B" w:rsidP="00C664A0">
      <w:r w:rsidRPr="00051139">
        <w:t xml:space="preserve">European Bioinformatics Institute (EMBL-EBI), </w:t>
      </w:r>
    </w:p>
    <w:p w14:paraId="26B0F4B1" w14:textId="290F3524" w:rsidR="0006301B" w:rsidRPr="00051139" w:rsidRDefault="0006301B" w:rsidP="00C664A0">
      <w:r w:rsidRPr="00051139">
        <w:t>Cambridge</w:t>
      </w:r>
      <w:r w:rsidR="001B5E13">
        <w:t xml:space="preserve">, </w:t>
      </w:r>
      <w:r w:rsidRPr="00051139">
        <w:t>United Kingdom</w:t>
      </w:r>
    </w:p>
    <w:p w14:paraId="00000389" w14:textId="730D797F" w:rsidR="00DF77F0" w:rsidRPr="00DF77F0" w:rsidRDefault="00DD21CA" w:rsidP="00DF77F0">
      <w:hyperlink r:id="rId94">
        <w:r w:rsidR="0006301B" w:rsidRPr="00051139">
          <w:rPr>
            <w:color w:val="0000FF"/>
            <w:u w:val="single"/>
          </w:rPr>
          <w:t>juan@ebi.ac.uk</w:t>
        </w:r>
      </w:hyperlink>
      <w:r w:rsidR="0006301B" w:rsidRPr="00051139">
        <w:t xml:space="preserve"> </w:t>
      </w:r>
    </w:p>
    <w:p w14:paraId="5F79A809" w14:textId="77777777" w:rsidR="20AC6FB9" w:rsidRDefault="20AC6FB9"/>
    <w:p w14:paraId="1487B86E" w14:textId="77777777" w:rsidR="00DD09FA" w:rsidRDefault="00DD09FA" w:rsidP="00DD09FA">
      <w:pPr>
        <w:widowControl w:val="0"/>
        <w:pBdr>
          <w:top w:val="nil"/>
          <w:left w:val="nil"/>
          <w:bottom w:val="nil"/>
          <w:right w:val="nil"/>
          <w:between w:val="nil"/>
        </w:pBdr>
        <w:spacing w:line="276" w:lineRule="auto"/>
        <w:jc w:val="both"/>
      </w:pPr>
      <w:r>
        <w:t xml:space="preserve">Anja </w:t>
      </w:r>
      <w:proofErr w:type="spellStart"/>
      <w:r>
        <w:t>Fullgrabe</w:t>
      </w:r>
      <w:proofErr w:type="spellEnd"/>
    </w:p>
    <w:p w14:paraId="646C04D1" w14:textId="77777777" w:rsidR="001B5E13" w:rsidRDefault="00DD09FA" w:rsidP="00DD09FA">
      <w:r w:rsidRPr="00051139">
        <w:t xml:space="preserve">European Bioinformatics Institute (EMBL-EBI), </w:t>
      </w:r>
    </w:p>
    <w:p w14:paraId="77285575" w14:textId="301CF7AF" w:rsidR="00DD09FA" w:rsidRPr="00051139" w:rsidRDefault="00DD09FA" w:rsidP="00DD09FA">
      <w:r w:rsidRPr="00051139">
        <w:lastRenderedPageBreak/>
        <w:t>Cambridge</w:t>
      </w:r>
      <w:r w:rsidR="001B5E13">
        <w:t xml:space="preserve">, </w:t>
      </w:r>
      <w:r w:rsidRPr="00051139">
        <w:t>United Kingdom</w:t>
      </w:r>
    </w:p>
    <w:p w14:paraId="025D2803" w14:textId="370EBC98" w:rsidR="00DD09FA" w:rsidRDefault="00DD21CA" w:rsidP="20AC6FB9">
      <w:pPr>
        <w:spacing w:line="259" w:lineRule="auto"/>
      </w:pPr>
      <w:hyperlink r:id="rId95" w:history="1">
        <w:r w:rsidR="00E7565E" w:rsidRPr="00B2347A">
          <w:rPr>
            <w:rStyle w:val="Lienhypertexte"/>
          </w:rPr>
          <w:t>anjaf@ebi.ac.uk</w:t>
        </w:r>
      </w:hyperlink>
      <w:r w:rsidR="00E7565E">
        <w:t xml:space="preserve"> </w:t>
      </w:r>
    </w:p>
    <w:p w14:paraId="19997E44" w14:textId="77777777" w:rsidR="00DD09FA" w:rsidRDefault="00DD09FA" w:rsidP="20AC6FB9">
      <w:pPr>
        <w:spacing w:line="259" w:lineRule="auto"/>
      </w:pPr>
    </w:p>
    <w:p w14:paraId="2B7C490D" w14:textId="270A4768" w:rsidR="6A9D1D90" w:rsidRDefault="6A9D1D90" w:rsidP="20AC6FB9">
      <w:pPr>
        <w:spacing w:line="259" w:lineRule="auto"/>
      </w:pPr>
      <w:proofErr w:type="spellStart"/>
      <w:r>
        <w:t>Mingze</w:t>
      </w:r>
      <w:proofErr w:type="spellEnd"/>
      <w:r>
        <w:t xml:space="preserve"> Bai</w:t>
      </w:r>
    </w:p>
    <w:p w14:paraId="145C280C" w14:textId="477673C7" w:rsidR="008C4A0E" w:rsidRDefault="6A9D1D90" w:rsidP="20AC6FB9">
      <w:pPr>
        <w:spacing w:line="276" w:lineRule="auto"/>
        <w:jc w:val="both"/>
      </w:pPr>
      <w:r>
        <w:t xml:space="preserve">Chongqing University of Posts and Telecommunications </w:t>
      </w:r>
    </w:p>
    <w:p w14:paraId="31B38169" w14:textId="264480FF" w:rsidR="6A9D1D90" w:rsidRPr="00DE043A" w:rsidRDefault="6A9D1D90" w:rsidP="20AC6FB9">
      <w:pPr>
        <w:spacing w:line="276" w:lineRule="auto"/>
        <w:jc w:val="both"/>
        <w:rPr>
          <w:lang w:val="fr-FR"/>
        </w:rPr>
      </w:pPr>
      <w:r w:rsidRPr="00DE043A">
        <w:rPr>
          <w:lang w:val="fr-FR"/>
        </w:rPr>
        <w:t>Chongqing</w:t>
      </w:r>
      <w:r w:rsidR="008C4A0E" w:rsidRPr="00DE043A">
        <w:rPr>
          <w:lang w:val="fr-FR"/>
        </w:rPr>
        <w:t xml:space="preserve">, </w:t>
      </w:r>
      <w:r w:rsidRPr="00DE043A">
        <w:rPr>
          <w:lang w:val="fr-FR"/>
        </w:rPr>
        <w:t>China</w:t>
      </w:r>
    </w:p>
    <w:bookmarkStart w:id="90" w:name="_GoBack"/>
    <w:p w14:paraId="66DEBAD9" w14:textId="7281D2ED" w:rsidR="6A9D1D90" w:rsidRPr="00DE043A" w:rsidRDefault="00DD21CA">
      <w:pPr>
        <w:rPr>
          <w:lang w:val="fr-FR"/>
        </w:rPr>
      </w:pPr>
      <w:r>
        <w:fldChar w:fldCharType="begin"/>
      </w:r>
      <w:r w:rsidRPr="000226BD">
        <w:rPr>
          <w:lang w:val="fr-FR"/>
        </w:rPr>
        <w:instrText xml:space="preserve"> HYPERLINK "mailto:baimz@cqupt.edu.cn" \h </w:instrText>
      </w:r>
      <w:r>
        <w:fldChar w:fldCharType="separate"/>
      </w:r>
      <w:r w:rsidR="6A9D1D90" w:rsidRPr="00DE043A">
        <w:rPr>
          <w:rStyle w:val="Lienhypertexte"/>
          <w:lang w:val="fr-FR"/>
        </w:rPr>
        <w:t>baimz@cqupt.edu.cn</w:t>
      </w:r>
      <w:r>
        <w:rPr>
          <w:rStyle w:val="Lienhypertexte"/>
          <w:lang w:val="fr-FR"/>
        </w:rPr>
        <w:fldChar w:fldCharType="end"/>
      </w:r>
      <w:bookmarkEnd w:id="90"/>
    </w:p>
    <w:p w14:paraId="0000038A" w14:textId="55AAFEAC" w:rsidR="00A6125A" w:rsidRPr="00DE043A" w:rsidRDefault="00A6125A" w:rsidP="00A6125A">
      <w:pPr>
        <w:rPr>
          <w:color w:val="000000"/>
          <w:lang w:val="fr-FR"/>
        </w:rPr>
      </w:pPr>
    </w:p>
    <w:p w14:paraId="30A711F6" w14:textId="157D9A6A" w:rsidR="4338A16B" w:rsidRDefault="4338A16B" w:rsidP="5890466F">
      <w:pPr>
        <w:rPr>
          <w:color w:val="000000" w:themeColor="text1"/>
        </w:rPr>
      </w:pPr>
      <w:r w:rsidRPr="5890466F">
        <w:rPr>
          <w:color w:val="000000" w:themeColor="text1"/>
        </w:rPr>
        <w:t xml:space="preserve">Marie </w:t>
      </w:r>
      <w:proofErr w:type="spellStart"/>
      <w:r w:rsidRPr="5890466F">
        <w:rPr>
          <w:color w:val="000000" w:themeColor="text1"/>
        </w:rPr>
        <w:t>Locard</w:t>
      </w:r>
      <w:proofErr w:type="spellEnd"/>
      <w:r w:rsidRPr="5890466F">
        <w:rPr>
          <w:color w:val="000000" w:themeColor="text1"/>
        </w:rPr>
        <w:t>-Paulet</w:t>
      </w:r>
    </w:p>
    <w:p w14:paraId="5B7F4811" w14:textId="2D157919" w:rsidR="4338A16B" w:rsidRDefault="4338A16B" w:rsidP="5890466F">
      <w:pPr>
        <w:rPr>
          <w:color w:val="000000" w:themeColor="text1"/>
        </w:rPr>
      </w:pPr>
      <w:r w:rsidRPr="5890466F">
        <w:rPr>
          <w:color w:val="000000" w:themeColor="text1"/>
        </w:rPr>
        <w:t xml:space="preserve">Novo Nordisk Foundation </w:t>
      </w:r>
      <w:proofErr w:type="spellStart"/>
      <w:r w:rsidRPr="5890466F">
        <w:rPr>
          <w:color w:val="000000" w:themeColor="text1"/>
        </w:rPr>
        <w:t>Center</w:t>
      </w:r>
      <w:proofErr w:type="spellEnd"/>
      <w:r w:rsidRPr="5890466F">
        <w:rPr>
          <w:color w:val="000000" w:themeColor="text1"/>
        </w:rPr>
        <w:t xml:space="preserve"> for Protein Research, University of Copenhagen, </w:t>
      </w:r>
      <w:r w:rsidR="00E92011" w:rsidRPr="5890466F">
        <w:rPr>
          <w:color w:val="000000" w:themeColor="text1"/>
        </w:rPr>
        <w:t>Copenhagen</w:t>
      </w:r>
      <w:r w:rsidR="00E92011">
        <w:rPr>
          <w:color w:val="000000" w:themeColor="text1"/>
        </w:rPr>
        <w:t xml:space="preserve">, </w:t>
      </w:r>
      <w:r w:rsidRPr="5890466F">
        <w:rPr>
          <w:color w:val="000000" w:themeColor="text1"/>
        </w:rPr>
        <w:t>Denmark</w:t>
      </w:r>
    </w:p>
    <w:p w14:paraId="667CBE95" w14:textId="73EF30EE" w:rsidR="4338A16B" w:rsidRDefault="00DD21CA" w:rsidP="5890466F">
      <w:pPr>
        <w:rPr>
          <w:color w:val="000000" w:themeColor="text1"/>
        </w:rPr>
      </w:pPr>
      <w:hyperlink r:id="rId96">
        <w:r w:rsidR="739A9124" w:rsidRPr="18B025CB">
          <w:rPr>
            <w:rStyle w:val="Lienhypertexte"/>
          </w:rPr>
          <w:t>Marie.locard-paulet@cpr.ku.dk</w:t>
        </w:r>
      </w:hyperlink>
    </w:p>
    <w:p w14:paraId="25997015" w14:textId="427D5B61" w:rsidR="18B025CB" w:rsidRDefault="18B025CB" w:rsidP="18B025CB">
      <w:pPr>
        <w:rPr>
          <w:color w:val="000000" w:themeColor="text1"/>
        </w:rPr>
      </w:pPr>
    </w:p>
    <w:p w14:paraId="25EE4E8C" w14:textId="455577CC" w:rsidR="3971E33A" w:rsidRDefault="3971E33A" w:rsidP="18B025CB">
      <w:pPr>
        <w:rPr>
          <w:color w:val="000000" w:themeColor="text1"/>
        </w:rPr>
      </w:pPr>
      <w:proofErr w:type="spellStart"/>
      <w:r w:rsidRPr="18B025CB">
        <w:rPr>
          <w:color w:val="000000" w:themeColor="text1"/>
        </w:rPr>
        <w:t>Veit</w:t>
      </w:r>
      <w:proofErr w:type="spellEnd"/>
      <w:r w:rsidRPr="18B025CB">
        <w:rPr>
          <w:color w:val="000000" w:themeColor="text1"/>
        </w:rPr>
        <w:t xml:space="preserve"> </w:t>
      </w:r>
      <w:proofErr w:type="spellStart"/>
      <w:r w:rsidRPr="18B025CB">
        <w:rPr>
          <w:color w:val="000000" w:themeColor="text1"/>
        </w:rPr>
        <w:t>Schwämmle</w:t>
      </w:r>
      <w:proofErr w:type="spellEnd"/>
    </w:p>
    <w:p w14:paraId="1A948051" w14:textId="5B8C03DF" w:rsidR="3971E33A" w:rsidRDefault="3971E33A" w:rsidP="18B025CB">
      <w:pPr>
        <w:rPr>
          <w:color w:val="000000" w:themeColor="text1"/>
        </w:rPr>
      </w:pPr>
      <w:r w:rsidRPr="18B025CB">
        <w:rPr>
          <w:color w:val="000000" w:themeColor="text1"/>
        </w:rPr>
        <w:t>Department of Biochemistry and Molecular Biology, University of Southern Denmark, Denmark</w:t>
      </w:r>
    </w:p>
    <w:p w14:paraId="1306EA57" w14:textId="7AF2FDD0" w:rsidR="3971E33A" w:rsidRDefault="00DD21CA" w:rsidP="18B025CB">
      <w:pPr>
        <w:rPr>
          <w:color w:val="000000" w:themeColor="text1"/>
        </w:rPr>
      </w:pPr>
      <w:hyperlink r:id="rId97" w:history="1">
        <w:r w:rsidR="00E44C69" w:rsidRPr="00747A97">
          <w:rPr>
            <w:rStyle w:val="Lienhypertexte"/>
          </w:rPr>
          <w:t>veits@bmb.sdu.dk</w:t>
        </w:r>
      </w:hyperlink>
      <w:r w:rsidR="00E44C69">
        <w:rPr>
          <w:color w:val="000000" w:themeColor="text1"/>
        </w:rPr>
        <w:t xml:space="preserve"> </w:t>
      </w:r>
    </w:p>
    <w:p w14:paraId="5455E234" w14:textId="2435F6F0" w:rsidR="568568D4" w:rsidRDefault="568568D4" w:rsidP="568568D4">
      <w:pPr>
        <w:rPr>
          <w:color w:val="000000" w:themeColor="text1"/>
        </w:rPr>
      </w:pPr>
    </w:p>
    <w:p w14:paraId="465F883D" w14:textId="77777777" w:rsidR="0081639D" w:rsidRDefault="0081639D" w:rsidP="00C664A0">
      <w:r>
        <w:t xml:space="preserve">Lev </w:t>
      </w:r>
      <w:proofErr w:type="spellStart"/>
      <w:r>
        <w:t>Levitsky</w:t>
      </w:r>
      <w:proofErr w:type="spellEnd"/>
      <w:r>
        <w:t xml:space="preserve"> </w:t>
      </w:r>
    </w:p>
    <w:p w14:paraId="5A6A0347" w14:textId="6D94FDAF" w:rsidR="0081639D" w:rsidRDefault="0081639D" w:rsidP="00C664A0">
      <w:r>
        <w:t>INEPCP RAS</w:t>
      </w:r>
    </w:p>
    <w:p w14:paraId="330DFA10" w14:textId="08C0758B" w:rsidR="0081639D" w:rsidRDefault="0081639D" w:rsidP="00C664A0">
      <w:r>
        <w:t>Moscow, Russia</w:t>
      </w:r>
    </w:p>
    <w:p w14:paraId="7408981D" w14:textId="0FA476DB" w:rsidR="0081639D" w:rsidRDefault="00DD21CA" w:rsidP="00C664A0">
      <w:pPr>
        <w:rPr>
          <w:bCs/>
        </w:rPr>
      </w:pPr>
      <w:hyperlink r:id="rId98" w:history="1">
        <w:r w:rsidR="0081639D" w:rsidRPr="00747A97">
          <w:rPr>
            <w:rStyle w:val="Lienhypertexte"/>
            <w:bCs/>
          </w:rPr>
          <w:t>lev.levitsky@phystech.edu</w:t>
        </w:r>
      </w:hyperlink>
      <w:r w:rsidR="0081639D">
        <w:rPr>
          <w:bCs/>
        </w:rPr>
        <w:t xml:space="preserve"> </w:t>
      </w:r>
    </w:p>
    <w:p w14:paraId="21BA3827" w14:textId="77777777" w:rsidR="0081639D" w:rsidRDefault="0081639D" w:rsidP="00C664A0">
      <w:pPr>
        <w:rPr>
          <w:bCs/>
        </w:rPr>
      </w:pPr>
    </w:p>
    <w:p w14:paraId="7040008B" w14:textId="77777777" w:rsidR="0081639D" w:rsidRDefault="0081639D" w:rsidP="00C664A0">
      <w:pPr>
        <w:rPr>
          <w:bCs/>
        </w:rPr>
      </w:pPr>
    </w:p>
    <w:p w14:paraId="3B2A22A5" w14:textId="4475AFD4" w:rsidR="00DD09FA" w:rsidRDefault="00DD09FA" w:rsidP="00DD09FA">
      <w:pPr>
        <w:widowControl w:val="0"/>
        <w:pBdr>
          <w:top w:val="nil"/>
          <w:left w:val="nil"/>
          <w:bottom w:val="nil"/>
          <w:right w:val="nil"/>
          <w:between w:val="nil"/>
        </w:pBdr>
        <w:spacing w:line="276" w:lineRule="auto"/>
        <w:jc w:val="both"/>
      </w:pPr>
      <w:r>
        <w:t xml:space="preserve">Elizaveta </w:t>
      </w:r>
      <w:proofErr w:type="spellStart"/>
      <w:r>
        <w:t>Solovyeva</w:t>
      </w:r>
      <w:proofErr w:type="spellEnd"/>
    </w:p>
    <w:p w14:paraId="0B4CE0DB" w14:textId="77777777" w:rsidR="00E92011" w:rsidRDefault="00E92011" w:rsidP="00E92011">
      <w:r>
        <w:t>INEPCP RAS</w:t>
      </w:r>
    </w:p>
    <w:p w14:paraId="1F5AD693" w14:textId="77777777" w:rsidR="00E92011" w:rsidRDefault="00E92011" w:rsidP="00E92011">
      <w:r>
        <w:t>Moscow, Russia</w:t>
      </w:r>
    </w:p>
    <w:p w14:paraId="4C343E75" w14:textId="0C85E67E" w:rsidR="00E92011" w:rsidRDefault="00DD21CA" w:rsidP="00DD09FA">
      <w:pPr>
        <w:widowControl w:val="0"/>
        <w:pBdr>
          <w:top w:val="nil"/>
          <w:left w:val="nil"/>
          <w:bottom w:val="nil"/>
          <w:right w:val="nil"/>
          <w:between w:val="nil"/>
        </w:pBdr>
        <w:spacing w:line="276" w:lineRule="auto"/>
        <w:jc w:val="both"/>
      </w:pPr>
      <w:hyperlink r:id="rId99" w:history="1">
        <w:r w:rsidR="008277B2" w:rsidRPr="00B2347A">
          <w:rPr>
            <w:rStyle w:val="Lienhypertexte"/>
          </w:rPr>
          <w:t>lisavetasol@gmail.com</w:t>
        </w:r>
      </w:hyperlink>
      <w:r w:rsidR="008277B2">
        <w:t xml:space="preserve"> </w:t>
      </w:r>
    </w:p>
    <w:p w14:paraId="3B10265F" w14:textId="77777777" w:rsidR="008277B2" w:rsidRDefault="008277B2" w:rsidP="00DD09FA">
      <w:pPr>
        <w:widowControl w:val="0"/>
        <w:pBdr>
          <w:top w:val="nil"/>
          <w:left w:val="nil"/>
          <w:bottom w:val="nil"/>
          <w:right w:val="nil"/>
          <w:between w:val="nil"/>
        </w:pBdr>
        <w:spacing w:line="276" w:lineRule="auto"/>
        <w:jc w:val="both"/>
      </w:pPr>
    </w:p>
    <w:p w14:paraId="0C198D96" w14:textId="77777777" w:rsidR="00CE452E" w:rsidRDefault="00DD09FA" w:rsidP="00DD09FA">
      <w:pPr>
        <w:widowControl w:val="0"/>
        <w:pBdr>
          <w:top w:val="nil"/>
          <w:left w:val="nil"/>
          <w:bottom w:val="nil"/>
          <w:right w:val="nil"/>
          <w:between w:val="nil"/>
        </w:pBdr>
        <w:spacing w:line="276" w:lineRule="auto"/>
        <w:jc w:val="both"/>
      </w:pPr>
      <w:r>
        <w:t xml:space="preserve">Marc </w:t>
      </w:r>
      <w:proofErr w:type="spellStart"/>
      <w:r>
        <w:t>Vaudel</w:t>
      </w:r>
      <w:proofErr w:type="spellEnd"/>
      <w:r>
        <w:t xml:space="preserve">, University of Bergen </w:t>
      </w:r>
    </w:p>
    <w:p w14:paraId="5A7FD833" w14:textId="4E4D71F4" w:rsidR="00DD09FA" w:rsidRDefault="00DD09FA" w:rsidP="00DD09FA">
      <w:pPr>
        <w:widowControl w:val="0"/>
        <w:pBdr>
          <w:top w:val="nil"/>
          <w:left w:val="nil"/>
          <w:bottom w:val="nil"/>
          <w:right w:val="nil"/>
          <w:between w:val="nil"/>
        </w:pBdr>
        <w:spacing w:line="276" w:lineRule="auto"/>
        <w:jc w:val="both"/>
      </w:pPr>
      <w:r>
        <w:t>Norway</w:t>
      </w:r>
    </w:p>
    <w:p w14:paraId="41F23132" w14:textId="0929FA2D" w:rsidR="00CE452E" w:rsidRDefault="00DD21CA" w:rsidP="00DD09FA">
      <w:pPr>
        <w:widowControl w:val="0"/>
        <w:pBdr>
          <w:top w:val="nil"/>
          <w:left w:val="nil"/>
          <w:bottom w:val="nil"/>
          <w:right w:val="nil"/>
          <w:between w:val="nil"/>
        </w:pBdr>
        <w:spacing w:line="276" w:lineRule="auto"/>
        <w:jc w:val="both"/>
      </w:pPr>
      <w:hyperlink r:id="rId100" w:history="1">
        <w:r w:rsidR="00C44F5C" w:rsidRPr="00B2347A">
          <w:rPr>
            <w:rStyle w:val="Lienhypertexte"/>
          </w:rPr>
          <w:t>Marc.Vaudel@uib.no</w:t>
        </w:r>
      </w:hyperlink>
      <w:r w:rsidR="00C44F5C">
        <w:t xml:space="preserve"> </w:t>
      </w:r>
    </w:p>
    <w:p w14:paraId="45C1CDB4" w14:textId="77777777" w:rsidR="00755FEF" w:rsidRDefault="00755FEF" w:rsidP="00DD09FA">
      <w:pPr>
        <w:widowControl w:val="0"/>
        <w:pBdr>
          <w:top w:val="nil"/>
          <w:left w:val="nil"/>
          <w:bottom w:val="nil"/>
          <w:right w:val="nil"/>
          <w:between w:val="nil"/>
        </w:pBdr>
        <w:spacing w:line="276" w:lineRule="auto"/>
        <w:jc w:val="both"/>
      </w:pPr>
    </w:p>
    <w:p w14:paraId="46C7F7BD" w14:textId="77777777" w:rsidR="00755FEF" w:rsidRDefault="00DD09FA" w:rsidP="00DD09FA">
      <w:pPr>
        <w:widowControl w:val="0"/>
        <w:pBdr>
          <w:top w:val="nil"/>
          <w:left w:val="nil"/>
          <w:bottom w:val="nil"/>
          <w:right w:val="nil"/>
          <w:between w:val="nil"/>
        </w:pBdr>
        <w:spacing w:line="276" w:lineRule="auto"/>
        <w:jc w:val="both"/>
      </w:pPr>
      <w:r>
        <w:t>Stefan Schulze, University of Pennsylvania</w:t>
      </w:r>
    </w:p>
    <w:p w14:paraId="75960892" w14:textId="0077E63B" w:rsidR="00DD09FA" w:rsidRDefault="00DD09FA" w:rsidP="00DD09FA">
      <w:pPr>
        <w:widowControl w:val="0"/>
        <w:pBdr>
          <w:top w:val="nil"/>
          <w:left w:val="nil"/>
          <w:bottom w:val="nil"/>
          <w:right w:val="nil"/>
          <w:between w:val="nil"/>
        </w:pBdr>
        <w:spacing w:line="276" w:lineRule="auto"/>
        <w:jc w:val="both"/>
      </w:pPr>
      <w:r>
        <w:t>USA</w:t>
      </w:r>
    </w:p>
    <w:p w14:paraId="1FB5C83C" w14:textId="04381EF0" w:rsidR="00755FEF" w:rsidRDefault="00DD21CA" w:rsidP="00DD09FA">
      <w:pPr>
        <w:widowControl w:val="0"/>
        <w:pBdr>
          <w:top w:val="nil"/>
          <w:left w:val="nil"/>
          <w:bottom w:val="nil"/>
          <w:right w:val="nil"/>
          <w:between w:val="nil"/>
        </w:pBdr>
        <w:spacing w:line="276" w:lineRule="auto"/>
        <w:jc w:val="both"/>
      </w:pPr>
      <w:hyperlink r:id="rId101" w:history="1">
        <w:r w:rsidR="00052A64" w:rsidRPr="00B2347A">
          <w:rPr>
            <w:rStyle w:val="Lienhypertexte"/>
          </w:rPr>
          <w:t>sschulze@sas.upenn.edu</w:t>
        </w:r>
      </w:hyperlink>
    </w:p>
    <w:p w14:paraId="0E580714" w14:textId="77777777" w:rsidR="00052A64" w:rsidRDefault="00052A64" w:rsidP="00DD09FA">
      <w:pPr>
        <w:widowControl w:val="0"/>
        <w:pBdr>
          <w:top w:val="nil"/>
          <w:left w:val="nil"/>
          <w:bottom w:val="nil"/>
          <w:right w:val="nil"/>
          <w:between w:val="nil"/>
        </w:pBdr>
        <w:spacing w:line="276" w:lineRule="auto"/>
        <w:jc w:val="both"/>
      </w:pPr>
    </w:p>
    <w:p w14:paraId="36D39C80" w14:textId="4A55B93C" w:rsidR="005245D7" w:rsidRDefault="00DD09FA" w:rsidP="00DD09FA">
      <w:pPr>
        <w:widowControl w:val="0"/>
        <w:pBdr>
          <w:top w:val="nil"/>
          <w:left w:val="nil"/>
          <w:bottom w:val="nil"/>
          <w:right w:val="nil"/>
          <w:between w:val="nil"/>
        </w:pBdr>
        <w:spacing w:line="276" w:lineRule="auto"/>
        <w:jc w:val="both"/>
      </w:pPr>
      <w:r w:rsidRPr="008352DB">
        <w:t>Mathias</w:t>
      </w:r>
      <w:r w:rsidR="00CC77D0">
        <w:t xml:space="preserve"> </w:t>
      </w:r>
      <w:r w:rsidR="00CC77D0" w:rsidRPr="008352DB">
        <w:t>Wilhelm,</w:t>
      </w:r>
      <w:r>
        <w:t xml:space="preserve"> Technical University of Munich </w:t>
      </w:r>
    </w:p>
    <w:p w14:paraId="326EE630" w14:textId="371B8BEC" w:rsidR="00DD09FA" w:rsidRDefault="00DD09FA" w:rsidP="00DD09FA">
      <w:pPr>
        <w:widowControl w:val="0"/>
        <w:pBdr>
          <w:top w:val="nil"/>
          <w:left w:val="nil"/>
          <w:bottom w:val="nil"/>
          <w:right w:val="nil"/>
          <w:between w:val="nil"/>
        </w:pBdr>
        <w:spacing w:line="276" w:lineRule="auto"/>
        <w:jc w:val="both"/>
      </w:pPr>
      <w:r>
        <w:t>Germany</w:t>
      </w:r>
    </w:p>
    <w:p w14:paraId="5ECE7B57" w14:textId="01F156A8" w:rsidR="005245D7" w:rsidRDefault="00DD21CA" w:rsidP="00DD09FA">
      <w:pPr>
        <w:widowControl w:val="0"/>
        <w:pBdr>
          <w:top w:val="nil"/>
          <w:left w:val="nil"/>
          <w:bottom w:val="nil"/>
          <w:right w:val="nil"/>
          <w:between w:val="nil"/>
        </w:pBdr>
        <w:spacing w:line="276" w:lineRule="auto"/>
        <w:jc w:val="both"/>
      </w:pPr>
      <w:hyperlink r:id="rId102" w:history="1">
        <w:r w:rsidR="009208D2" w:rsidRPr="00B2347A">
          <w:rPr>
            <w:rStyle w:val="Lienhypertexte"/>
          </w:rPr>
          <w:t>mathias.wilhelm@tum.de</w:t>
        </w:r>
      </w:hyperlink>
    </w:p>
    <w:p w14:paraId="4C042C6E" w14:textId="77777777" w:rsidR="009208D2" w:rsidRDefault="009208D2" w:rsidP="00DD09FA">
      <w:pPr>
        <w:widowControl w:val="0"/>
        <w:pBdr>
          <w:top w:val="nil"/>
          <w:left w:val="nil"/>
          <w:bottom w:val="nil"/>
          <w:right w:val="nil"/>
          <w:between w:val="nil"/>
        </w:pBdr>
        <w:spacing w:line="276" w:lineRule="auto"/>
        <w:jc w:val="both"/>
      </w:pPr>
    </w:p>
    <w:p w14:paraId="6D697CE4" w14:textId="77777777" w:rsidR="0030111C" w:rsidRDefault="00DD09FA" w:rsidP="00DD09FA">
      <w:pPr>
        <w:widowControl w:val="0"/>
        <w:pBdr>
          <w:top w:val="nil"/>
          <w:left w:val="nil"/>
          <w:bottom w:val="nil"/>
          <w:right w:val="nil"/>
          <w:between w:val="nil"/>
        </w:pBdr>
        <w:spacing w:line="276" w:lineRule="auto"/>
        <w:jc w:val="both"/>
      </w:pPr>
      <w:r>
        <w:t xml:space="preserve">Samaras </w:t>
      </w:r>
      <w:proofErr w:type="spellStart"/>
      <w:r>
        <w:t>Patroklos</w:t>
      </w:r>
      <w:proofErr w:type="spellEnd"/>
      <w:r>
        <w:t xml:space="preserve">, Technical University of Munich </w:t>
      </w:r>
    </w:p>
    <w:p w14:paraId="63817C94" w14:textId="48407F89" w:rsidR="00DD09FA" w:rsidRDefault="00DD09FA" w:rsidP="00DD09FA">
      <w:pPr>
        <w:widowControl w:val="0"/>
        <w:pBdr>
          <w:top w:val="nil"/>
          <w:left w:val="nil"/>
          <w:bottom w:val="nil"/>
          <w:right w:val="nil"/>
          <w:between w:val="nil"/>
        </w:pBdr>
        <w:spacing w:line="276" w:lineRule="auto"/>
        <w:jc w:val="both"/>
      </w:pPr>
      <w:r>
        <w:lastRenderedPageBreak/>
        <w:t>Germany</w:t>
      </w:r>
    </w:p>
    <w:p w14:paraId="4616B511" w14:textId="21DE178E" w:rsidR="0030111C" w:rsidRDefault="00DD21CA" w:rsidP="00DD09FA">
      <w:pPr>
        <w:widowControl w:val="0"/>
        <w:pBdr>
          <w:top w:val="nil"/>
          <w:left w:val="nil"/>
          <w:bottom w:val="nil"/>
          <w:right w:val="nil"/>
          <w:between w:val="nil"/>
        </w:pBdr>
        <w:spacing w:line="276" w:lineRule="auto"/>
        <w:jc w:val="both"/>
      </w:pPr>
      <w:hyperlink r:id="rId103" w:history="1">
        <w:r w:rsidR="0030111C" w:rsidRPr="00B2347A">
          <w:rPr>
            <w:rStyle w:val="Lienhypertexte"/>
          </w:rPr>
          <w:t>patroklos.samaras@tum.de</w:t>
        </w:r>
      </w:hyperlink>
    </w:p>
    <w:p w14:paraId="1968C29B" w14:textId="77777777" w:rsidR="0030111C" w:rsidRDefault="0030111C" w:rsidP="00DD09FA">
      <w:pPr>
        <w:widowControl w:val="0"/>
        <w:pBdr>
          <w:top w:val="nil"/>
          <w:left w:val="nil"/>
          <w:bottom w:val="nil"/>
          <w:right w:val="nil"/>
          <w:between w:val="nil"/>
        </w:pBdr>
        <w:spacing w:line="276" w:lineRule="auto"/>
        <w:jc w:val="both"/>
      </w:pPr>
    </w:p>
    <w:p w14:paraId="0A84C183" w14:textId="77777777" w:rsidR="0030111C" w:rsidRDefault="00DD09FA" w:rsidP="00DD09FA">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Pr="0028054D">
        <w:t>University Hospital of Schleswig-Holstein, Kiel,</w:t>
      </w:r>
    </w:p>
    <w:p w14:paraId="79951BFE" w14:textId="2200712B" w:rsidR="00DD09FA" w:rsidRDefault="00DD09FA" w:rsidP="00DD09FA">
      <w:pPr>
        <w:widowControl w:val="0"/>
        <w:pBdr>
          <w:top w:val="nil"/>
          <w:left w:val="nil"/>
          <w:bottom w:val="nil"/>
          <w:right w:val="nil"/>
          <w:between w:val="nil"/>
        </w:pBdr>
        <w:spacing w:line="276" w:lineRule="auto"/>
        <w:jc w:val="both"/>
      </w:pPr>
      <w:r w:rsidRPr="0028054D">
        <w:t>Germany</w:t>
      </w:r>
    </w:p>
    <w:p w14:paraId="5C4EF428" w14:textId="6CEABBC0" w:rsidR="00DC457C" w:rsidRDefault="00DD21CA" w:rsidP="00DD09FA">
      <w:pPr>
        <w:widowControl w:val="0"/>
        <w:pBdr>
          <w:top w:val="nil"/>
          <w:left w:val="nil"/>
          <w:bottom w:val="nil"/>
          <w:right w:val="nil"/>
          <w:between w:val="nil"/>
        </w:pBdr>
        <w:spacing w:line="276" w:lineRule="auto"/>
        <w:jc w:val="both"/>
      </w:pPr>
      <w:hyperlink r:id="rId104" w:history="1">
        <w:r w:rsidR="008F76B5" w:rsidRPr="00B2347A">
          <w:rPr>
            <w:rStyle w:val="Lienhypertexte"/>
          </w:rPr>
          <w:t>enrique.audain@uksh.de</w:t>
        </w:r>
      </w:hyperlink>
    </w:p>
    <w:p w14:paraId="5F9B61AC" w14:textId="77777777" w:rsidR="008F76B5" w:rsidRDefault="008F76B5" w:rsidP="00DD09FA">
      <w:pPr>
        <w:widowControl w:val="0"/>
        <w:pBdr>
          <w:top w:val="nil"/>
          <w:left w:val="nil"/>
          <w:bottom w:val="nil"/>
          <w:right w:val="nil"/>
          <w:between w:val="nil"/>
        </w:pBdr>
        <w:spacing w:line="276" w:lineRule="auto"/>
        <w:jc w:val="both"/>
      </w:pPr>
    </w:p>
    <w:p w14:paraId="78AC3BFD" w14:textId="77777777" w:rsidR="00AA53D8" w:rsidRDefault="00DD09FA" w:rsidP="00DD09FA">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w:t>
      </w:r>
    </w:p>
    <w:p w14:paraId="41CDB47A" w14:textId="02865991" w:rsidR="00DD09FA" w:rsidRDefault="00DD09FA" w:rsidP="00DD09FA">
      <w:pPr>
        <w:widowControl w:val="0"/>
        <w:pBdr>
          <w:top w:val="nil"/>
          <w:left w:val="nil"/>
          <w:bottom w:val="nil"/>
          <w:right w:val="nil"/>
          <w:between w:val="nil"/>
        </w:pBdr>
        <w:spacing w:line="276" w:lineRule="auto"/>
        <w:jc w:val="both"/>
      </w:pPr>
      <w:r>
        <w:t>USA</w:t>
      </w:r>
    </w:p>
    <w:p w14:paraId="246748DD" w14:textId="38FEC8A5" w:rsidR="00AA53D8" w:rsidRDefault="00DD21CA" w:rsidP="00DD09FA">
      <w:pPr>
        <w:widowControl w:val="0"/>
        <w:pBdr>
          <w:top w:val="nil"/>
          <w:left w:val="nil"/>
          <w:bottom w:val="nil"/>
          <w:right w:val="nil"/>
          <w:between w:val="nil"/>
        </w:pBdr>
        <w:spacing w:line="276" w:lineRule="auto"/>
        <w:jc w:val="both"/>
      </w:pPr>
      <w:hyperlink r:id="rId105" w:history="1">
        <w:r w:rsidR="00F95E8A" w:rsidRPr="00B2347A">
          <w:rPr>
            <w:rStyle w:val="Lienhypertexte"/>
          </w:rPr>
          <w:t>melanie.foell@mol-med.uni-freiburg.de</w:t>
        </w:r>
      </w:hyperlink>
    </w:p>
    <w:p w14:paraId="3119054C" w14:textId="77777777" w:rsidR="00F95E8A" w:rsidRDefault="00F95E8A" w:rsidP="00DD09FA">
      <w:pPr>
        <w:widowControl w:val="0"/>
        <w:pBdr>
          <w:top w:val="nil"/>
          <w:left w:val="nil"/>
          <w:bottom w:val="nil"/>
          <w:right w:val="nil"/>
          <w:between w:val="nil"/>
        </w:pBdr>
        <w:spacing w:line="276" w:lineRule="auto"/>
        <w:jc w:val="both"/>
      </w:pPr>
    </w:p>
    <w:p w14:paraId="0B918C15" w14:textId="77777777" w:rsidR="00DD09FA" w:rsidRDefault="00DD09FA" w:rsidP="00DD09FA">
      <w:pPr>
        <w:spacing w:line="276" w:lineRule="auto"/>
        <w:jc w:val="both"/>
      </w:pPr>
      <w:r>
        <w:t>Pablo Moreno, EMBL-EBI, UK</w:t>
      </w:r>
    </w:p>
    <w:p w14:paraId="0F28786D" w14:textId="77777777" w:rsidR="00EA7518" w:rsidRDefault="00EA7518" w:rsidP="00EA7518">
      <w:r w:rsidRPr="00051139">
        <w:t xml:space="preserve">European Bioinformatics Institute (EMBL-EBI), </w:t>
      </w:r>
    </w:p>
    <w:p w14:paraId="74C0451E" w14:textId="1EA0B010" w:rsidR="00EA7518" w:rsidRDefault="00EA7518" w:rsidP="00EA7518">
      <w:pPr>
        <w:spacing w:line="276" w:lineRule="auto"/>
        <w:jc w:val="both"/>
      </w:pPr>
      <w:r w:rsidRPr="00051139">
        <w:t>Cambridge</w:t>
      </w:r>
      <w:r>
        <w:t xml:space="preserve">, </w:t>
      </w:r>
      <w:r w:rsidRPr="00051139">
        <w:t>United Kingdom</w:t>
      </w:r>
    </w:p>
    <w:p w14:paraId="1B8D3A0D" w14:textId="2F11602C" w:rsidR="008E7FA3" w:rsidRDefault="00DD21CA" w:rsidP="00EA7518">
      <w:pPr>
        <w:spacing w:line="276" w:lineRule="auto"/>
        <w:jc w:val="both"/>
      </w:pPr>
      <w:hyperlink r:id="rId106" w:history="1">
        <w:r w:rsidR="008E7FA3" w:rsidRPr="00B2347A">
          <w:rPr>
            <w:rStyle w:val="Lienhypertexte"/>
          </w:rPr>
          <w:t>pmoreno@ebi.ac.uk</w:t>
        </w:r>
      </w:hyperlink>
      <w:r w:rsidR="008E7FA3">
        <w:t xml:space="preserve"> </w:t>
      </w:r>
    </w:p>
    <w:p w14:paraId="63CEB602" w14:textId="77777777" w:rsidR="00EA7518" w:rsidRDefault="00EA7518" w:rsidP="00EA7518">
      <w:pPr>
        <w:spacing w:line="276" w:lineRule="auto"/>
        <w:jc w:val="both"/>
      </w:pPr>
    </w:p>
    <w:p w14:paraId="277751FF" w14:textId="77777777" w:rsidR="00EA7518" w:rsidRDefault="00DD09FA" w:rsidP="00DD09FA">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w:t>
      </w:r>
    </w:p>
    <w:p w14:paraId="69B7BA59" w14:textId="27915996" w:rsidR="00DD09FA" w:rsidRDefault="00DD09FA" w:rsidP="00DD09FA">
      <w:pPr>
        <w:widowControl w:val="0"/>
        <w:pBdr>
          <w:top w:val="nil"/>
          <w:left w:val="nil"/>
          <w:bottom w:val="nil"/>
          <w:right w:val="nil"/>
          <w:between w:val="nil"/>
        </w:pBdr>
        <w:spacing w:line="276" w:lineRule="auto"/>
        <w:jc w:val="both"/>
      </w:pPr>
      <w:r>
        <w:t>Austria</w:t>
      </w:r>
    </w:p>
    <w:p w14:paraId="3E57AAC2" w14:textId="5055757B" w:rsidR="00DE043A" w:rsidRDefault="00DD21CA" w:rsidP="00DD09FA">
      <w:pPr>
        <w:widowControl w:val="0"/>
        <w:pBdr>
          <w:top w:val="nil"/>
          <w:left w:val="nil"/>
          <w:bottom w:val="nil"/>
          <w:right w:val="nil"/>
          <w:between w:val="nil"/>
        </w:pBdr>
        <w:spacing w:line="276" w:lineRule="auto"/>
        <w:jc w:val="both"/>
      </w:pPr>
      <w:hyperlink r:id="rId107" w:history="1">
        <w:r w:rsidR="00EA7518" w:rsidRPr="00B2347A">
          <w:rPr>
            <w:rStyle w:val="Lienhypertexte"/>
          </w:rPr>
          <w:t>jgriss@ebi.ac.uk</w:t>
        </w:r>
      </w:hyperlink>
    </w:p>
    <w:p w14:paraId="32D4D50F" w14:textId="77777777" w:rsidR="00DE043A" w:rsidRDefault="00DE043A" w:rsidP="00DD09FA">
      <w:pPr>
        <w:widowControl w:val="0"/>
        <w:pBdr>
          <w:top w:val="nil"/>
          <w:left w:val="nil"/>
          <w:bottom w:val="nil"/>
          <w:right w:val="nil"/>
          <w:between w:val="nil"/>
        </w:pBdr>
        <w:spacing w:line="276" w:lineRule="auto"/>
        <w:jc w:val="both"/>
      </w:pPr>
    </w:p>
    <w:p w14:paraId="167EC249" w14:textId="443EA88C" w:rsidR="00BF535D" w:rsidRDefault="00DD09FA" w:rsidP="00DD09FA">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w:t>
      </w:r>
    </w:p>
    <w:p w14:paraId="4874D56D" w14:textId="17F02CD5" w:rsidR="00DD09FA" w:rsidRDefault="00DD09FA" w:rsidP="00DD09FA">
      <w:pPr>
        <w:widowControl w:val="0"/>
        <w:pBdr>
          <w:top w:val="nil"/>
          <w:left w:val="nil"/>
          <w:bottom w:val="nil"/>
          <w:right w:val="nil"/>
          <w:between w:val="nil"/>
        </w:pBdr>
        <w:spacing w:line="276" w:lineRule="auto"/>
        <w:jc w:val="both"/>
      </w:pPr>
      <w:r>
        <w:t>Germany</w:t>
      </w:r>
    </w:p>
    <w:p w14:paraId="0E384371" w14:textId="4613B19D" w:rsidR="00BF535D" w:rsidRDefault="00DD21CA" w:rsidP="00DD09FA">
      <w:pPr>
        <w:widowControl w:val="0"/>
        <w:pBdr>
          <w:top w:val="nil"/>
          <w:left w:val="nil"/>
          <w:bottom w:val="nil"/>
          <w:right w:val="nil"/>
          <w:between w:val="nil"/>
        </w:pBdr>
        <w:spacing w:line="276" w:lineRule="auto"/>
        <w:jc w:val="both"/>
      </w:pPr>
      <w:hyperlink r:id="rId108" w:history="1">
        <w:r w:rsidR="00C44F5C" w:rsidRPr="00B2347A">
          <w:rPr>
            <w:rStyle w:val="Lienhypertexte"/>
          </w:rPr>
          <w:t>sachsenb@informatik.uni-tuebingen.de</w:t>
        </w:r>
      </w:hyperlink>
      <w:r w:rsidR="00C44F5C">
        <w:t xml:space="preserve"> </w:t>
      </w:r>
    </w:p>
    <w:p w14:paraId="232800D0" w14:textId="77777777" w:rsidR="005839A4" w:rsidRDefault="005839A4" w:rsidP="00DD09FA">
      <w:pPr>
        <w:spacing w:line="276" w:lineRule="auto"/>
        <w:jc w:val="both"/>
      </w:pPr>
    </w:p>
    <w:p w14:paraId="6207EA92" w14:textId="58F49365" w:rsidR="00DD09FA" w:rsidRDefault="00DD09FA" w:rsidP="00DD09FA">
      <w:pPr>
        <w:spacing w:line="276" w:lineRule="auto"/>
        <w:jc w:val="both"/>
      </w:pPr>
      <w:r>
        <w:t xml:space="preserve">Mikhail V. </w:t>
      </w:r>
      <w:proofErr w:type="spellStart"/>
      <w:r>
        <w:t>Gorshkov</w:t>
      </w:r>
      <w:proofErr w:type="spellEnd"/>
    </w:p>
    <w:p w14:paraId="4048EF08" w14:textId="77777777" w:rsidR="00C91106" w:rsidRDefault="00C91106" w:rsidP="00C91106">
      <w:r>
        <w:t>INEPCP RAS</w:t>
      </w:r>
    </w:p>
    <w:p w14:paraId="4906D10F" w14:textId="77777777" w:rsidR="00C91106" w:rsidRDefault="00C91106" w:rsidP="00C91106">
      <w:r>
        <w:t>Moscow, Russia</w:t>
      </w:r>
    </w:p>
    <w:p w14:paraId="025CCA1E" w14:textId="79ACD35B" w:rsidR="00733BEE" w:rsidRDefault="00DD21CA" w:rsidP="00DD09FA">
      <w:pPr>
        <w:spacing w:line="276" w:lineRule="auto"/>
        <w:jc w:val="both"/>
      </w:pPr>
      <w:hyperlink r:id="rId109" w:history="1">
        <w:r w:rsidR="008E7FA3" w:rsidRPr="00B2347A">
          <w:rPr>
            <w:rStyle w:val="Lienhypertexte"/>
          </w:rPr>
          <w:t>mikhail.v.gorshkov@gmail.com</w:t>
        </w:r>
      </w:hyperlink>
      <w:r w:rsidR="008E7FA3">
        <w:t xml:space="preserve"> </w:t>
      </w:r>
    </w:p>
    <w:p w14:paraId="6B8FF8F2" w14:textId="77777777" w:rsidR="008E7FA3" w:rsidRDefault="008E7FA3" w:rsidP="00DD09FA">
      <w:pPr>
        <w:spacing w:line="276" w:lineRule="auto"/>
        <w:jc w:val="both"/>
      </w:pPr>
    </w:p>
    <w:p w14:paraId="63527E09" w14:textId="77777777" w:rsidR="00C91106" w:rsidRDefault="00DD09FA" w:rsidP="00DD09FA">
      <w:pPr>
        <w:spacing w:line="276" w:lineRule="auto"/>
        <w:jc w:val="both"/>
        <w:rPr>
          <w:color w:val="212121"/>
        </w:rPr>
      </w:pPr>
      <w:r>
        <w:t xml:space="preserve">David </w:t>
      </w:r>
      <w:proofErr w:type="spellStart"/>
      <w:r>
        <w:t>Bouyssié</w:t>
      </w:r>
      <w:proofErr w:type="spellEnd"/>
      <w:r>
        <w:t xml:space="preserve">, IPBS, </w:t>
      </w:r>
      <w:r w:rsidRPr="1ACA6BBB">
        <w:rPr>
          <w:color w:val="212121"/>
        </w:rPr>
        <w:t>University of Toulouse, CNRS, UPS</w:t>
      </w:r>
    </w:p>
    <w:p w14:paraId="64BEBE73" w14:textId="19A4D37F" w:rsidR="00DD09FA" w:rsidRPr="00DE043A" w:rsidRDefault="00DD09FA" w:rsidP="00DD09FA">
      <w:pPr>
        <w:spacing w:line="276" w:lineRule="auto"/>
        <w:jc w:val="both"/>
        <w:rPr>
          <w:color w:val="212121"/>
          <w:lang w:val="fr-FR"/>
        </w:rPr>
      </w:pPr>
      <w:r w:rsidRPr="00DE043A">
        <w:rPr>
          <w:color w:val="212121"/>
          <w:lang w:val="fr-FR"/>
        </w:rPr>
        <w:t>Toulouse, France</w:t>
      </w:r>
    </w:p>
    <w:p w14:paraId="71204720" w14:textId="2CE7DC51" w:rsidR="00C91106" w:rsidRPr="00DE043A" w:rsidRDefault="00DD21CA" w:rsidP="00DD09FA">
      <w:pPr>
        <w:spacing w:line="276" w:lineRule="auto"/>
        <w:jc w:val="both"/>
        <w:rPr>
          <w:lang w:val="fr-FR"/>
        </w:rPr>
      </w:pPr>
      <w:hyperlink r:id="rId110" w:history="1">
        <w:r w:rsidR="004B0C79" w:rsidRPr="00DE043A">
          <w:rPr>
            <w:rStyle w:val="Lienhypertexte"/>
            <w:lang w:val="fr-FR"/>
          </w:rPr>
          <w:t>david.bouyssie@ipbs.fr</w:t>
        </w:r>
      </w:hyperlink>
    </w:p>
    <w:p w14:paraId="402BEA05" w14:textId="77777777" w:rsidR="004B0C79" w:rsidRPr="00DE043A" w:rsidRDefault="004B0C79" w:rsidP="00DD09FA">
      <w:pPr>
        <w:spacing w:line="276" w:lineRule="auto"/>
        <w:jc w:val="both"/>
        <w:rPr>
          <w:lang w:val="fr-FR"/>
        </w:rPr>
      </w:pPr>
    </w:p>
    <w:p w14:paraId="71B34000" w14:textId="77777777" w:rsidR="004B0C79" w:rsidRDefault="00DD09FA" w:rsidP="00DD09FA">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w:t>
      </w:r>
    </w:p>
    <w:p w14:paraId="049D32B3" w14:textId="61E03738" w:rsidR="00DD09FA" w:rsidRPr="00DE043A" w:rsidRDefault="00DD09FA" w:rsidP="00DD09FA">
      <w:pPr>
        <w:spacing w:line="276" w:lineRule="auto"/>
        <w:jc w:val="both"/>
        <w:rPr>
          <w:color w:val="212121"/>
          <w:lang w:val="fr-FR"/>
        </w:rPr>
      </w:pPr>
      <w:proofErr w:type="spellStart"/>
      <w:r w:rsidRPr="00DE043A">
        <w:rPr>
          <w:color w:val="212121"/>
          <w:lang w:val="fr-FR"/>
        </w:rPr>
        <w:t>Ghent</w:t>
      </w:r>
      <w:proofErr w:type="spellEnd"/>
      <w:r w:rsidRPr="00DE043A">
        <w:rPr>
          <w:color w:val="212121"/>
          <w:lang w:val="fr-FR"/>
        </w:rPr>
        <w:t xml:space="preserve">, </w:t>
      </w:r>
      <w:proofErr w:type="spellStart"/>
      <w:r w:rsidRPr="00DE043A">
        <w:rPr>
          <w:color w:val="212121"/>
          <w:lang w:val="fr-FR"/>
        </w:rPr>
        <w:t>Belgium</w:t>
      </w:r>
      <w:proofErr w:type="spellEnd"/>
    </w:p>
    <w:p w14:paraId="34DCC9E7" w14:textId="2B5347AB" w:rsidR="004B0C79" w:rsidRPr="00DE043A" w:rsidRDefault="00DD21CA" w:rsidP="00DD09FA">
      <w:pPr>
        <w:spacing w:line="276" w:lineRule="auto"/>
        <w:jc w:val="both"/>
        <w:rPr>
          <w:color w:val="212121"/>
          <w:lang w:val="fr-FR"/>
        </w:rPr>
      </w:pPr>
      <w:hyperlink r:id="rId111" w:history="1">
        <w:r w:rsidR="00C44F5C" w:rsidRPr="00DE043A">
          <w:rPr>
            <w:rStyle w:val="Lienhypertexte"/>
            <w:lang w:val="fr-FR"/>
          </w:rPr>
          <w:t>Tim.VanDenBossche@UGent.be</w:t>
        </w:r>
      </w:hyperlink>
      <w:r w:rsidR="00C44F5C" w:rsidRPr="00DE043A">
        <w:rPr>
          <w:color w:val="212121"/>
          <w:lang w:val="fr-FR"/>
        </w:rPr>
        <w:t xml:space="preserve"> </w:t>
      </w:r>
    </w:p>
    <w:p w14:paraId="5B8C8545" w14:textId="77777777" w:rsidR="002A7424" w:rsidRPr="00DE043A" w:rsidRDefault="002A7424" w:rsidP="00DD09FA">
      <w:pPr>
        <w:spacing w:line="276" w:lineRule="auto"/>
        <w:jc w:val="both"/>
        <w:rPr>
          <w:color w:val="212121"/>
          <w:lang w:val="fr-FR"/>
        </w:rPr>
      </w:pPr>
    </w:p>
    <w:p w14:paraId="1DAEA63E" w14:textId="77777777" w:rsidR="00DD09FA" w:rsidRDefault="00DD09FA" w:rsidP="00DD09FA">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2A94049A" w14:textId="0B8140E5" w:rsidR="00503083" w:rsidRDefault="00503083" w:rsidP="00DD09FA">
      <w:pPr>
        <w:spacing w:line="276" w:lineRule="auto"/>
        <w:jc w:val="both"/>
        <w:rPr>
          <w:color w:val="212121"/>
        </w:rPr>
      </w:pPr>
      <w:r w:rsidRPr="5890466F">
        <w:rPr>
          <w:color w:val="000000" w:themeColor="text1"/>
        </w:rPr>
        <w:t>Denmark</w:t>
      </w:r>
    </w:p>
    <w:p w14:paraId="58B8B705" w14:textId="27F2307D" w:rsidR="00503083" w:rsidRDefault="00DD21CA" w:rsidP="00DD09FA">
      <w:pPr>
        <w:spacing w:line="276" w:lineRule="auto"/>
        <w:jc w:val="both"/>
        <w:rPr>
          <w:color w:val="212121"/>
        </w:rPr>
      </w:pPr>
      <w:hyperlink r:id="rId112" w:history="1">
        <w:r w:rsidR="00C44F5C" w:rsidRPr="00B2347A">
          <w:rPr>
            <w:rStyle w:val="Lienhypertexte"/>
          </w:rPr>
          <w:t>henry.webel@cpr.ku.dk</w:t>
        </w:r>
      </w:hyperlink>
    </w:p>
    <w:p w14:paraId="20EDEDCA" w14:textId="77777777" w:rsidR="00C44F5C" w:rsidRDefault="00C44F5C" w:rsidP="00DD09FA">
      <w:pPr>
        <w:spacing w:line="276" w:lineRule="auto"/>
        <w:jc w:val="both"/>
        <w:rPr>
          <w:color w:val="212121"/>
        </w:rPr>
      </w:pPr>
    </w:p>
    <w:p w14:paraId="17C8F97D" w14:textId="77777777" w:rsidR="00C44F5C" w:rsidRDefault="00DD09FA" w:rsidP="00DD09FA">
      <w:pPr>
        <w:widowControl w:val="0"/>
        <w:pBdr>
          <w:top w:val="nil"/>
          <w:left w:val="nil"/>
          <w:bottom w:val="nil"/>
          <w:right w:val="nil"/>
          <w:between w:val="nil"/>
        </w:pBdr>
        <w:spacing w:line="276" w:lineRule="auto"/>
        <w:jc w:val="both"/>
      </w:pPr>
      <w:r>
        <w:t xml:space="preserve">Julian </w:t>
      </w:r>
      <w:proofErr w:type="spellStart"/>
      <w:r>
        <w:t>Uszkoreit</w:t>
      </w:r>
      <w:proofErr w:type="spellEnd"/>
      <w:r>
        <w:t>, Ruhr University Bochum</w:t>
      </w:r>
    </w:p>
    <w:p w14:paraId="502C4841" w14:textId="4FDE21F1" w:rsidR="00DD09FA" w:rsidRDefault="00DD09FA" w:rsidP="00DD09FA">
      <w:pPr>
        <w:widowControl w:val="0"/>
        <w:pBdr>
          <w:top w:val="nil"/>
          <w:left w:val="nil"/>
          <w:bottom w:val="nil"/>
          <w:right w:val="nil"/>
          <w:between w:val="nil"/>
        </w:pBdr>
        <w:spacing w:line="276" w:lineRule="auto"/>
        <w:jc w:val="both"/>
      </w:pPr>
      <w:r>
        <w:t>Bochum, Germany</w:t>
      </w:r>
    </w:p>
    <w:p w14:paraId="745A63F4" w14:textId="07EE1E92" w:rsidR="00C44F5C" w:rsidRDefault="00DD21CA" w:rsidP="00DD09FA">
      <w:pPr>
        <w:widowControl w:val="0"/>
        <w:pBdr>
          <w:top w:val="nil"/>
          <w:left w:val="nil"/>
          <w:bottom w:val="nil"/>
          <w:right w:val="nil"/>
          <w:between w:val="nil"/>
        </w:pBdr>
        <w:spacing w:line="276" w:lineRule="auto"/>
        <w:jc w:val="both"/>
      </w:pPr>
      <w:hyperlink r:id="rId113" w:history="1">
        <w:r w:rsidR="00C44F5C" w:rsidRPr="00B2347A">
          <w:rPr>
            <w:rStyle w:val="Lienhypertexte"/>
          </w:rPr>
          <w:t>julian.uszkoreit@ruhr-uni-bochum.de</w:t>
        </w:r>
      </w:hyperlink>
      <w:r w:rsidR="00C44F5C">
        <w:t xml:space="preserve"> </w:t>
      </w:r>
    </w:p>
    <w:p w14:paraId="44FF49A9" w14:textId="77777777" w:rsidR="00DB2FCA" w:rsidRDefault="00DB2FCA" w:rsidP="00C401BB">
      <w:pPr>
        <w:widowControl w:val="0"/>
        <w:pBdr>
          <w:top w:val="nil"/>
          <w:left w:val="nil"/>
          <w:bottom w:val="nil"/>
          <w:right w:val="nil"/>
          <w:between w:val="nil"/>
        </w:pBdr>
        <w:spacing w:line="276" w:lineRule="auto"/>
        <w:jc w:val="both"/>
      </w:pPr>
    </w:p>
    <w:p w14:paraId="32A93A3A" w14:textId="4279FB32" w:rsidR="00C401BB" w:rsidRDefault="00C401BB" w:rsidP="00C401BB">
      <w:pPr>
        <w:widowControl w:val="0"/>
        <w:pBdr>
          <w:top w:val="nil"/>
          <w:left w:val="nil"/>
          <w:bottom w:val="nil"/>
          <w:right w:val="nil"/>
          <w:between w:val="nil"/>
        </w:pBdr>
        <w:spacing w:line="276" w:lineRule="auto"/>
        <w:jc w:val="both"/>
      </w:pPr>
      <w:r w:rsidRPr="00A02837">
        <w:t xml:space="preserve">Eric W. Deutsch </w:t>
      </w:r>
    </w:p>
    <w:p w14:paraId="655440D6" w14:textId="41EFF5B2" w:rsidR="00C401BB" w:rsidRDefault="00C401BB" w:rsidP="00C401BB">
      <w:pPr>
        <w:widowControl w:val="0"/>
        <w:pBdr>
          <w:top w:val="nil"/>
          <w:left w:val="nil"/>
          <w:bottom w:val="nil"/>
          <w:right w:val="nil"/>
          <w:between w:val="nil"/>
        </w:pBdr>
        <w:spacing w:line="276" w:lineRule="auto"/>
        <w:jc w:val="both"/>
      </w:pPr>
      <w:r w:rsidRPr="00A02837">
        <w:t>Institute for Systems Biology</w:t>
      </w:r>
      <w:r>
        <w:t xml:space="preserve">, USA </w:t>
      </w:r>
    </w:p>
    <w:p w14:paraId="1CBA3BA9" w14:textId="75BF2EF9" w:rsidR="00C401BB" w:rsidRDefault="00DD21CA" w:rsidP="00C401BB">
      <w:hyperlink r:id="rId114" w:history="1">
        <w:r w:rsidR="00DB2FCA" w:rsidRPr="00BF6738">
          <w:rPr>
            <w:rStyle w:val="Lienhypertexte"/>
          </w:rPr>
          <w:t>edeutsch@systemsbiology.org</w:t>
        </w:r>
      </w:hyperlink>
      <w:r w:rsidR="00DB2FCA">
        <w:t xml:space="preserve"> </w:t>
      </w:r>
    </w:p>
    <w:p w14:paraId="6B55EE2E" w14:textId="77777777" w:rsidR="00C401BB" w:rsidRDefault="00C401BB" w:rsidP="00C401BB"/>
    <w:p w14:paraId="2A71ADAF" w14:textId="77777777" w:rsidR="00C401BB" w:rsidRDefault="00C401BB" w:rsidP="00C401BB">
      <w:r w:rsidRPr="002232B7">
        <w:t>Nuno Bandeir</w:t>
      </w:r>
      <w:r>
        <w:t>a</w:t>
      </w:r>
    </w:p>
    <w:p w14:paraId="0E58099F" w14:textId="470A7E4A" w:rsidR="00C401BB" w:rsidRDefault="00C401BB" w:rsidP="00C401BB">
      <w:r w:rsidRPr="002232B7">
        <w:t>University of California San Diego</w:t>
      </w:r>
      <w:r>
        <w:t>, USA</w:t>
      </w:r>
    </w:p>
    <w:p w14:paraId="789BAC74" w14:textId="354ACB96" w:rsidR="00C401BB" w:rsidRDefault="00DD21CA" w:rsidP="00C401BB">
      <w:hyperlink r:id="rId115" w:history="1">
        <w:r w:rsidR="001F2697" w:rsidRPr="00BF6738">
          <w:rPr>
            <w:rStyle w:val="Lienhypertexte"/>
          </w:rPr>
          <w:t>bandeira@ucsd.edu</w:t>
        </w:r>
      </w:hyperlink>
      <w:r w:rsidR="001F2697">
        <w:t xml:space="preserve"> </w:t>
      </w:r>
    </w:p>
    <w:p w14:paraId="5EB87458" w14:textId="77777777" w:rsidR="00C401BB" w:rsidRDefault="00C401BB" w:rsidP="00AB6099"/>
    <w:p w14:paraId="6D6B9F0E" w14:textId="54C1DB17" w:rsidR="002436DD" w:rsidRDefault="002436DD" w:rsidP="00C664A0">
      <w:pPr>
        <w:rPr>
          <w:bCs/>
        </w:rPr>
      </w:pPr>
    </w:p>
    <w:p w14:paraId="0000038C" w14:textId="09746E25" w:rsidR="004D32AB" w:rsidRPr="00051139" w:rsidRDefault="00CA1E15" w:rsidP="00DE043A">
      <w:pPr>
        <w:spacing w:line="276" w:lineRule="auto"/>
      </w:pPr>
      <w:r w:rsidRPr="00DE043A">
        <w:rPr>
          <w:b/>
        </w:rPr>
        <w:t>Contributors</w:t>
      </w:r>
      <w:r w:rsidR="00423C36">
        <w:rPr>
          <w:b/>
        </w:rPr>
        <w:t>.</w:t>
      </w:r>
    </w:p>
    <w:p w14:paraId="5AD5E0E2" w14:textId="77777777" w:rsidR="00171054" w:rsidRDefault="0006301B" w:rsidP="00C664A0">
      <w:r>
        <w:t xml:space="preserve">A full list of contributors can be found here: </w:t>
      </w:r>
      <w:hyperlink r:id="rId116" w:anchor="core-contributors-and-collaborators">
        <w:r w:rsidR="00F13619">
          <w:rPr>
            <w:rStyle w:val="Lienhypertexte"/>
          </w:rPr>
          <w:t>https://github.com/bigbio/proteomics-sample-metadata</w:t>
        </w:r>
        <w:r w:rsidRPr="65FC1B0A">
          <w:rPr>
            <w:rStyle w:val="Lienhypertexte"/>
          </w:rPr>
          <w:t>#core-contributors-and-collaborators</w:t>
        </w:r>
      </w:hyperlink>
      <w:r>
        <w:t xml:space="preserve"> </w:t>
      </w:r>
    </w:p>
    <w:p w14:paraId="7A5B684D" w14:textId="77777777" w:rsidR="00171054" w:rsidRDefault="00171054" w:rsidP="00C664A0">
      <w:pPr>
        <w:rPr>
          <w:b/>
        </w:rPr>
      </w:pPr>
    </w:p>
    <w:p w14:paraId="101A870C" w14:textId="77777777" w:rsidR="00171054" w:rsidRDefault="00171054" w:rsidP="00C664A0">
      <w:pPr>
        <w:rPr>
          <w:b/>
        </w:rPr>
      </w:pPr>
    </w:p>
    <w:p w14:paraId="0DC3C145" w14:textId="3A1A99E8" w:rsidR="00195C76" w:rsidRPr="00051139" w:rsidRDefault="00195C76" w:rsidP="00C664A0"/>
    <w:p w14:paraId="000003AB" w14:textId="691B75AA" w:rsidR="004D32AB" w:rsidRPr="00051139" w:rsidRDefault="00CA1E15" w:rsidP="00C664A0">
      <w:r w:rsidRPr="00A03737">
        <w:rPr>
          <w:b/>
          <w:bCs/>
        </w:rPr>
        <w:t>Glossary</w:t>
      </w:r>
    </w:p>
    <w:p w14:paraId="000003AC" w14:textId="516D8D9B" w:rsidR="004D32AB" w:rsidRPr="00051139" w:rsidRDefault="00D052DF" w:rsidP="00C664A0">
      <w:r>
        <w:t>A</w:t>
      </w:r>
      <w:r w:rsidR="00CA1E15">
        <w:t>ll non-standard terms are already defined in detail in section 3.</w:t>
      </w:r>
    </w:p>
    <w:p w14:paraId="000003AD" w14:textId="77777777" w:rsidR="004D32AB" w:rsidRPr="00051139" w:rsidRDefault="004D32AB" w:rsidP="00C664A0"/>
    <w:p w14:paraId="000003AE" w14:textId="77777777" w:rsidR="004D32AB" w:rsidRPr="00051139" w:rsidRDefault="004D32AB" w:rsidP="00C664A0"/>
    <w:p w14:paraId="000003AF" w14:textId="5A7A6751" w:rsidR="004D32AB" w:rsidRPr="0055386C" w:rsidRDefault="00CA1E15" w:rsidP="000F074D">
      <w:pPr>
        <w:pStyle w:val="Titre1"/>
        <w:rPr>
          <w:rFonts w:eastAsia="Arial"/>
          <w:color w:val="000000"/>
        </w:rPr>
      </w:pPr>
      <w:bookmarkStart w:id="91" w:name="_Toc67562094"/>
      <w:bookmarkStart w:id="92" w:name="_Toc135742266"/>
      <w:r>
        <w:t>References</w:t>
      </w:r>
      <w:bookmarkEnd w:id="91"/>
      <w:r w:rsidR="00423C36">
        <w:t>.</w:t>
      </w:r>
      <w:bookmarkEnd w:id="92"/>
    </w:p>
    <w:p w14:paraId="0B0148D3" w14:textId="77777777" w:rsidR="00FF4CCA" w:rsidRDefault="00FF4CCA" w:rsidP="00C664A0"/>
    <w:p w14:paraId="41707D29" w14:textId="77777777" w:rsidR="00871735" w:rsidRPr="00871735" w:rsidRDefault="00FF4CCA" w:rsidP="00871735">
      <w:pPr>
        <w:pStyle w:val="EndNoteBibliography"/>
        <w:rPr>
          <w:noProof/>
        </w:rPr>
      </w:pPr>
      <w:r>
        <w:fldChar w:fldCharType="begin"/>
      </w:r>
      <w:r>
        <w:instrText xml:space="preserve"> ADDIN EN.REFLIST </w:instrText>
      </w:r>
      <w:r>
        <w:fldChar w:fldCharType="separate"/>
      </w:r>
      <w:r w:rsidR="00871735" w:rsidRPr="00871735">
        <w:rPr>
          <w:noProof/>
        </w:rPr>
        <w:t>[1] Y. Perez-Riverol, S. European Bioinformatics Community for Mass, Toward a Sample Metadata Standard in Public Proteomics Repositories, J Proteome Res 19(10) (2020) 3906-3909.</w:t>
      </w:r>
    </w:p>
    <w:p w14:paraId="62B2D84E" w14:textId="77777777" w:rsidR="00871735" w:rsidRPr="00871735" w:rsidRDefault="00871735" w:rsidP="00871735">
      <w:pPr>
        <w:pStyle w:val="EndNoteBibliography"/>
        <w:rPr>
          <w:noProof/>
        </w:rPr>
      </w:pPr>
      <w:r w:rsidRPr="00871735">
        <w:rPr>
          <w:noProof/>
        </w:rPr>
        <w:t>[2] A. Gonzalez-Beltran, E. Maguire, S.A. Sansone, P. Rocca-Serra, linkedISA: semantic representation of ISA-Tab experimental metadata, BMC Bioinformatics 15 Suppl 14 (2014) S4.</w:t>
      </w:r>
    </w:p>
    <w:p w14:paraId="58590219" w14:textId="77777777" w:rsidR="00871735" w:rsidRPr="00871735" w:rsidRDefault="00871735" w:rsidP="00871735">
      <w:pPr>
        <w:pStyle w:val="EndNoteBibliography"/>
        <w:rPr>
          <w:noProof/>
        </w:rPr>
      </w:pPr>
      <w:r w:rsidRPr="00871735">
        <w:rPr>
          <w:noProof/>
        </w:rPr>
        <w:t>[3]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0FBD45EC" w14:textId="77777777" w:rsidR="00871735" w:rsidRPr="00871735" w:rsidRDefault="00871735" w:rsidP="00871735">
      <w:pPr>
        <w:pStyle w:val="EndNoteBibliography"/>
        <w:rPr>
          <w:noProof/>
        </w:rPr>
      </w:pPr>
      <w:r w:rsidRPr="00871735">
        <w:rPr>
          <w:noProof/>
        </w:rPr>
        <w:t>[4] U. Sarkans, A. Fullgrabe, A. Ali, A. Athar, E. Behrangi, N. Diaz, S. Fexova, N. George, H. Iqbal, S. Kurri, J. Munoz, J. Rada, I. Papatheodorou, A. Brazma, From ArrayExpress to BioStudies, Nucleic Acids Res 49(D1) (2021) D1502-D1506.</w:t>
      </w:r>
    </w:p>
    <w:p w14:paraId="58392F06" w14:textId="77777777" w:rsidR="00871735" w:rsidRPr="00871735" w:rsidRDefault="00871735" w:rsidP="00871735">
      <w:pPr>
        <w:pStyle w:val="EndNoteBibliography"/>
        <w:rPr>
          <w:noProof/>
        </w:rPr>
      </w:pPr>
      <w:r w:rsidRPr="00871735">
        <w:rPr>
          <w:noProof/>
        </w:rPr>
        <w:t xml:space="preserve">[5] A. Fullgrabe, N. George, M. Green, P. Nejad, B. Aronow, S.K. Fexova, C. Fischer, M.A. Freeberg, L. Huerta, N. Morrison, R.H. Scheuermann, D. Taylor, N. Vasilevsky, L. </w:t>
      </w:r>
      <w:r w:rsidRPr="00871735">
        <w:rPr>
          <w:noProof/>
        </w:rPr>
        <w:lastRenderedPageBreak/>
        <w:t>Clarke, N. Gehlenborg, J. Kent, J. Marioni, S. Teichmann, A. Brazma, I. Papatheodorou, Guidelines for reporting single-cell RNA-seq experiments, Nat Biotechnol 38(12) (2020) 1384-1386.</w:t>
      </w:r>
    </w:p>
    <w:p w14:paraId="07CBF0FE" w14:textId="77777777" w:rsidR="00871735" w:rsidRPr="00871735" w:rsidRDefault="00871735" w:rsidP="00871735">
      <w:pPr>
        <w:pStyle w:val="EndNoteBibliography"/>
        <w:rPr>
          <w:noProof/>
        </w:rPr>
      </w:pPr>
      <w:r w:rsidRPr="00871735">
        <w:rPr>
          <w:noProof/>
        </w:rPr>
        <w:t>[6] P. Blainey, M. Krzywinski, N. Altman, Points of significance: replication, Nat Methods 11(9) (2014) 879-80.</w:t>
      </w:r>
    </w:p>
    <w:p w14:paraId="000003B7" w14:textId="24CDD75E" w:rsidR="004D32AB" w:rsidRDefault="00FF4CCA" w:rsidP="00C664A0">
      <w:r>
        <w:fldChar w:fldCharType="end"/>
      </w:r>
    </w:p>
    <w:p w14:paraId="5ADB93FE" w14:textId="77777777" w:rsidR="00535843" w:rsidRDefault="00535843" w:rsidP="00C664A0"/>
    <w:p w14:paraId="6A00B157" w14:textId="77777777" w:rsidR="00535843" w:rsidRPr="00051139" w:rsidRDefault="00535843" w:rsidP="00535843">
      <w:r w:rsidRPr="00DE043A">
        <w:rPr>
          <w:b/>
        </w:rPr>
        <w:t>Intellectual Property Statement</w:t>
      </w:r>
    </w:p>
    <w:p w14:paraId="37A0474C" w14:textId="77777777" w:rsidR="00535843" w:rsidRPr="00051139" w:rsidRDefault="00535843" w:rsidP="00535843">
      <w:pPr>
        <w:jc w:val="both"/>
      </w:pPr>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ADC0FA5" w14:textId="77777777" w:rsidR="00535843" w:rsidRPr="00051139" w:rsidRDefault="00535843" w:rsidP="00535843"/>
    <w:p w14:paraId="0750E90A" w14:textId="77777777" w:rsidR="00535843" w:rsidRPr="00051139" w:rsidRDefault="00535843" w:rsidP="00535843">
      <w:pPr>
        <w:jc w:val="both"/>
      </w:pPr>
      <w:r w:rsidRPr="00051139">
        <w:t xml:space="preserve">The PSI invites any interested party to bring to its attention any copyrights, patents or patent applications, or other proprietary rights which may cover technology that may be required to practice this recommendation. Please address the information to the PSI Chair (see </w:t>
      </w:r>
      <w:r>
        <w:t>contact</w:t>
      </w:r>
      <w:r w:rsidRPr="00051139">
        <w:t xml:space="preserve"> information at </w:t>
      </w:r>
      <w:r>
        <w:t xml:space="preserve">the </w:t>
      </w:r>
      <w:r w:rsidRPr="00051139">
        <w:t>PSI website).</w:t>
      </w:r>
    </w:p>
    <w:p w14:paraId="4608CBAC" w14:textId="77777777" w:rsidR="00535843" w:rsidRPr="00051139" w:rsidRDefault="00535843" w:rsidP="00535843"/>
    <w:p w14:paraId="5A7A514F" w14:textId="77777777" w:rsidR="00535843" w:rsidRPr="00051139" w:rsidRDefault="00535843" w:rsidP="00535843"/>
    <w:p w14:paraId="218E3D03" w14:textId="77777777" w:rsidR="00535843" w:rsidRPr="00051139" w:rsidRDefault="00535843" w:rsidP="00535843">
      <w:r w:rsidRPr="00DE043A">
        <w:rPr>
          <w:b/>
        </w:rPr>
        <w:t>Copyright Notice</w:t>
      </w:r>
    </w:p>
    <w:p w14:paraId="68C7527C" w14:textId="77777777" w:rsidR="00535843" w:rsidRPr="00051139" w:rsidRDefault="00535843" w:rsidP="00535843">
      <w:r w:rsidRPr="00051139">
        <w:t>Copyright (C) Proteomics Standards Initiative (</w:t>
      </w:r>
      <w:r>
        <w:t>2023</w:t>
      </w:r>
      <w:r w:rsidRPr="00051139">
        <w:t>). All Rights Reserved.</w:t>
      </w:r>
    </w:p>
    <w:p w14:paraId="41B45A4E" w14:textId="77777777" w:rsidR="00535843" w:rsidRPr="00051139" w:rsidRDefault="00535843" w:rsidP="00535843"/>
    <w:p w14:paraId="3EF93475" w14:textId="77777777" w:rsidR="00535843" w:rsidRPr="00051139" w:rsidRDefault="00535843" w:rsidP="00535843">
      <w:pPr>
        <w:jc w:val="both"/>
      </w:pPr>
      <w:r w:rsidRPr="00051139">
        <w:t>This document and translations of it may be copied and furnished to others, and derivative works that comment on or otherwise explain it or assist in its implementation may be prepared, copied, published</w:t>
      </w:r>
      <w:r>
        <w:t>,</w:t>
      </w:r>
      <w:r w:rsidRPr="00051139">
        <w:t xml:space="preserve"> and distributed, in whole or in part, without </w:t>
      </w:r>
      <w:r>
        <w:t xml:space="preserve">the </w:t>
      </w:r>
      <w:r w:rsidRPr="00051139">
        <w:t>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795E4956" w14:textId="77777777" w:rsidR="00535843" w:rsidRPr="00051139" w:rsidRDefault="00535843" w:rsidP="00535843"/>
    <w:p w14:paraId="31306A78" w14:textId="77777777" w:rsidR="00535843" w:rsidRPr="00051139" w:rsidRDefault="00535843" w:rsidP="00535843">
      <w:pPr>
        <w:jc w:val="both"/>
      </w:pPr>
      <w:r w:rsidRPr="00051139">
        <w:t>The limited permissions granted above are perpetual and will not be revoked by the PSI or its successors or assigns.</w:t>
      </w:r>
    </w:p>
    <w:p w14:paraId="29714BBF" w14:textId="77777777" w:rsidR="00535843" w:rsidRPr="00051139" w:rsidRDefault="00535843" w:rsidP="00535843">
      <w:pPr>
        <w:jc w:val="both"/>
      </w:pPr>
    </w:p>
    <w:p w14:paraId="7A73A32B" w14:textId="77777777" w:rsidR="00535843" w:rsidRPr="00051139" w:rsidRDefault="00535843" w:rsidP="00535843">
      <w:pPr>
        <w:jc w:val="both"/>
      </w:pPr>
      <w:r w:rsidRPr="00051139">
        <w:t xml:space="preserve">This document and the information contained herein is provided on an "AS IS" basis and THE PROTEOMICS STANDARDS INITIATIVE DISCLAIMS ALL WARRANTIES, EXPRESS OR IMPLIED, INCLUDING BUT NOT LIMITED TO ANY WARRANTY THAT THE USE OF THE INFORMATION HEREIN WILL NOT INFRINGE ANY </w:t>
      </w:r>
      <w:r w:rsidRPr="00051139">
        <w:lastRenderedPageBreak/>
        <w:t>RIGHTS OR ANY IMPLIED WARRANTIES OF MERCHANTABILITY OR FITNESS FOR A PARTICULAR PURPOSE."</w:t>
      </w:r>
    </w:p>
    <w:p w14:paraId="41479F15" w14:textId="77777777" w:rsidR="00535843" w:rsidRPr="00051139" w:rsidRDefault="00535843" w:rsidP="00535843">
      <w:pPr>
        <w:jc w:val="both"/>
      </w:pPr>
    </w:p>
    <w:p w14:paraId="73AEC935" w14:textId="77777777" w:rsidR="00535843" w:rsidRDefault="00535843" w:rsidP="00535843"/>
    <w:p w14:paraId="2A6E7163" w14:textId="3E56B5F8" w:rsidR="00535843" w:rsidRPr="00051139" w:rsidRDefault="00535843" w:rsidP="00C664A0"/>
    <w:sectPr w:rsidR="00535843" w:rsidRPr="00051139" w:rsidSect="00CA66D8">
      <w:headerReference w:type="even" r:id="rId117"/>
      <w:headerReference w:type="default" r:id="rId118"/>
      <w:footerReference w:type="even" r:id="rId119"/>
      <w:footerReference w:type="default" r:id="rId120"/>
      <w:headerReference w:type="first" r:id="rId121"/>
      <w:footerReference w:type="first" r:id="rId122"/>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85F9A" w16cex:dateUtc="2023-05-24T09:04:00Z"/>
  <w16cex:commentExtensible w16cex:durableId="28185F8E" w16cex:dateUtc="2023-05-24T09:03:00Z"/>
  <w16cex:commentExtensible w16cex:durableId="28185F2A" w16cex:dateUtc="2023-05-24T09:02:00Z"/>
  <w16cex:commentExtensible w16cex:durableId="28185F73" w16cex:dateUtc="2023-05-24T09:03:00Z"/>
  <w16cex:commentExtensible w16cex:durableId="28186049" w16cex:dateUtc="2023-05-24T09: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55C5D" w14:textId="77777777" w:rsidR="00DD21CA" w:rsidRDefault="00DD21CA">
      <w:r>
        <w:separator/>
      </w:r>
    </w:p>
  </w:endnote>
  <w:endnote w:type="continuationSeparator" w:id="0">
    <w:p w14:paraId="21A2C232" w14:textId="77777777" w:rsidR="00DD21CA" w:rsidRDefault="00DD21CA">
      <w:r>
        <w:continuationSeparator/>
      </w:r>
    </w:p>
  </w:endnote>
  <w:endnote w:type="continuationNotice" w:id="1">
    <w:p w14:paraId="41CDF85A" w14:textId="77777777" w:rsidR="00DD21CA" w:rsidRDefault="00DD21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mbria"/>
    <w:charset w:val="00"/>
    <w:family w:val="auto"/>
    <w:pitch w:val="default"/>
  </w:font>
  <w:font w:name="Helvetica">
    <w:panose1 w:val="020B0604020202020204"/>
    <w:charset w:val="00"/>
    <w:family w:val="swiss"/>
    <w:pitch w:val="variable"/>
    <w:sig w:usb0="E0002EFF" w:usb1="C000785B" w:usb2="00000009" w:usb3="00000000" w:csb0="000001FF" w:csb1="00000000"/>
  </w:font>
  <w:font w:name="Comic Sans MS">
    <w:altName w:val="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B" w14:textId="77777777" w:rsidR="00FC19F3" w:rsidRDefault="00FC19F3">
    <w:pPr>
      <w:pBdr>
        <w:top w:val="nil"/>
        <w:left w:val="nil"/>
        <w:bottom w:val="nil"/>
        <w:right w:val="nil"/>
        <w:between w:val="nil"/>
      </w:pBdr>
      <w:tabs>
        <w:tab w:val="center" w:pos="4320"/>
        <w:tab w:val="right" w:pos="8640"/>
      </w:tabs>
      <w:jc w:val="center"/>
      <w:rPr>
        <w:color w:val="000000"/>
      </w:rPr>
    </w:pPr>
  </w:p>
  <w:p w14:paraId="000003CC" w14:textId="77777777" w:rsidR="00FC19F3" w:rsidRPr="00157B27" w:rsidRDefault="00FC19F3" w:rsidP="00157B27">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D" w14:textId="58FC3B9C" w:rsidR="00FC19F3" w:rsidRDefault="00FC19F3">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9</w:t>
    </w:r>
    <w:r>
      <w:rPr>
        <w:color w:val="000000"/>
      </w:rPr>
      <w:fldChar w:fldCharType="end"/>
    </w:r>
  </w:p>
  <w:p w14:paraId="000003CE" w14:textId="1059857A" w:rsidR="00FC19F3" w:rsidRDefault="00FC19F3">
    <w:pPr>
      <w:pBdr>
        <w:top w:val="nil"/>
        <w:left w:val="nil"/>
        <w:bottom w:val="nil"/>
        <w:right w:val="nil"/>
        <w:between w:val="nil"/>
      </w:pBdr>
      <w:tabs>
        <w:tab w:val="center" w:pos="4320"/>
        <w:tab w:val="right" w:pos="8640"/>
      </w:tabs>
      <w:rPr>
        <w:color w:val="000000"/>
      </w:rPr>
    </w:pPr>
    <w:r w:rsidRPr="00DE043A">
      <w:t>https://github.com/bigbio/proteomics-sample-metadata</w:t>
    </w:r>
    <w:r>
      <w:rPr>
        <w:color w:val="000000"/>
      </w:rPr>
      <w:tab/>
    </w:r>
    <w:r>
      <w:rPr>
        <w:color w:val="000000"/>
      </w:rPr>
      <w:tab/>
    </w:r>
  </w:p>
  <w:p w14:paraId="000003CF" w14:textId="77777777" w:rsidR="00FC19F3" w:rsidRDefault="00FC19F3">
    <w:pPr>
      <w:widowControl w:val="0"/>
      <w:pBdr>
        <w:top w:val="nil"/>
        <w:left w:val="nil"/>
        <w:bottom w:val="nil"/>
        <w:right w:val="nil"/>
        <w:between w:val="nil"/>
      </w:pBdr>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D00E7" w14:textId="77777777" w:rsidR="0039747B" w:rsidRDefault="003974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5DF3B" w14:textId="77777777" w:rsidR="00DD21CA" w:rsidRDefault="00DD21CA">
      <w:r>
        <w:separator/>
      </w:r>
    </w:p>
  </w:footnote>
  <w:footnote w:type="continuationSeparator" w:id="0">
    <w:p w14:paraId="541BA261" w14:textId="77777777" w:rsidR="00DD21CA" w:rsidRDefault="00DD21CA">
      <w:r>
        <w:continuationSeparator/>
      </w:r>
    </w:p>
  </w:footnote>
  <w:footnote w:type="continuationNotice" w:id="1">
    <w:p w14:paraId="5215448B" w14:textId="77777777" w:rsidR="00DD21CA" w:rsidRDefault="00DD21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B7ADD" w14:textId="77777777" w:rsidR="0039747B" w:rsidRDefault="0039747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9" w14:textId="61378A39" w:rsidR="00FC19F3" w:rsidRDefault="00FC19F3">
    <w:pPr>
      <w:pBdr>
        <w:top w:val="nil"/>
        <w:left w:val="nil"/>
        <w:bottom w:val="nil"/>
        <w:right w:val="nil"/>
        <w:between w:val="nil"/>
      </w:pBdr>
      <w:tabs>
        <w:tab w:val="center" w:pos="4320"/>
        <w:tab w:val="right" w:pos="8640"/>
      </w:tabs>
      <w:rPr>
        <w:color w:val="000000"/>
      </w:rPr>
    </w:pPr>
    <w:r>
      <w:rPr>
        <w:color w:val="000000"/>
      </w:rPr>
      <w:t>SDRF-Proteomics (</w:t>
    </w:r>
    <w:r w:rsidRPr="000A0302">
      <w:rPr>
        <w:color w:val="000000"/>
      </w:rPr>
      <w:t>Sample and Data Relationship Format</w:t>
    </w:r>
    <w:r>
      <w:rPr>
        <w:color w:val="000000"/>
      </w:rPr>
      <w:t>)</w:t>
    </w:r>
    <w:r>
      <w:rPr>
        <w:color w:val="000000"/>
      </w:rPr>
      <w:tab/>
    </w:r>
    <w:r w:rsidR="0039747B">
      <w:rPr>
        <w:color w:val="000000"/>
      </w:rPr>
      <w:t>May 23</w:t>
    </w:r>
    <w:r>
      <w:rPr>
        <w:color w:val="000000"/>
      </w:rPr>
      <w:t>, 2023</w:t>
    </w:r>
  </w:p>
  <w:p w14:paraId="000003CA" w14:textId="77777777" w:rsidR="00FC19F3" w:rsidRDefault="00FC19F3">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B8" w14:textId="77777777" w:rsidR="00FC19F3" w:rsidRDefault="00FC19F3">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FC19F3" w:rsidRDefault="00FC19F3">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FC19F3" w:rsidRDefault="00FC19F3">
    <w:pPr>
      <w:tabs>
        <w:tab w:val="right" w:pos="8640"/>
        <w:tab w:val="right" w:pos="10440"/>
      </w:tabs>
      <w:rPr>
        <w:rFonts w:ascii="Arial" w:eastAsia="Arial" w:hAnsi="Arial" w:cs="Arial"/>
      </w:rPr>
    </w:pPr>
    <w:r>
      <w:rPr>
        <w:rFonts w:ascii="Arial" w:eastAsia="Arial" w:hAnsi="Arial" w:cs="Arial"/>
      </w:rPr>
      <w:t>Status: DRAFT</w:t>
    </w:r>
  </w:p>
  <w:p w14:paraId="000003BB" w14:textId="77777777" w:rsidR="00FC19F3" w:rsidRDefault="00FC19F3">
    <w:pPr>
      <w:tabs>
        <w:tab w:val="right" w:pos="8640"/>
        <w:tab w:val="right" w:pos="10440"/>
      </w:tabs>
      <w:rPr>
        <w:rFonts w:ascii="Arial" w:eastAsia="Arial" w:hAnsi="Arial" w:cs="Arial"/>
      </w:rPr>
    </w:pPr>
  </w:p>
  <w:p w14:paraId="000003BC"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proofErr w:type="spellStart"/>
    <w:r>
      <w:rPr>
        <w:rFonts w:ascii="Arial Narrow" w:eastAsia="Arial Narrow" w:hAnsi="Arial Narrow" w:cs="Arial Narrow"/>
      </w:rPr>
      <w:t>Yasset</w:t>
    </w:r>
    <w:proofErr w:type="spellEnd"/>
    <w:r>
      <w:rPr>
        <w:rFonts w:ascii="Arial Narrow" w:eastAsia="Arial Narrow" w:hAnsi="Arial Narrow" w:cs="Arial Narrow"/>
      </w:rPr>
      <w:t xml:space="preserve"> Perez-</w:t>
    </w:r>
    <w:proofErr w:type="spellStart"/>
    <w:r>
      <w:rPr>
        <w:rFonts w:ascii="Arial Narrow" w:eastAsia="Arial Narrow" w:hAnsi="Arial Narrow" w:cs="Arial Narrow"/>
      </w:rPr>
      <w:t>Riverol</w:t>
    </w:r>
    <w:proofErr w:type="spellEnd"/>
    <w:r>
      <w:rPr>
        <w:rFonts w:ascii="Arial Narrow" w:eastAsia="Arial Narrow" w:hAnsi="Arial Narrow" w:cs="Arial Narrow"/>
      </w:rPr>
      <w:t>, EMBL-EBI</w:t>
    </w:r>
  </w:p>
  <w:p w14:paraId="000003C1"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FC19F3" w:rsidRDefault="00FC19F3">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FC19F3" w:rsidRDefault="00FC19F3">
    <w:pPr>
      <w:tabs>
        <w:tab w:val="left" w:pos="7328"/>
      </w:tabs>
      <w:rPr>
        <w:rFonts w:ascii="Arial Narrow" w:eastAsia="Arial Narrow" w:hAnsi="Arial Narrow" w:cs="Arial Narrow"/>
      </w:rPr>
    </w:pPr>
  </w:p>
  <w:p w14:paraId="000003C8" w14:textId="77777777" w:rsidR="00FC19F3" w:rsidRPr="00157B27" w:rsidRDefault="00FC19F3" w:rsidP="00157B27">
    <w:pPr>
      <w:pBdr>
        <w:top w:val="nil"/>
        <w:left w:val="nil"/>
        <w:bottom w:val="nil"/>
        <w:right w:val="nil"/>
        <w:between w:val="nil"/>
      </w:pBdr>
      <w:tabs>
        <w:tab w:val="left" w:pos="7025"/>
      </w:tabs>
      <w:jc w:val="right"/>
      <w:rPr>
        <w:rFonts w:ascii="Arial Narrow" w:eastAsia="Arial Narrow" w:hAnsi="Arial Narrow"/>
        <w:color w:val="000000"/>
      </w:rPr>
    </w:pPr>
    <w:r>
      <w:rPr>
        <w:rFonts w:ascii="Arial Narrow" w:eastAsia="Arial Narrow" w:hAnsi="Arial Narrow" w:cs="Arial Narrow"/>
        <w:color w:val="000000"/>
      </w:rPr>
      <w:t>March 9, 2020</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95868"/>
    <w:multiLevelType w:val="hybridMultilevel"/>
    <w:tmpl w:val="B3EE4A1C"/>
    <w:lvl w:ilvl="0" w:tplc="E9C24664">
      <w:start w:val="1"/>
      <w:numFmt w:val="bullet"/>
      <w:pStyle w:val="Listepuces"/>
      <w:lvlText w:val="●"/>
      <w:lvlJc w:val="left"/>
      <w:pPr>
        <w:ind w:left="720" w:hanging="360"/>
      </w:pPr>
      <w:rPr>
        <w:u w:val="none"/>
      </w:rPr>
    </w:lvl>
    <w:lvl w:ilvl="1" w:tplc="EA58E1B4">
      <w:start w:val="1"/>
      <w:numFmt w:val="bullet"/>
      <w:lvlText w:val="○"/>
      <w:lvlJc w:val="left"/>
      <w:pPr>
        <w:ind w:left="1440" w:hanging="360"/>
      </w:pPr>
      <w:rPr>
        <w:u w:val="none"/>
      </w:rPr>
    </w:lvl>
    <w:lvl w:ilvl="2" w:tplc="5E683740">
      <w:start w:val="1"/>
      <w:numFmt w:val="bullet"/>
      <w:lvlText w:val="■"/>
      <w:lvlJc w:val="left"/>
      <w:pPr>
        <w:ind w:left="2160" w:hanging="360"/>
      </w:pPr>
      <w:rPr>
        <w:u w:val="none"/>
      </w:rPr>
    </w:lvl>
    <w:lvl w:ilvl="3" w:tplc="E0828118">
      <w:start w:val="1"/>
      <w:numFmt w:val="bullet"/>
      <w:lvlText w:val="●"/>
      <w:lvlJc w:val="left"/>
      <w:pPr>
        <w:ind w:left="2880" w:hanging="360"/>
      </w:pPr>
      <w:rPr>
        <w:u w:val="none"/>
      </w:rPr>
    </w:lvl>
    <w:lvl w:ilvl="4" w:tplc="1AC2CFF0">
      <w:start w:val="1"/>
      <w:numFmt w:val="bullet"/>
      <w:lvlText w:val="○"/>
      <w:lvlJc w:val="left"/>
      <w:pPr>
        <w:ind w:left="3600" w:hanging="360"/>
      </w:pPr>
      <w:rPr>
        <w:u w:val="none"/>
      </w:rPr>
    </w:lvl>
    <w:lvl w:ilvl="5" w:tplc="E6722DCE">
      <w:start w:val="1"/>
      <w:numFmt w:val="bullet"/>
      <w:lvlText w:val="■"/>
      <w:lvlJc w:val="left"/>
      <w:pPr>
        <w:ind w:left="4320" w:hanging="360"/>
      </w:pPr>
      <w:rPr>
        <w:u w:val="none"/>
      </w:rPr>
    </w:lvl>
    <w:lvl w:ilvl="6" w:tplc="8E8C2632">
      <w:start w:val="1"/>
      <w:numFmt w:val="bullet"/>
      <w:lvlText w:val="●"/>
      <w:lvlJc w:val="left"/>
      <w:pPr>
        <w:ind w:left="5040" w:hanging="360"/>
      </w:pPr>
      <w:rPr>
        <w:u w:val="none"/>
      </w:rPr>
    </w:lvl>
    <w:lvl w:ilvl="7" w:tplc="8F007B10">
      <w:start w:val="1"/>
      <w:numFmt w:val="bullet"/>
      <w:lvlText w:val="○"/>
      <w:lvlJc w:val="left"/>
      <w:pPr>
        <w:ind w:left="5760" w:hanging="360"/>
      </w:pPr>
      <w:rPr>
        <w:u w:val="none"/>
      </w:rPr>
    </w:lvl>
    <w:lvl w:ilvl="8" w:tplc="A2E01BA0">
      <w:start w:val="1"/>
      <w:numFmt w:val="bullet"/>
      <w:lvlText w:val="■"/>
      <w:lvlJc w:val="left"/>
      <w:pPr>
        <w:ind w:left="6480" w:hanging="360"/>
      </w:pPr>
      <w:rPr>
        <w:u w:val="none"/>
      </w:rPr>
    </w:lvl>
  </w:abstractNum>
  <w:abstractNum w:abstractNumId="1" w15:restartNumberingAfterBreak="0">
    <w:nsid w:val="0B2E148D"/>
    <w:multiLevelType w:val="hybridMultilevel"/>
    <w:tmpl w:val="111EEC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163EAA"/>
    <w:multiLevelType w:val="hybridMultilevel"/>
    <w:tmpl w:val="973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040A15"/>
    <w:multiLevelType w:val="hybridMultilevel"/>
    <w:tmpl w:val="D3F6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D36FE7"/>
    <w:multiLevelType w:val="multilevel"/>
    <w:tmpl w:val="63922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17D75AB"/>
    <w:multiLevelType w:val="multilevel"/>
    <w:tmpl w:val="A2CAC5D4"/>
    <w:lvl w:ilvl="0">
      <w:start w:val="1"/>
      <w:numFmt w:val="decimal"/>
      <w:pStyle w:val="Titre1"/>
      <w:lvlText w:val="%1."/>
      <w:lvlJc w:val="left"/>
      <w:pPr>
        <w:ind w:left="3054" w:hanging="360"/>
      </w:pPr>
      <w:rPr>
        <w:b/>
        <w:bCs/>
        <w:sz w:val="24"/>
        <w:szCs w:val="24"/>
      </w:rPr>
    </w:lvl>
    <w:lvl w:ilvl="1">
      <w:start w:val="4"/>
      <w:numFmt w:val="decimal"/>
      <w:lvlText w:val="%2."/>
      <w:lvlJc w:val="left"/>
      <w:pPr>
        <w:ind w:left="360" w:hanging="360"/>
      </w:pPr>
      <w:rPr>
        <w:b/>
        <w:sz w:val="24"/>
        <w:szCs w:val="24"/>
      </w:rPr>
    </w:lvl>
    <w:lvl w:ilvl="2">
      <w:start w:val="5"/>
      <w:numFmt w:val="decimal"/>
      <w:lvlText w:val="%3."/>
      <w:lvlJc w:val="left"/>
      <w:pPr>
        <w:ind w:left="360" w:hanging="360"/>
      </w:pPr>
      <w:rPr>
        <w:b/>
        <w:bCs/>
        <w:color w:val="auto"/>
      </w:rPr>
    </w:lvl>
    <w:lvl w:ilvl="3">
      <w:start w:val="1"/>
      <w:numFmt w:val="decimal"/>
      <w:pStyle w:val="Titre4"/>
      <w:lvlText w:val="%1.%2.%3.%4"/>
      <w:lvlJc w:val="left"/>
      <w:pPr>
        <w:ind w:left="864" w:hanging="864"/>
      </w:pPr>
      <w:rPr>
        <w:b/>
        <w:bCs/>
      </w:r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29833C4B"/>
    <w:multiLevelType w:val="hybridMultilevel"/>
    <w:tmpl w:val="71D6B39A"/>
    <w:lvl w:ilvl="0" w:tplc="8D403916">
      <w:start w:val="1"/>
      <w:numFmt w:val="bullet"/>
      <w:pStyle w:val="Listepuces5"/>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E44A89"/>
    <w:multiLevelType w:val="hybridMultilevel"/>
    <w:tmpl w:val="5576F4D8"/>
    <w:lvl w:ilvl="0" w:tplc="3CD2BD8E">
      <w:start w:val="2"/>
      <w:numFmt w:val="bullet"/>
      <w:pStyle w:val="Listepuces4"/>
      <w:lvlText w:val="-"/>
      <w:lvlJc w:val="left"/>
      <w:pPr>
        <w:ind w:left="720" w:hanging="360"/>
      </w:pPr>
      <w:rPr>
        <w:rFonts w:ascii="Times New Roman" w:eastAsia="Times New Roman" w:hAnsi="Times New Roman" w:cs="Times New Roman"/>
      </w:rPr>
    </w:lvl>
    <w:lvl w:ilvl="1" w:tplc="9E243E16">
      <w:start w:val="2"/>
      <w:numFmt w:val="bullet"/>
      <w:lvlText w:val="-"/>
      <w:lvlJc w:val="left"/>
      <w:pPr>
        <w:ind w:left="1440" w:hanging="360"/>
      </w:pPr>
      <w:rPr>
        <w:rFonts w:ascii="Times New Roman" w:eastAsia="Times New Roman" w:hAnsi="Times New Roman" w:cs="Times New Roman"/>
      </w:rPr>
    </w:lvl>
    <w:lvl w:ilvl="2" w:tplc="39E8DFEC">
      <w:start w:val="1"/>
      <w:numFmt w:val="bullet"/>
      <w:lvlText w:val="▪"/>
      <w:lvlJc w:val="left"/>
      <w:pPr>
        <w:ind w:left="2160" w:hanging="360"/>
      </w:pPr>
      <w:rPr>
        <w:rFonts w:ascii="Noto Sans Symbols" w:eastAsia="Noto Sans Symbols" w:hAnsi="Noto Sans Symbols" w:cs="Noto Sans Symbols"/>
      </w:rPr>
    </w:lvl>
    <w:lvl w:ilvl="3" w:tplc="F2DEE5E6">
      <w:start w:val="1"/>
      <w:numFmt w:val="bullet"/>
      <w:lvlText w:val="●"/>
      <w:lvlJc w:val="left"/>
      <w:pPr>
        <w:ind w:left="2880" w:hanging="360"/>
      </w:pPr>
      <w:rPr>
        <w:rFonts w:ascii="Noto Sans Symbols" w:eastAsia="Noto Sans Symbols" w:hAnsi="Noto Sans Symbols" w:cs="Noto Sans Symbols"/>
      </w:rPr>
    </w:lvl>
    <w:lvl w:ilvl="4" w:tplc="6D2C8BCC">
      <w:start w:val="1"/>
      <w:numFmt w:val="bullet"/>
      <w:lvlText w:val="o"/>
      <w:lvlJc w:val="left"/>
      <w:pPr>
        <w:ind w:left="3600" w:hanging="360"/>
      </w:pPr>
      <w:rPr>
        <w:rFonts w:ascii="Courier New" w:eastAsia="Courier New" w:hAnsi="Courier New" w:cs="Courier New"/>
      </w:rPr>
    </w:lvl>
    <w:lvl w:ilvl="5" w:tplc="A1C8284C">
      <w:start w:val="1"/>
      <w:numFmt w:val="bullet"/>
      <w:lvlText w:val="▪"/>
      <w:lvlJc w:val="left"/>
      <w:pPr>
        <w:ind w:left="4320" w:hanging="360"/>
      </w:pPr>
      <w:rPr>
        <w:rFonts w:ascii="Noto Sans Symbols" w:eastAsia="Noto Sans Symbols" w:hAnsi="Noto Sans Symbols" w:cs="Noto Sans Symbols"/>
      </w:rPr>
    </w:lvl>
    <w:lvl w:ilvl="6" w:tplc="45F66DCE">
      <w:start w:val="1"/>
      <w:numFmt w:val="bullet"/>
      <w:lvlText w:val="●"/>
      <w:lvlJc w:val="left"/>
      <w:pPr>
        <w:ind w:left="5040" w:hanging="360"/>
      </w:pPr>
      <w:rPr>
        <w:rFonts w:ascii="Noto Sans Symbols" w:eastAsia="Noto Sans Symbols" w:hAnsi="Noto Sans Symbols" w:cs="Noto Sans Symbols"/>
      </w:rPr>
    </w:lvl>
    <w:lvl w:ilvl="7" w:tplc="0B842A4C">
      <w:start w:val="1"/>
      <w:numFmt w:val="bullet"/>
      <w:lvlText w:val="o"/>
      <w:lvlJc w:val="left"/>
      <w:pPr>
        <w:ind w:left="5760" w:hanging="360"/>
      </w:pPr>
      <w:rPr>
        <w:rFonts w:ascii="Courier New" w:eastAsia="Courier New" w:hAnsi="Courier New" w:cs="Courier New"/>
      </w:rPr>
    </w:lvl>
    <w:lvl w:ilvl="8" w:tplc="EEBEA736">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B8E0FCE"/>
    <w:multiLevelType w:val="hybridMultilevel"/>
    <w:tmpl w:val="F76EF420"/>
    <w:lvl w:ilvl="0" w:tplc="7696E5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224FBD"/>
    <w:multiLevelType w:val="hybridMultilevel"/>
    <w:tmpl w:val="1C74F72A"/>
    <w:lvl w:ilvl="0" w:tplc="9A9E1EC2">
      <w:start w:val="1"/>
      <w:numFmt w:val="decimal"/>
      <w:lvlText w:val="%1."/>
      <w:lvlJc w:val="left"/>
      <w:pPr>
        <w:ind w:left="644"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0F3539"/>
    <w:multiLevelType w:val="hybridMultilevel"/>
    <w:tmpl w:val="F20406DE"/>
    <w:lvl w:ilvl="0" w:tplc="D71A84D6">
      <w:start w:val="1"/>
      <w:numFmt w:val="bullet"/>
      <w:pStyle w:val="Listepuces2"/>
      <w:lvlText w:val="●"/>
      <w:lvlJc w:val="left"/>
      <w:pPr>
        <w:ind w:left="720" w:hanging="360"/>
      </w:pPr>
      <w:rPr>
        <w:u w:val="none"/>
      </w:rPr>
    </w:lvl>
    <w:lvl w:ilvl="1" w:tplc="70F027AE">
      <w:start w:val="1"/>
      <w:numFmt w:val="bullet"/>
      <w:lvlText w:val="○"/>
      <w:lvlJc w:val="left"/>
      <w:pPr>
        <w:ind w:left="1440" w:hanging="360"/>
      </w:pPr>
      <w:rPr>
        <w:u w:val="none"/>
      </w:rPr>
    </w:lvl>
    <w:lvl w:ilvl="2" w:tplc="8D429FBC">
      <w:start w:val="1"/>
      <w:numFmt w:val="bullet"/>
      <w:lvlText w:val="■"/>
      <w:lvlJc w:val="left"/>
      <w:pPr>
        <w:ind w:left="2160" w:hanging="360"/>
      </w:pPr>
      <w:rPr>
        <w:u w:val="none"/>
      </w:rPr>
    </w:lvl>
    <w:lvl w:ilvl="3" w:tplc="61A6735A">
      <w:start w:val="1"/>
      <w:numFmt w:val="bullet"/>
      <w:lvlText w:val="●"/>
      <w:lvlJc w:val="left"/>
      <w:pPr>
        <w:ind w:left="2880" w:hanging="360"/>
      </w:pPr>
      <w:rPr>
        <w:u w:val="none"/>
      </w:rPr>
    </w:lvl>
    <w:lvl w:ilvl="4" w:tplc="B4BC1844">
      <w:start w:val="1"/>
      <w:numFmt w:val="bullet"/>
      <w:lvlText w:val="○"/>
      <w:lvlJc w:val="left"/>
      <w:pPr>
        <w:ind w:left="3600" w:hanging="360"/>
      </w:pPr>
      <w:rPr>
        <w:u w:val="none"/>
      </w:rPr>
    </w:lvl>
    <w:lvl w:ilvl="5" w:tplc="3A9E14BE">
      <w:start w:val="1"/>
      <w:numFmt w:val="bullet"/>
      <w:lvlText w:val="■"/>
      <w:lvlJc w:val="left"/>
      <w:pPr>
        <w:ind w:left="4320" w:hanging="360"/>
      </w:pPr>
      <w:rPr>
        <w:u w:val="none"/>
      </w:rPr>
    </w:lvl>
    <w:lvl w:ilvl="6" w:tplc="227065B2">
      <w:start w:val="1"/>
      <w:numFmt w:val="bullet"/>
      <w:lvlText w:val="●"/>
      <w:lvlJc w:val="left"/>
      <w:pPr>
        <w:ind w:left="5040" w:hanging="360"/>
      </w:pPr>
      <w:rPr>
        <w:u w:val="none"/>
      </w:rPr>
    </w:lvl>
    <w:lvl w:ilvl="7" w:tplc="C91022EA">
      <w:start w:val="1"/>
      <w:numFmt w:val="bullet"/>
      <w:lvlText w:val="○"/>
      <w:lvlJc w:val="left"/>
      <w:pPr>
        <w:ind w:left="5760" w:hanging="360"/>
      </w:pPr>
      <w:rPr>
        <w:u w:val="none"/>
      </w:rPr>
    </w:lvl>
    <w:lvl w:ilvl="8" w:tplc="D6AE64F4">
      <w:start w:val="1"/>
      <w:numFmt w:val="bullet"/>
      <w:lvlText w:val="■"/>
      <w:lvlJc w:val="left"/>
      <w:pPr>
        <w:ind w:left="6480" w:hanging="360"/>
      </w:pPr>
      <w:rPr>
        <w:u w:val="none"/>
      </w:rPr>
    </w:lvl>
  </w:abstractNum>
  <w:abstractNum w:abstractNumId="11" w15:restartNumberingAfterBreak="0">
    <w:nsid w:val="488F50FC"/>
    <w:multiLevelType w:val="hybridMultilevel"/>
    <w:tmpl w:val="32D2F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704B80"/>
    <w:multiLevelType w:val="hybridMultilevel"/>
    <w:tmpl w:val="5F687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DD065E"/>
    <w:multiLevelType w:val="hybridMultilevel"/>
    <w:tmpl w:val="F34C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084C10"/>
    <w:multiLevelType w:val="hybridMultilevel"/>
    <w:tmpl w:val="1472AF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F2628F"/>
    <w:multiLevelType w:val="hybridMultilevel"/>
    <w:tmpl w:val="FFFFFFFF"/>
    <w:lvl w:ilvl="0" w:tplc="8D989230">
      <w:start w:val="1"/>
      <w:numFmt w:val="bullet"/>
      <w:lvlText w:val="-"/>
      <w:lvlJc w:val="left"/>
      <w:pPr>
        <w:ind w:left="720" w:hanging="360"/>
      </w:pPr>
      <w:rPr>
        <w:rFonts w:ascii="Calibri" w:hAnsi="Calibri" w:hint="default"/>
      </w:rPr>
    </w:lvl>
    <w:lvl w:ilvl="1" w:tplc="AD0068F4">
      <w:start w:val="1"/>
      <w:numFmt w:val="bullet"/>
      <w:lvlText w:val="o"/>
      <w:lvlJc w:val="left"/>
      <w:pPr>
        <w:ind w:left="1440" w:hanging="360"/>
      </w:pPr>
      <w:rPr>
        <w:rFonts w:ascii="Courier New" w:hAnsi="Courier New" w:hint="default"/>
      </w:rPr>
    </w:lvl>
    <w:lvl w:ilvl="2" w:tplc="DE9CC47A">
      <w:start w:val="1"/>
      <w:numFmt w:val="bullet"/>
      <w:lvlText w:val=""/>
      <w:lvlJc w:val="left"/>
      <w:pPr>
        <w:ind w:left="2160" w:hanging="360"/>
      </w:pPr>
      <w:rPr>
        <w:rFonts w:ascii="Wingdings" w:hAnsi="Wingdings" w:hint="default"/>
      </w:rPr>
    </w:lvl>
    <w:lvl w:ilvl="3" w:tplc="226C06A8">
      <w:start w:val="1"/>
      <w:numFmt w:val="bullet"/>
      <w:lvlText w:val=""/>
      <w:lvlJc w:val="left"/>
      <w:pPr>
        <w:ind w:left="2880" w:hanging="360"/>
      </w:pPr>
      <w:rPr>
        <w:rFonts w:ascii="Symbol" w:hAnsi="Symbol" w:hint="default"/>
      </w:rPr>
    </w:lvl>
    <w:lvl w:ilvl="4" w:tplc="C2327CBC">
      <w:start w:val="1"/>
      <w:numFmt w:val="bullet"/>
      <w:lvlText w:val="o"/>
      <w:lvlJc w:val="left"/>
      <w:pPr>
        <w:ind w:left="3600" w:hanging="360"/>
      </w:pPr>
      <w:rPr>
        <w:rFonts w:ascii="Courier New" w:hAnsi="Courier New" w:hint="default"/>
      </w:rPr>
    </w:lvl>
    <w:lvl w:ilvl="5" w:tplc="AF60897E">
      <w:start w:val="1"/>
      <w:numFmt w:val="bullet"/>
      <w:lvlText w:val=""/>
      <w:lvlJc w:val="left"/>
      <w:pPr>
        <w:ind w:left="4320" w:hanging="360"/>
      </w:pPr>
      <w:rPr>
        <w:rFonts w:ascii="Wingdings" w:hAnsi="Wingdings" w:hint="default"/>
      </w:rPr>
    </w:lvl>
    <w:lvl w:ilvl="6" w:tplc="2BFA6C1A">
      <w:start w:val="1"/>
      <w:numFmt w:val="bullet"/>
      <w:lvlText w:val=""/>
      <w:lvlJc w:val="left"/>
      <w:pPr>
        <w:ind w:left="5040" w:hanging="360"/>
      </w:pPr>
      <w:rPr>
        <w:rFonts w:ascii="Symbol" w:hAnsi="Symbol" w:hint="default"/>
      </w:rPr>
    </w:lvl>
    <w:lvl w:ilvl="7" w:tplc="829C0BCC">
      <w:start w:val="1"/>
      <w:numFmt w:val="bullet"/>
      <w:lvlText w:val="o"/>
      <w:lvlJc w:val="left"/>
      <w:pPr>
        <w:ind w:left="5760" w:hanging="360"/>
      </w:pPr>
      <w:rPr>
        <w:rFonts w:ascii="Courier New" w:hAnsi="Courier New" w:hint="default"/>
      </w:rPr>
    </w:lvl>
    <w:lvl w:ilvl="8" w:tplc="FEBC2C48">
      <w:start w:val="1"/>
      <w:numFmt w:val="bullet"/>
      <w:lvlText w:val=""/>
      <w:lvlJc w:val="left"/>
      <w:pPr>
        <w:ind w:left="6480" w:hanging="360"/>
      </w:pPr>
      <w:rPr>
        <w:rFonts w:ascii="Wingdings" w:hAnsi="Wingdings" w:hint="default"/>
      </w:rPr>
    </w:lvl>
  </w:abstractNum>
  <w:abstractNum w:abstractNumId="16" w15:restartNumberingAfterBreak="0">
    <w:nsid w:val="629A0A3D"/>
    <w:multiLevelType w:val="multilevel"/>
    <w:tmpl w:val="FC5E2D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63A90AE0"/>
    <w:multiLevelType w:val="hybridMultilevel"/>
    <w:tmpl w:val="A5380350"/>
    <w:lvl w:ilvl="0" w:tplc="4BE8966A">
      <w:start w:val="1"/>
      <w:numFmt w:val="bullet"/>
      <w:pStyle w:val="Listepuces3"/>
      <w:lvlText w:val="●"/>
      <w:lvlJc w:val="left"/>
      <w:pPr>
        <w:ind w:left="720" w:hanging="360"/>
      </w:pPr>
      <w:rPr>
        <w:u w:val="none"/>
      </w:rPr>
    </w:lvl>
    <w:lvl w:ilvl="1" w:tplc="C6A0A4E4">
      <w:start w:val="1"/>
      <w:numFmt w:val="bullet"/>
      <w:lvlText w:val="○"/>
      <w:lvlJc w:val="left"/>
      <w:pPr>
        <w:ind w:left="1440" w:hanging="360"/>
      </w:pPr>
      <w:rPr>
        <w:u w:val="none"/>
      </w:rPr>
    </w:lvl>
    <w:lvl w:ilvl="2" w:tplc="4A90EC18">
      <w:start w:val="1"/>
      <w:numFmt w:val="bullet"/>
      <w:lvlText w:val="■"/>
      <w:lvlJc w:val="left"/>
      <w:pPr>
        <w:ind w:left="2160" w:hanging="360"/>
      </w:pPr>
      <w:rPr>
        <w:u w:val="none"/>
      </w:rPr>
    </w:lvl>
    <w:lvl w:ilvl="3" w:tplc="1492989A">
      <w:start w:val="1"/>
      <w:numFmt w:val="bullet"/>
      <w:lvlText w:val="●"/>
      <w:lvlJc w:val="left"/>
      <w:pPr>
        <w:ind w:left="2880" w:hanging="360"/>
      </w:pPr>
      <w:rPr>
        <w:u w:val="none"/>
      </w:rPr>
    </w:lvl>
    <w:lvl w:ilvl="4" w:tplc="F3AA4F38">
      <w:start w:val="1"/>
      <w:numFmt w:val="bullet"/>
      <w:lvlText w:val="○"/>
      <w:lvlJc w:val="left"/>
      <w:pPr>
        <w:ind w:left="3600" w:hanging="360"/>
      </w:pPr>
      <w:rPr>
        <w:u w:val="none"/>
      </w:rPr>
    </w:lvl>
    <w:lvl w:ilvl="5" w:tplc="7B7E05CC">
      <w:start w:val="1"/>
      <w:numFmt w:val="bullet"/>
      <w:lvlText w:val="■"/>
      <w:lvlJc w:val="left"/>
      <w:pPr>
        <w:ind w:left="4320" w:hanging="360"/>
      </w:pPr>
      <w:rPr>
        <w:u w:val="none"/>
      </w:rPr>
    </w:lvl>
    <w:lvl w:ilvl="6" w:tplc="E0A0ED6E">
      <w:start w:val="1"/>
      <w:numFmt w:val="bullet"/>
      <w:lvlText w:val="●"/>
      <w:lvlJc w:val="left"/>
      <w:pPr>
        <w:ind w:left="5040" w:hanging="360"/>
      </w:pPr>
      <w:rPr>
        <w:u w:val="none"/>
      </w:rPr>
    </w:lvl>
    <w:lvl w:ilvl="7" w:tplc="4CF0054E">
      <w:start w:val="1"/>
      <w:numFmt w:val="bullet"/>
      <w:lvlText w:val="○"/>
      <w:lvlJc w:val="left"/>
      <w:pPr>
        <w:ind w:left="5760" w:hanging="360"/>
      </w:pPr>
      <w:rPr>
        <w:u w:val="none"/>
      </w:rPr>
    </w:lvl>
    <w:lvl w:ilvl="8" w:tplc="BC90951A">
      <w:start w:val="1"/>
      <w:numFmt w:val="bullet"/>
      <w:lvlText w:val="■"/>
      <w:lvlJc w:val="left"/>
      <w:pPr>
        <w:ind w:left="6480" w:hanging="360"/>
      </w:pPr>
      <w:rPr>
        <w:u w:val="none"/>
      </w:rPr>
    </w:lvl>
  </w:abstractNum>
  <w:abstractNum w:abstractNumId="18" w15:restartNumberingAfterBreak="0">
    <w:nsid w:val="7E4F67B9"/>
    <w:multiLevelType w:val="hybridMultilevel"/>
    <w:tmpl w:val="057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0"/>
  </w:num>
  <w:num w:numId="4">
    <w:abstractNumId w:val="17"/>
  </w:num>
  <w:num w:numId="5">
    <w:abstractNumId w:val="7"/>
  </w:num>
  <w:num w:numId="6">
    <w:abstractNumId w:val="13"/>
  </w:num>
  <w:num w:numId="7">
    <w:abstractNumId w:val="14"/>
  </w:num>
  <w:num w:numId="8">
    <w:abstractNumId w:val="11"/>
  </w:num>
  <w:num w:numId="9">
    <w:abstractNumId w:val="1"/>
  </w:num>
  <w:num w:numId="10">
    <w:abstractNumId w:val="3"/>
  </w:num>
  <w:num w:numId="11">
    <w:abstractNumId w:val="18"/>
  </w:num>
  <w:num w:numId="12">
    <w:abstractNumId w:val="2"/>
  </w:num>
  <w:num w:numId="13">
    <w:abstractNumId w:val="12"/>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8"/>
  </w:num>
  <w:num w:numId="17">
    <w:abstractNumId w:val="9"/>
  </w:num>
  <w:num w:numId="18">
    <w:abstractNumId w:val="15"/>
  </w:num>
  <w:num w:numId="19">
    <w:abstractNumId w:val="16"/>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0" w:nlCheck="1" w:checkStyle="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32AB"/>
    <w:rsid w:val="00000686"/>
    <w:rsid w:val="00000DBD"/>
    <w:rsid w:val="00001C33"/>
    <w:rsid w:val="00001F59"/>
    <w:rsid w:val="0000338C"/>
    <w:rsid w:val="00005403"/>
    <w:rsid w:val="00006CC6"/>
    <w:rsid w:val="0000716C"/>
    <w:rsid w:val="00007F25"/>
    <w:rsid w:val="00007F52"/>
    <w:rsid w:val="00010A9D"/>
    <w:rsid w:val="0001129C"/>
    <w:rsid w:val="00012285"/>
    <w:rsid w:val="00013789"/>
    <w:rsid w:val="000202F6"/>
    <w:rsid w:val="00020B55"/>
    <w:rsid w:val="0002106F"/>
    <w:rsid w:val="000211AA"/>
    <w:rsid w:val="0002140C"/>
    <w:rsid w:val="0002151B"/>
    <w:rsid w:val="00021936"/>
    <w:rsid w:val="000226BD"/>
    <w:rsid w:val="00022EDF"/>
    <w:rsid w:val="00025448"/>
    <w:rsid w:val="000263E2"/>
    <w:rsid w:val="000270F0"/>
    <w:rsid w:val="0002762B"/>
    <w:rsid w:val="0003092C"/>
    <w:rsid w:val="00033A1D"/>
    <w:rsid w:val="000365BE"/>
    <w:rsid w:val="00037129"/>
    <w:rsid w:val="00040239"/>
    <w:rsid w:val="00041175"/>
    <w:rsid w:val="000438F0"/>
    <w:rsid w:val="000439B1"/>
    <w:rsid w:val="000440F2"/>
    <w:rsid w:val="00044234"/>
    <w:rsid w:val="00044633"/>
    <w:rsid w:val="00046618"/>
    <w:rsid w:val="00046B3C"/>
    <w:rsid w:val="00047976"/>
    <w:rsid w:val="00051139"/>
    <w:rsid w:val="00051B17"/>
    <w:rsid w:val="00051FEB"/>
    <w:rsid w:val="00052964"/>
    <w:rsid w:val="00052A64"/>
    <w:rsid w:val="00052C23"/>
    <w:rsid w:val="00054595"/>
    <w:rsid w:val="00054DEB"/>
    <w:rsid w:val="000561A2"/>
    <w:rsid w:val="0005645E"/>
    <w:rsid w:val="00056563"/>
    <w:rsid w:val="00056652"/>
    <w:rsid w:val="00056E21"/>
    <w:rsid w:val="000577E6"/>
    <w:rsid w:val="00057C75"/>
    <w:rsid w:val="000603CF"/>
    <w:rsid w:val="00060821"/>
    <w:rsid w:val="00061EA1"/>
    <w:rsid w:val="0006301B"/>
    <w:rsid w:val="000631C6"/>
    <w:rsid w:val="00065455"/>
    <w:rsid w:val="00065E40"/>
    <w:rsid w:val="00067DC8"/>
    <w:rsid w:val="00071A65"/>
    <w:rsid w:val="00071F2A"/>
    <w:rsid w:val="0007676F"/>
    <w:rsid w:val="00077805"/>
    <w:rsid w:val="00081623"/>
    <w:rsid w:val="00081C06"/>
    <w:rsid w:val="00081E35"/>
    <w:rsid w:val="000868F2"/>
    <w:rsid w:val="000931EF"/>
    <w:rsid w:val="0009455B"/>
    <w:rsid w:val="0009474F"/>
    <w:rsid w:val="00094808"/>
    <w:rsid w:val="00095E6D"/>
    <w:rsid w:val="00096EE3"/>
    <w:rsid w:val="000A0302"/>
    <w:rsid w:val="000A0967"/>
    <w:rsid w:val="000A0E01"/>
    <w:rsid w:val="000A2AF4"/>
    <w:rsid w:val="000A38DE"/>
    <w:rsid w:val="000A4F70"/>
    <w:rsid w:val="000A5E74"/>
    <w:rsid w:val="000A6ED5"/>
    <w:rsid w:val="000A76B5"/>
    <w:rsid w:val="000B015F"/>
    <w:rsid w:val="000B0D55"/>
    <w:rsid w:val="000B121C"/>
    <w:rsid w:val="000B2564"/>
    <w:rsid w:val="000B25E3"/>
    <w:rsid w:val="000B36FB"/>
    <w:rsid w:val="000B3998"/>
    <w:rsid w:val="000B6290"/>
    <w:rsid w:val="000C02F4"/>
    <w:rsid w:val="000C191E"/>
    <w:rsid w:val="000C275E"/>
    <w:rsid w:val="000C339E"/>
    <w:rsid w:val="000C58C6"/>
    <w:rsid w:val="000C64B6"/>
    <w:rsid w:val="000C6EBB"/>
    <w:rsid w:val="000C7C88"/>
    <w:rsid w:val="000D3915"/>
    <w:rsid w:val="000D3EB2"/>
    <w:rsid w:val="000D409D"/>
    <w:rsid w:val="000D52EF"/>
    <w:rsid w:val="000D63F6"/>
    <w:rsid w:val="000D7846"/>
    <w:rsid w:val="000E08CC"/>
    <w:rsid w:val="000E0A9F"/>
    <w:rsid w:val="000E3881"/>
    <w:rsid w:val="000E3D50"/>
    <w:rsid w:val="000E4FA4"/>
    <w:rsid w:val="000E56BF"/>
    <w:rsid w:val="000E7516"/>
    <w:rsid w:val="000E7AC0"/>
    <w:rsid w:val="000E7FAF"/>
    <w:rsid w:val="000F0400"/>
    <w:rsid w:val="000F074D"/>
    <w:rsid w:val="000F0AD7"/>
    <w:rsid w:val="000F3725"/>
    <w:rsid w:val="00100451"/>
    <w:rsid w:val="00100E5D"/>
    <w:rsid w:val="00102C5D"/>
    <w:rsid w:val="00104605"/>
    <w:rsid w:val="001074AF"/>
    <w:rsid w:val="001103FA"/>
    <w:rsid w:val="00110CA8"/>
    <w:rsid w:val="001110FD"/>
    <w:rsid w:val="00111EEB"/>
    <w:rsid w:val="00111FF3"/>
    <w:rsid w:val="00114ECD"/>
    <w:rsid w:val="0011610B"/>
    <w:rsid w:val="0012090B"/>
    <w:rsid w:val="00121F20"/>
    <w:rsid w:val="001224EA"/>
    <w:rsid w:val="00122EEF"/>
    <w:rsid w:val="001255C3"/>
    <w:rsid w:val="0012686D"/>
    <w:rsid w:val="00127021"/>
    <w:rsid w:val="001301FC"/>
    <w:rsid w:val="001338B9"/>
    <w:rsid w:val="00133E36"/>
    <w:rsid w:val="00133FFD"/>
    <w:rsid w:val="00136371"/>
    <w:rsid w:val="00136FD2"/>
    <w:rsid w:val="00140B66"/>
    <w:rsid w:val="0014161A"/>
    <w:rsid w:val="0014179B"/>
    <w:rsid w:val="001428AB"/>
    <w:rsid w:val="00142DC0"/>
    <w:rsid w:val="00142EA5"/>
    <w:rsid w:val="00147280"/>
    <w:rsid w:val="00147C29"/>
    <w:rsid w:val="00154FD8"/>
    <w:rsid w:val="001550C4"/>
    <w:rsid w:val="00156208"/>
    <w:rsid w:val="00156796"/>
    <w:rsid w:val="00156B0C"/>
    <w:rsid w:val="00157750"/>
    <w:rsid w:val="00157B27"/>
    <w:rsid w:val="0016164F"/>
    <w:rsid w:val="00163088"/>
    <w:rsid w:val="00163B73"/>
    <w:rsid w:val="00163E01"/>
    <w:rsid w:val="00166AA6"/>
    <w:rsid w:val="00166C5A"/>
    <w:rsid w:val="001673FD"/>
    <w:rsid w:val="00167A9E"/>
    <w:rsid w:val="00170565"/>
    <w:rsid w:val="00171054"/>
    <w:rsid w:val="001737DF"/>
    <w:rsid w:val="00173EE1"/>
    <w:rsid w:val="001759FC"/>
    <w:rsid w:val="00176394"/>
    <w:rsid w:val="0017D355"/>
    <w:rsid w:val="001818E1"/>
    <w:rsid w:val="0018477E"/>
    <w:rsid w:val="00184E99"/>
    <w:rsid w:val="00185223"/>
    <w:rsid w:val="0018562B"/>
    <w:rsid w:val="00185A55"/>
    <w:rsid w:val="001874EA"/>
    <w:rsid w:val="0019097A"/>
    <w:rsid w:val="00190D1A"/>
    <w:rsid w:val="00193296"/>
    <w:rsid w:val="00194304"/>
    <w:rsid w:val="00194BF2"/>
    <w:rsid w:val="00195752"/>
    <w:rsid w:val="00195C76"/>
    <w:rsid w:val="00197529"/>
    <w:rsid w:val="00197779"/>
    <w:rsid w:val="001A4BDD"/>
    <w:rsid w:val="001A4C35"/>
    <w:rsid w:val="001A4FAD"/>
    <w:rsid w:val="001A5A34"/>
    <w:rsid w:val="001A602A"/>
    <w:rsid w:val="001A6067"/>
    <w:rsid w:val="001A659E"/>
    <w:rsid w:val="001A6DD2"/>
    <w:rsid w:val="001B0E8F"/>
    <w:rsid w:val="001B1A90"/>
    <w:rsid w:val="001B1BF8"/>
    <w:rsid w:val="001B25BC"/>
    <w:rsid w:val="001B27CD"/>
    <w:rsid w:val="001B3133"/>
    <w:rsid w:val="001B35CE"/>
    <w:rsid w:val="001B4160"/>
    <w:rsid w:val="001B4D64"/>
    <w:rsid w:val="001B5E13"/>
    <w:rsid w:val="001B7C0D"/>
    <w:rsid w:val="001C1C8C"/>
    <w:rsid w:val="001C3A6C"/>
    <w:rsid w:val="001C3D61"/>
    <w:rsid w:val="001C5774"/>
    <w:rsid w:val="001C626C"/>
    <w:rsid w:val="001C6338"/>
    <w:rsid w:val="001C66C2"/>
    <w:rsid w:val="001C72E6"/>
    <w:rsid w:val="001C7C34"/>
    <w:rsid w:val="001D0940"/>
    <w:rsid w:val="001D1FBF"/>
    <w:rsid w:val="001D21CA"/>
    <w:rsid w:val="001D2459"/>
    <w:rsid w:val="001D2B99"/>
    <w:rsid w:val="001D2E80"/>
    <w:rsid w:val="001D49CB"/>
    <w:rsid w:val="001D4BC4"/>
    <w:rsid w:val="001D533F"/>
    <w:rsid w:val="001D6DA1"/>
    <w:rsid w:val="001D72C6"/>
    <w:rsid w:val="001D7CF7"/>
    <w:rsid w:val="001E0516"/>
    <w:rsid w:val="001E1420"/>
    <w:rsid w:val="001E2B32"/>
    <w:rsid w:val="001E5EE5"/>
    <w:rsid w:val="001E602E"/>
    <w:rsid w:val="001E7E90"/>
    <w:rsid w:val="001F0858"/>
    <w:rsid w:val="001F2697"/>
    <w:rsid w:val="001F37BD"/>
    <w:rsid w:val="001F3C98"/>
    <w:rsid w:val="001F7D77"/>
    <w:rsid w:val="002010C7"/>
    <w:rsid w:val="0020193B"/>
    <w:rsid w:val="00202097"/>
    <w:rsid w:val="00202314"/>
    <w:rsid w:val="00206449"/>
    <w:rsid w:val="00211CDE"/>
    <w:rsid w:val="00212C54"/>
    <w:rsid w:val="002144DD"/>
    <w:rsid w:val="00214F65"/>
    <w:rsid w:val="00216457"/>
    <w:rsid w:val="0021745E"/>
    <w:rsid w:val="00221080"/>
    <w:rsid w:val="002232B7"/>
    <w:rsid w:val="002239C1"/>
    <w:rsid w:val="002259C4"/>
    <w:rsid w:val="00225A25"/>
    <w:rsid w:val="0022716E"/>
    <w:rsid w:val="002303CE"/>
    <w:rsid w:val="00231955"/>
    <w:rsid w:val="00232DB9"/>
    <w:rsid w:val="00233350"/>
    <w:rsid w:val="002341F9"/>
    <w:rsid w:val="00234B58"/>
    <w:rsid w:val="00235C52"/>
    <w:rsid w:val="00236435"/>
    <w:rsid w:val="0023660C"/>
    <w:rsid w:val="002368FA"/>
    <w:rsid w:val="00237013"/>
    <w:rsid w:val="002378FB"/>
    <w:rsid w:val="00240055"/>
    <w:rsid w:val="00240443"/>
    <w:rsid w:val="00240715"/>
    <w:rsid w:val="002412A6"/>
    <w:rsid w:val="0024228B"/>
    <w:rsid w:val="002422DB"/>
    <w:rsid w:val="002431BF"/>
    <w:rsid w:val="002436DD"/>
    <w:rsid w:val="00246D37"/>
    <w:rsid w:val="00247C9F"/>
    <w:rsid w:val="0025573E"/>
    <w:rsid w:val="00255937"/>
    <w:rsid w:val="00255F0B"/>
    <w:rsid w:val="00257A1A"/>
    <w:rsid w:val="0026385E"/>
    <w:rsid w:val="0026522F"/>
    <w:rsid w:val="002664EC"/>
    <w:rsid w:val="00267149"/>
    <w:rsid w:val="00267448"/>
    <w:rsid w:val="00270430"/>
    <w:rsid w:val="0027214A"/>
    <w:rsid w:val="00272CA7"/>
    <w:rsid w:val="00273F75"/>
    <w:rsid w:val="00275466"/>
    <w:rsid w:val="00276517"/>
    <w:rsid w:val="00277F50"/>
    <w:rsid w:val="0028054D"/>
    <w:rsid w:val="002809AC"/>
    <w:rsid w:val="002836F1"/>
    <w:rsid w:val="0028376A"/>
    <w:rsid w:val="0028424E"/>
    <w:rsid w:val="00284F32"/>
    <w:rsid w:val="00285495"/>
    <w:rsid w:val="00285983"/>
    <w:rsid w:val="00286A9C"/>
    <w:rsid w:val="00286BD9"/>
    <w:rsid w:val="002923AC"/>
    <w:rsid w:val="00293078"/>
    <w:rsid w:val="002940F8"/>
    <w:rsid w:val="00294D6D"/>
    <w:rsid w:val="00297329"/>
    <w:rsid w:val="002A2F0C"/>
    <w:rsid w:val="002A36B9"/>
    <w:rsid w:val="002A49FF"/>
    <w:rsid w:val="002A7424"/>
    <w:rsid w:val="002B0253"/>
    <w:rsid w:val="002B1452"/>
    <w:rsid w:val="002B1698"/>
    <w:rsid w:val="002B1DC6"/>
    <w:rsid w:val="002B2338"/>
    <w:rsid w:val="002B23C1"/>
    <w:rsid w:val="002B7600"/>
    <w:rsid w:val="002B7650"/>
    <w:rsid w:val="002BC8FA"/>
    <w:rsid w:val="002C0E4A"/>
    <w:rsid w:val="002C1233"/>
    <w:rsid w:val="002C1E50"/>
    <w:rsid w:val="002C29C8"/>
    <w:rsid w:val="002C3326"/>
    <w:rsid w:val="002C49F0"/>
    <w:rsid w:val="002C5450"/>
    <w:rsid w:val="002C6ADB"/>
    <w:rsid w:val="002C7AEF"/>
    <w:rsid w:val="002D00D9"/>
    <w:rsid w:val="002D1E57"/>
    <w:rsid w:val="002D509A"/>
    <w:rsid w:val="002D51F9"/>
    <w:rsid w:val="002D6CCC"/>
    <w:rsid w:val="002E021E"/>
    <w:rsid w:val="002E0C0D"/>
    <w:rsid w:val="002E0DFA"/>
    <w:rsid w:val="002E1A7E"/>
    <w:rsid w:val="002E1B35"/>
    <w:rsid w:val="002E235F"/>
    <w:rsid w:val="002E27EB"/>
    <w:rsid w:val="002E3DF0"/>
    <w:rsid w:val="002E722E"/>
    <w:rsid w:val="002F0247"/>
    <w:rsid w:val="002F1A8A"/>
    <w:rsid w:val="002F2AEE"/>
    <w:rsid w:val="002F425F"/>
    <w:rsid w:val="002F47BC"/>
    <w:rsid w:val="002F5579"/>
    <w:rsid w:val="002F5FC9"/>
    <w:rsid w:val="0030111C"/>
    <w:rsid w:val="00301E2C"/>
    <w:rsid w:val="003038A8"/>
    <w:rsid w:val="003042B1"/>
    <w:rsid w:val="0030471E"/>
    <w:rsid w:val="00305845"/>
    <w:rsid w:val="00305A3A"/>
    <w:rsid w:val="00306A23"/>
    <w:rsid w:val="00307CE4"/>
    <w:rsid w:val="00310349"/>
    <w:rsid w:val="00311241"/>
    <w:rsid w:val="0031157B"/>
    <w:rsid w:val="00312B54"/>
    <w:rsid w:val="00312B91"/>
    <w:rsid w:val="00312FE3"/>
    <w:rsid w:val="00313C29"/>
    <w:rsid w:val="00314583"/>
    <w:rsid w:val="003147DD"/>
    <w:rsid w:val="00314CA5"/>
    <w:rsid w:val="00317618"/>
    <w:rsid w:val="0031791C"/>
    <w:rsid w:val="00317EE0"/>
    <w:rsid w:val="00317F27"/>
    <w:rsid w:val="0032015B"/>
    <w:rsid w:val="00323692"/>
    <w:rsid w:val="00324DA2"/>
    <w:rsid w:val="00330364"/>
    <w:rsid w:val="003306BB"/>
    <w:rsid w:val="00332234"/>
    <w:rsid w:val="003345A7"/>
    <w:rsid w:val="00334F21"/>
    <w:rsid w:val="00337C17"/>
    <w:rsid w:val="003428A0"/>
    <w:rsid w:val="00343008"/>
    <w:rsid w:val="00343F20"/>
    <w:rsid w:val="00345DD0"/>
    <w:rsid w:val="00347011"/>
    <w:rsid w:val="003474FA"/>
    <w:rsid w:val="0035147C"/>
    <w:rsid w:val="003546F3"/>
    <w:rsid w:val="003574CA"/>
    <w:rsid w:val="00357DF9"/>
    <w:rsid w:val="0036076D"/>
    <w:rsid w:val="00361EC5"/>
    <w:rsid w:val="00362DCA"/>
    <w:rsid w:val="0036695B"/>
    <w:rsid w:val="003712D8"/>
    <w:rsid w:val="00372004"/>
    <w:rsid w:val="003722D2"/>
    <w:rsid w:val="00372E73"/>
    <w:rsid w:val="00372EA2"/>
    <w:rsid w:val="003731E3"/>
    <w:rsid w:val="00373505"/>
    <w:rsid w:val="00374379"/>
    <w:rsid w:val="0037512B"/>
    <w:rsid w:val="003763EA"/>
    <w:rsid w:val="003765EE"/>
    <w:rsid w:val="00380CD8"/>
    <w:rsid w:val="0038108F"/>
    <w:rsid w:val="00382E46"/>
    <w:rsid w:val="00382E4D"/>
    <w:rsid w:val="00384204"/>
    <w:rsid w:val="003843F3"/>
    <w:rsid w:val="00387D44"/>
    <w:rsid w:val="00391F30"/>
    <w:rsid w:val="00392EA3"/>
    <w:rsid w:val="003943BF"/>
    <w:rsid w:val="003945F7"/>
    <w:rsid w:val="0039521E"/>
    <w:rsid w:val="003958FE"/>
    <w:rsid w:val="00395AA2"/>
    <w:rsid w:val="0039601E"/>
    <w:rsid w:val="00396075"/>
    <w:rsid w:val="00396991"/>
    <w:rsid w:val="00396E7D"/>
    <w:rsid w:val="0039747B"/>
    <w:rsid w:val="003978F9"/>
    <w:rsid w:val="003A0618"/>
    <w:rsid w:val="003A27FE"/>
    <w:rsid w:val="003A40B0"/>
    <w:rsid w:val="003A7D5F"/>
    <w:rsid w:val="003B0CB6"/>
    <w:rsid w:val="003B0F32"/>
    <w:rsid w:val="003B15A2"/>
    <w:rsid w:val="003B2A38"/>
    <w:rsid w:val="003B3BF7"/>
    <w:rsid w:val="003B5B2B"/>
    <w:rsid w:val="003B7158"/>
    <w:rsid w:val="003B7278"/>
    <w:rsid w:val="003B7AB0"/>
    <w:rsid w:val="003C00EC"/>
    <w:rsid w:val="003C02DE"/>
    <w:rsid w:val="003C0763"/>
    <w:rsid w:val="003C239E"/>
    <w:rsid w:val="003C249D"/>
    <w:rsid w:val="003C34F0"/>
    <w:rsid w:val="003C3EE1"/>
    <w:rsid w:val="003C44DE"/>
    <w:rsid w:val="003C476B"/>
    <w:rsid w:val="003C48FD"/>
    <w:rsid w:val="003C502E"/>
    <w:rsid w:val="003C50FD"/>
    <w:rsid w:val="003C5199"/>
    <w:rsid w:val="003C5903"/>
    <w:rsid w:val="003D31EB"/>
    <w:rsid w:val="003D4013"/>
    <w:rsid w:val="003D4F3C"/>
    <w:rsid w:val="003E1B1D"/>
    <w:rsid w:val="003E6637"/>
    <w:rsid w:val="003E681A"/>
    <w:rsid w:val="003E714F"/>
    <w:rsid w:val="003E75CA"/>
    <w:rsid w:val="003F0E0F"/>
    <w:rsid w:val="003F12CB"/>
    <w:rsid w:val="003F3845"/>
    <w:rsid w:val="003F3EFC"/>
    <w:rsid w:val="003F4452"/>
    <w:rsid w:val="003F658D"/>
    <w:rsid w:val="003F6CFB"/>
    <w:rsid w:val="003F6DBF"/>
    <w:rsid w:val="00400570"/>
    <w:rsid w:val="00402D6C"/>
    <w:rsid w:val="00407585"/>
    <w:rsid w:val="00410A16"/>
    <w:rsid w:val="00411C14"/>
    <w:rsid w:val="00412B78"/>
    <w:rsid w:val="00413B3D"/>
    <w:rsid w:val="00414E7F"/>
    <w:rsid w:val="0041608F"/>
    <w:rsid w:val="00416F90"/>
    <w:rsid w:val="004214A0"/>
    <w:rsid w:val="004221F9"/>
    <w:rsid w:val="004223F0"/>
    <w:rsid w:val="00422D98"/>
    <w:rsid w:val="004233B8"/>
    <w:rsid w:val="00423C36"/>
    <w:rsid w:val="00423ECB"/>
    <w:rsid w:val="0043098D"/>
    <w:rsid w:val="0043447C"/>
    <w:rsid w:val="00437302"/>
    <w:rsid w:val="00437EBE"/>
    <w:rsid w:val="004414AA"/>
    <w:rsid w:val="004418A1"/>
    <w:rsid w:val="00443B36"/>
    <w:rsid w:val="00445A98"/>
    <w:rsid w:val="004465C6"/>
    <w:rsid w:val="00446E2E"/>
    <w:rsid w:val="004474EF"/>
    <w:rsid w:val="00451DCE"/>
    <w:rsid w:val="00454CDA"/>
    <w:rsid w:val="00454D8D"/>
    <w:rsid w:val="00460784"/>
    <w:rsid w:val="00460944"/>
    <w:rsid w:val="00460C8F"/>
    <w:rsid w:val="0046137D"/>
    <w:rsid w:val="00462C20"/>
    <w:rsid w:val="0046375D"/>
    <w:rsid w:val="00465C74"/>
    <w:rsid w:val="00466009"/>
    <w:rsid w:val="004660F1"/>
    <w:rsid w:val="004676C3"/>
    <w:rsid w:val="004700AC"/>
    <w:rsid w:val="0047014E"/>
    <w:rsid w:val="00471B8E"/>
    <w:rsid w:val="00472EC5"/>
    <w:rsid w:val="0047461D"/>
    <w:rsid w:val="004747CE"/>
    <w:rsid w:val="00474D60"/>
    <w:rsid w:val="0048125F"/>
    <w:rsid w:val="004813E4"/>
    <w:rsid w:val="004817BB"/>
    <w:rsid w:val="00483D31"/>
    <w:rsid w:val="00483D48"/>
    <w:rsid w:val="00483D99"/>
    <w:rsid w:val="004841D3"/>
    <w:rsid w:val="0048439E"/>
    <w:rsid w:val="00485577"/>
    <w:rsid w:val="00486BD8"/>
    <w:rsid w:val="004872EF"/>
    <w:rsid w:val="00490CAC"/>
    <w:rsid w:val="004910DC"/>
    <w:rsid w:val="00491E3E"/>
    <w:rsid w:val="00491EB9"/>
    <w:rsid w:val="00492386"/>
    <w:rsid w:val="00495562"/>
    <w:rsid w:val="00495887"/>
    <w:rsid w:val="00497186"/>
    <w:rsid w:val="004973CF"/>
    <w:rsid w:val="004A0CDB"/>
    <w:rsid w:val="004A2AF6"/>
    <w:rsid w:val="004A30DA"/>
    <w:rsid w:val="004A5A93"/>
    <w:rsid w:val="004A6031"/>
    <w:rsid w:val="004A6BAD"/>
    <w:rsid w:val="004B0C79"/>
    <w:rsid w:val="004B3C0F"/>
    <w:rsid w:val="004B4374"/>
    <w:rsid w:val="004B4D85"/>
    <w:rsid w:val="004B5396"/>
    <w:rsid w:val="004B59F1"/>
    <w:rsid w:val="004B6037"/>
    <w:rsid w:val="004B6091"/>
    <w:rsid w:val="004B6280"/>
    <w:rsid w:val="004B6859"/>
    <w:rsid w:val="004B6CE4"/>
    <w:rsid w:val="004B756D"/>
    <w:rsid w:val="004B7F5C"/>
    <w:rsid w:val="004C020C"/>
    <w:rsid w:val="004C1EF0"/>
    <w:rsid w:val="004C31F3"/>
    <w:rsid w:val="004C3790"/>
    <w:rsid w:val="004C39FF"/>
    <w:rsid w:val="004C403C"/>
    <w:rsid w:val="004C5326"/>
    <w:rsid w:val="004C607C"/>
    <w:rsid w:val="004D062B"/>
    <w:rsid w:val="004D18B8"/>
    <w:rsid w:val="004D25BE"/>
    <w:rsid w:val="004D2E36"/>
    <w:rsid w:val="004D32AB"/>
    <w:rsid w:val="004D5786"/>
    <w:rsid w:val="004D5A1D"/>
    <w:rsid w:val="004D7CEA"/>
    <w:rsid w:val="004E2DAA"/>
    <w:rsid w:val="004E5088"/>
    <w:rsid w:val="004E5496"/>
    <w:rsid w:val="004F0A07"/>
    <w:rsid w:val="004F2397"/>
    <w:rsid w:val="004F2AC1"/>
    <w:rsid w:val="004F4097"/>
    <w:rsid w:val="004F415B"/>
    <w:rsid w:val="004F41BA"/>
    <w:rsid w:val="004F498C"/>
    <w:rsid w:val="004F5101"/>
    <w:rsid w:val="004F6450"/>
    <w:rsid w:val="00501687"/>
    <w:rsid w:val="00501AFF"/>
    <w:rsid w:val="00503083"/>
    <w:rsid w:val="005030C3"/>
    <w:rsid w:val="00503782"/>
    <w:rsid w:val="00504F1E"/>
    <w:rsid w:val="005077DB"/>
    <w:rsid w:val="00510036"/>
    <w:rsid w:val="00511E2B"/>
    <w:rsid w:val="00512A1E"/>
    <w:rsid w:val="00512D17"/>
    <w:rsid w:val="00517A9E"/>
    <w:rsid w:val="005200CD"/>
    <w:rsid w:val="005210BC"/>
    <w:rsid w:val="0052147B"/>
    <w:rsid w:val="00523883"/>
    <w:rsid w:val="00523EAC"/>
    <w:rsid w:val="00523ECB"/>
    <w:rsid w:val="005245D7"/>
    <w:rsid w:val="00524E7E"/>
    <w:rsid w:val="005276F6"/>
    <w:rsid w:val="005305C6"/>
    <w:rsid w:val="005318DB"/>
    <w:rsid w:val="00531E49"/>
    <w:rsid w:val="005323E5"/>
    <w:rsid w:val="00533223"/>
    <w:rsid w:val="00534DCA"/>
    <w:rsid w:val="00535843"/>
    <w:rsid w:val="00536453"/>
    <w:rsid w:val="00536C8A"/>
    <w:rsid w:val="005402E6"/>
    <w:rsid w:val="00540327"/>
    <w:rsid w:val="005416A0"/>
    <w:rsid w:val="0054173D"/>
    <w:rsid w:val="005423F8"/>
    <w:rsid w:val="005427DF"/>
    <w:rsid w:val="005435B2"/>
    <w:rsid w:val="005437DE"/>
    <w:rsid w:val="005453A4"/>
    <w:rsid w:val="00545F9F"/>
    <w:rsid w:val="00550090"/>
    <w:rsid w:val="00550246"/>
    <w:rsid w:val="0055074D"/>
    <w:rsid w:val="0055137C"/>
    <w:rsid w:val="00551B62"/>
    <w:rsid w:val="00551E22"/>
    <w:rsid w:val="0055386C"/>
    <w:rsid w:val="00554938"/>
    <w:rsid w:val="00556CA6"/>
    <w:rsid w:val="005607A7"/>
    <w:rsid w:val="00562A5B"/>
    <w:rsid w:val="00565208"/>
    <w:rsid w:val="00567FDF"/>
    <w:rsid w:val="00570C1D"/>
    <w:rsid w:val="00571E24"/>
    <w:rsid w:val="00572B4B"/>
    <w:rsid w:val="0057372B"/>
    <w:rsid w:val="005746F0"/>
    <w:rsid w:val="0057638A"/>
    <w:rsid w:val="00577D05"/>
    <w:rsid w:val="00577E9B"/>
    <w:rsid w:val="005832A1"/>
    <w:rsid w:val="005839A4"/>
    <w:rsid w:val="00584791"/>
    <w:rsid w:val="005875F4"/>
    <w:rsid w:val="00587BFF"/>
    <w:rsid w:val="00595046"/>
    <w:rsid w:val="005A04C2"/>
    <w:rsid w:val="005A16AF"/>
    <w:rsid w:val="005A35F3"/>
    <w:rsid w:val="005A3E33"/>
    <w:rsid w:val="005A51FC"/>
    <w:rsid w:val="005A5BB0"/>
    <w:rsid w:val="005B1643"/>
    <w:rsid w:val="005B2C7F"/>
    <w:rsid w:val="005B3336"/>
    <w:rsid w:val="005B684F"/>
    <w:rsid w:val="005C1515"/>
    <w:rsid w:val="005C1772"/>
    <w:rsid w:val="005C2F28"/>
    <w:rsid w:val="005C3ECE"/>
    <w:rsid w:val="005C4611"/>
    <w:rsid w:val="005C4EA4"/>
    <w:rsid w:val="005C5CB6"/>
    <w:rsid w:val="005C776A"/>
    <w:rsid w:val="005D2A45"/>
    <w:rsid w:val="005D30D3"/>
    <w:rsid w:val="005D5364"/>
    <w:rsid w:val="005D58E1"/>
    <w:rsid w:val="005D5B21"/>
    <w:rsid w:val="005D5E40"/>
    <w:rsid w:val="005E0A9A"/>
    <w:rsid w:val="005E26BE"/>
    <w:rsid w:val="005E4CD5"/>
    <w:rsid w:val="005E628B"/>
    <w:rsid w:val="005E6B5C"/>
    <w:rsid w:val="005E71A1"/>
    <w:rsid w:val="005E73AD"/>
    <w:rsid w:val="005E7B48"/>
    <w:rsid w:val="005F159E"/>
    <w:rsid w:val="006026EE"/>
    <w:rsid w:val="0060309A"/>
    <w:rsid w:val="006031D1"/>
    <w:rsid w:val="00604505"/>
    <w:rsid w:val="006059F2"/>
    <w:rsid w:val="00605C74"/>
    <w:rsid w:val="00610F92"/>
    <w:rsid w:val="00611E04"/>
    <w:rsid w:val="006128C0"/>
    <w:rsid w:val="00612962"/>
    <w:rsid w:val="0061433E"/>
    <w:rsid w:val="006144D2"/>
    <w:rsid w:val="00615317"/>
    <w:rsid w:val="00615CA7"/>
    <w:rsid w:val="006175EB"/>
    <w:rsid w:val="0061776D"/>
    <w:rsid w:val="0062100F"/>
    <w:rsid w:val="0062104D"/>
    <w:rsid w:val="00626259"/>
    <w:rsid w:val="006278A0"/>
    <w:rsid w:val="00630530"/>
    <w:rsid w:val="00630955"/>
    <w:rsid w:val="00631050"/>
    <w:rsid w:val="0063130A"/>
    <w:rsid w:val="00632665"/>
    <w:rsid w:val="0063316A"/>
    <w:rsid w:val="00633E04"/>
    <w:rsid w:val="00634719"/>
    <w:rsid w:val="00636F0D"/>
    <w:rsid w:val="0063778C"/>
    <w:rsid w:val="00637DCD"/>
    <w:rsid w:val="00640157"/>
    <w:rsid w:val="006408EC"/>
    <w:rsid w:val="00642C86"/>
    <w:rsid w:val="00642E9A"/>
    <w:rsid w:val="00647569"/>
    <w:rsid w:val="00647BFE"/>
    <w:rsid w:val="00650A54"/>
    <w:rsid w:val="006519F9"/>
    <w:rsid w:val="00651BD6"/>
    <w:rsid w:val="00651F24"/>
    <w:rsid w:val="006525B1"/>
    <w:rsid w:val="00653987"/>
    <w:rsid w:val="00656FD6"/>
    <w:rsid w:val="0065743F"/>
    <w:rsid w:val="00657DB1"/>
    <w:rsid w:val="006600ED"/>
    <w:rsid w:val="0066049F"/>
    <w:rsid w:val="0066329D"/>
    <w:rsid w:val="00663A3F"/>
    <w:rsid w:val="00664F07"/>
    <w:rsid w:val="006708B6"/>
    <w:rsid w:val="006719E4"/>
    <w:rsid w:val="00671FAB"/>
    <w:rsid w:val="00672682"/>
    <w:rsid w:val="00672F77"/>
    <w:rsid w:val="00674551"/>
    <w:rsid w:val="00675DDC"/>
    <w:rsid w:val="00676171"/>
    <w:rsid w:val="00681C12"/>
    <w:rsid w:val="00681C8A"/>
    <w:rsid w:val="0068333E"/>
    <w:rsid w:val="00684D9B"/>
    <w:rsid w:val="00686628"/>
    <w:rsid w:val="00686D26"/>
    <w:rsid w:val="00687621"/>
    <w:rsid w:val="00690108"/>
    <w:rsid w:val="00690C20"/>
    <w:rsid w:val="006912E6"/>
    <w:rsid w:val="0069309E"/>
    <w:rsid w:val="00696BE7"/>
    <w:rsid w:val="0069790B"/>
    <w:rsid w:val="006A17E5"/>
    <w:rsid w:val="006A244A"/>
    <w:rsid w:val="006A3C62"/>
    <w:rsid w:val="006A513F"/>
    <w:rsid w:val="006A6A08"/>
    <w:rsid w:val="006A7162"/>
    <w:rsid w:val="006A7C89"/>
    <w:rsid w:val="006A7D5C"/>
    <w:rsid w:val="006A7EA7"/>
    <w:rsid w:val="006B33F3"/>
    <w:rsid w:val="006B4414"/>
    <w:rsid w:val="006B4BAA"/>
    <w:rsid w:val="006B71CC"/>
    <w:rsid w:val="006B7E48"/>
    <w:rsid w:val="006C31F9"/>
    <w:rsid w:val="006C6283"/>
    <w:rsid w:val="006C66F3"/>
    <w:rsid w:val="006C6C3B"/>
    <w:rsid w:val="006C6FD3"/>
    <w:rsid w:val="006C7B8B"/>
    <w:rsid w:val="006D10D3"/>
    <w:rsid w:val="006D33F9"/>
    <w:rsid w:val="006D3C4A"/>
    <w:rsid w:val="006D402C"/>
    <w:rsid w:val="006D46D7"/>
    <w:rsid w:val="006D680E"/>
    <w:rsid w:val="006D6D31"/>
    <w:rsid w:val="006E1938"/>
    <w:rsid w:val="006E224D"/>
    <w:rsid w:val="006E2353"/>
    <w:rsid w:val="006E3CFE"/>
    <w:rsid w:val="006E4C59"/>
    <w:rsid w:val="006E4D55"/>
    <w:rsid w:val="006E5479"/>
    <w:rsid w:val="006E6206"/>
    <w:rsid w:val="006E7938"/>
    <w:rsid w:val="006F0528"/>
    <w:rsid w:val="006F2035"/>
    <w:rsid w:val="006F2280"/>
    <w:rsid w:val="006F36F9"/>
    <w:rsid w:val="006F39E5"/>
    <w:rsid w:val="006F408B"/>
    <w:rsid w:val="006F5104"/>
    <w:rsid w:val="006F5684"/>
    <w:rsid w:val="006F5EE4"/>
    <w:rsid w:val="006F615C"/>
    <w:rsid w:val="006F6255"/>
    <w:rsid w:val="007010A8"/>
    <w:rsid w:val="007028E9"/>
    <w:rsid w:val="007029B9"/>
    <w:rsid w:val="00702D13"/>
    <w:rsid w:val="00702F59"/>
    <w:rsid w:val="0070350E"/>
    <w:rsid w:val="00706553"/>
    <w:rsid w:val="0071032F"/>
    <w:rsid w:val="007133FF"/>
    <w:rsid w:val="00713AFC"/>
    <w:rsid w:val="007148BF"/>
    <w:rsid w:val="00716112"/>
    <w:rsid w:val="00716245"/>
    <w:rsid w:val="00717D3A"/>
    <w:rsid w:val="00720F94"/>
    <w:rsid w:val="007215EC"/>
    <w:rsid w:val="007223A3"/>
    <w:rsid w:val="007229B3"/>
    <w:rsid w:val="0072311E"/>
    <w:rsid w:val="00723799"/>
    <w:rsid w:val="00723BE9"/>
    <w:rsid w:val="00725200"/>
    <w:rsid w:val="00725C8C"/>
    <w:rsid w:val="00727531"/>
    <w:rsid w:val="00730706"/>
    <w:rsid w:val="00732229"/>
    <w:rsid w:val="00733BEE"/>
    <w:rsid w:val="007352F1"/>
    <w:rsid w:val="00736138"/>
    <w:rsid w:val="007378A6"/>
    <w:rsid w:val="007403D4"/>
    <w:rsid w:val="007418A2"/>
    <w:rsid w:val="00743286"/>
    <w:rsid w:val="007432F9"/>
    <w:rsid w:val="007446B0"/>
    <w:rsid w:val="0074592D"/>
    <w:rsid w:val="0074625E"/>
    <w:rsid w:val="007468F0"/>
    <w:rsid w:val="00746F4E"/>
    <w:rsid w:val="00747464"/>
    <w:rsid w:val="007508AE"/>
    <w:rsid w:val="0075120B"/>
    <w:rsid w:val="0075153A"/>
    <w:rsid w:val="0075419C"/>
    <w:rsid w:val="00755FEF"/>
    <w:rsid w:val="00760D7E"/>
    <w:rsid w:val="00761B1D"/>
    <w:rsid w:val="00762B75"/>
    <w:rsid w:val="007634B2"/>
    <w:rsid w:val="007658E6"/>
    <w:rsid w:val="00766513"/>
    <w:rsid w:val="00766860"/>
    <w:rsid w:val="007675E9"/>
    <w:rsid w:val="0077177F"/>
    <w:rsid w:val="00771B53"/>
    <w:rsid w:val="00773A75"/>
    <w:rsid w:val="00773CE8"/>
    <w:rsid w:val="0077738E"/>
    <w:rsid w:val="00777D9E"/>
    <w:rsid w:val="007808DF"/>
    <w:rsid w:val="00780A4A"/>
    <w:rsid w:val="00780FF4"/>
    <w:rsid w:val="00784764"/>
    <w:rsid w:val="0078745E"/>
    <w:rsid w:val="00787504"/>
    <w:rsid w:val="0078762A"/>
    <w:rsid w:val="007906C6"/>
    <w:rsid w:val="00793D18"/>
    <w:rsid w:val="00794019"/>
    <w:rsid w:val="007940F7"/>
    <w:rsid w:val="007943C4"/>
    <w:rsid w:val="00794D9C"/>
    <w:rsid w:val="007961E2"/>
    <w:rsid w:val="00796704"/>
    <w:rsid w:val="007970FA"/>
    <w:rsid w:val="00797542"/>
    <w:rsid w:val="007A1AD2"/>
    <w:rsid w:val="007A2664"/>
    <w:rsid w:val="007A2F96"/>
    <w:rsid w:val="007A4B6C"/>
    <w:rsid w:val="007A62A2"/>
    <w:rsid w:val="007A69BB"/>
    <w:rsid w:val="007A6E40"/>
    <w:rsid w:val="007A6F66"/>
    <w:rsid w:val="007B02BD"/>
    <w:rsid w:val="007B05CD"/>
    <w:rsid w:val="007B2D98"/>
    <w:rsid w:val="007B5E95"/>
    <w:rsid w:val="007C145C"/>
    <w:rsid w:val="007C212B"/>
    <w:rsid w:val="007C2ED6"/>
    <w:rsid w:val="007C521C"/>
    <w:rsid w:val="007C6E92"/>
    <w:rsid w:val="007C743A"/>
    <w:rsid w:val="007D0A90"/>
    <w:rsid w:val="007D0D6B"/>
    <w:rsid w:val="007D1095"/>
    <w:rsid w:val="007D1132"/>
    <w:rsid w:val="007D2858"/>
    <w:rsid w:val="007D29C6"/>
    <w:rsid w:val="007D3C1D"/>
    <w:rsid w:val="007D570E"/>
    <w:rsid w:val="007D6D8F"/>
    <w:rsid w:val="007D6E2E"/>
    <w:rsid w:val="007D750C"/>
    <w:rsid w:val="007E0C22"/>
    <w:rsid w:val="007E1D10"/>
    <w:rsid w:val="007E2B24"/>
    <w:rsid w:val="007E2EC6"/>
    <w:rsid w:val="007E3670"/>
    <w:rsid w:val="007E61D1"/>
    <w:rsid w:val="007E6343"/>
    <w:rsid w:val="007E6884"/>
    <w:rsid w:val="007E698A"/>
    <w:rsid w:val="007E75BD"/>
    <w:rsid w:val="007E7791"/>
    <w:rsid w:val="007F030D"/>
    <w:rsid w:val="007F08E3"/>
    <w:rsid w:val="007F0EB0"/>
    <w:rsid w:val="007F191B"/>
    <w:rsid w:val="007F1975"/>
    <w:rsid w:val="007F3859"/>
    <w:rsid w:val="007F3C79"/>
    <w:rsid w:val="007F4087"/>
    <w:rsid w:val="007F4E79"/>
    <w:rsid w:val="007F6B78"/>
    <w:rsid w:val="007F6D5F"/>
    <w:rsid w:val="00800D13"/>
    <w:rsid w:val="008038CF"/>
    <w:rsid w:val="008062FD"/>
    <w:rsid w:val="008104F3"/>
    <w:rsid w:val="00810738"/>
    <w:rsid w:val="00811A06"/>
    <w:rsid w:val="008124D5"/>
    <w:rsid w:val="0081327C"/>
    <w:rsid w:val="008152D0"/>
    <w:rsid w:val="0081639D"/>
    <w:rsid w:val="0081772B"/>
    <w:rsid w:val="00817B08"/>
    <w:rsid w:val="00822157"/>
    <w:rsid w:val="00822762"/>
    <w:rsid w:val="00822BEB"/>
    <w:rsid w:val="00822FE1"/>
    <w:rsid w:val="00825A19"/>
    <w:rsid w:val="008263FD"/>
    <w:rsid w:val="008277B2"/>
    <w:rsid w:val="008304F1"/>
    <w:rsid w:val="00830526"/>
    <w:rsid w:val="00830906"/>
    <w:rsid w:val="00832136"/>
    <w:rsid w:val="008348EF"/>
    <w:rsid w:val="008352DB"/>
    <w:rsid w:val="00835698"/>
    <w:rsid w:val="00837080"/>
    <w:rsid w:val="00837217"/>
    <w:rsid w:val="00837B68"/>
    <w:rsid w:val="0084065F"/>
    <w:rsid w:val="00842212"/>
    <w:rsid w:val="008454D8"/>
    <w:rsid w:val="00850529"/>
    <w:rsid w:val="00850CAD"/>
    <w:rsid w:val="00851A23"/>
    <w:rsid w:val="00857364"/>
    <w:rsid w:val="00860CDB"/>
    <w:rsid w:val="00861440"/>
    <w:rsid w:val="00862628"/>
    <w:rsid w:val="00864D9A"/>
    <w:rsid w:val="00866990"/>
    <w:rsid w:val="00871735"/>
    <w:rsid w:val="008726D4"/>
    <w:rsid w:val="00874193"/>
    <w:rsid w:val="008756E5"/>
    <w:rsid w:val="00876C49"/>
    <w:rsid w:val="00883061"/>
    <w:rsid w:val="00884260"/>
    <w:rsid w:val="00884458"/>
    <w:rsid w:val="00885054"/>
    <w:rsid w:val="008853F2"/>
    <w:rsid w:val="00886F80"/>
    <w:rsid w:val="00890F15"/>
    <w:rsid w:val="00891394"/>
    <w:rsid w:val="00891804"/>
    <w:rsid w:val="00891B08"/>
    <w:rsid w:val="00891DDA"/>
    <w:rsid w:val="008932F4"/>
    <w:rsid w:val="00895CCB"/>
    <w:rsid w:val="0089671C"/>
    <w:rsid w:val="00896D85"/>
    <w:rsid w:val="00897925"/>
    <w:rsid w:val="00897A16"/>
    <w:rsid w:val="00897B07"/>
    <w:rsid w:val="008A07A6"/>
    <w:rsid w:val="008A11DB"/>
    <w:rsid w:val="008A1B8E"/>
    <w:rsid w:val="008A25EC"/>
    <w:rsid w:val="008A2FB0"/>
    <w:rsid w:val="008A353B"/>
    <w:rsid w:val="008A3EF7"/>
    <w:rsid w:val="008A56A8"/>
    <w:rsid w:val="008A761F"/>
    <w:rsid w:val="008B0479"/>
    <w:rsid w:val="008B3260"/>
    <w:rsid w:val="008B4148"/>
    <w:rsid w:val="008B41E9"/>
    <w:rsid w:val="008B427E"/>
    <w:rsid w:val="008B6C0C"/>
    <w:rsid w:val="008B7CDF"/>
    <w:rsid w:val="008BEA7E"/>
    <w:rsid w:val="008C023B"/>
    <w:rsid w:val="008C09A1"/>
    <w:rsid w:val="008C0D7E"/>
    <w:rsid w:val="008C1814"/>
    <w:rsid w:val="008C36F6"/>
    <w:rsid w:val="008C3C25"/>
    <w:rsid w:val="008C447B"/>
    <w:rsid w:val="008C4A0E"/>
    <w:rsid w:val="008C79AA"/>
    <w:rsid w:val="008D02D2"/>
    <w:rsid w:val="008D0BC2"/>
    <w:rsid w:val="008D16FD"/>
    <w:rsid w:val="008D1A99"/>
    <w:rsid w:val="008D1EC9"/>
    <w:rsid w:val="008D266B"/>
    <w:rsid w:val="008D26E9"/>
    <w:rsid w:val="008D29C5"/>
    <w:rsid w:val="008D5FCC"/>
    <w:rsid w:val="008D6A68"/>
    <w:rsid w:val="008D6BD4"/>
    <w:rsid w:val="008D6DD3"/>
    <w:rsid w:val="008D7CAB"/>
    <w:rsid w:val="008D7EC9"/>
    <w:rsid w:val="008E28D2"/>
    <w:rsid w:val="008E2B38"/>
    <w:rsid w:val="008E46C3"/>
    <w:rsid w:val="008E5903"/>
    <w:rsid w:val="008E5AF9"/>
    <w:rsid w:val="008E5F50"/>
    <w:rsid w:val="008E7FA3"/>
    <w:rsid w:val="008F2FAA"/>
    <w:rsid w:val="008F3094"/>
    <w:rsid w:val="008F3679"/>
    <w:rsid w:val="008F6B1F"/>
    <w:rsid w:val="008F708E"/>
    <w:rsid w:val="008F76B5"/>
    <w:rsid w:val="008F79FA"/>
    <w:rsid w:val="00900087"/>
    <w:rsid w:val="009007A9"/>
    <w:rsid w:val="00900EC1"/>
    <w:rsid w:val="00901217"/>
    <w:rsid w:val="00901DE6"/>
    <w:rsid w:val="00902E4F"/>
    <w:rsid w:val="009045CF"/>
    <w:rsid w:val="00904D5B"/>
    <w:rsid w:val="00905A3F"/>
    <w:rsid w:val="00906E94"/>
    <w:rsid w:val="00907D7F"/>
    <w:rsid w:val="00910724"/>
    <w:rsid w:val="00914479"/>
    <w:rsid w:val="00914A83"/>
    <w:rsid w:val="009151B1"/>
    <w:rsid w:val="00916932"/>
    <w:rsid w:val="0091795C"/>
    <w:rsid w:val="009208D2"/>
    <w:rsid w:val="00921E59"/>
    <w:rsid w:val="00922F7C"/>
    <w:rsid w:val="00924A8B"/>
    <w:rsid w:val="00924F94"/>
    <w:rsid w:val="00926777"/>
    <w:rsid w:val="009307B4"/>
    <w:rsid w:val="00933885"/>
    <w:rsid w:val="00934282"/>
    <w:rsid w:val="009353B3"/>
    <w:rsid w:val="00935C74"/>
    <w:rsid w:val="0093629A"/>
    <w:rsid w:val="00936884"/>
    <w:rsid w:val="00937CDC"/>
    <w:rsid w:val="009412B8"/>
    <w:rsid w:val="00941E12"/>
    <w:rsid w:val="00944FE4"/>
    <w:rsid w:val="0094695B"/>
    <w:rsid w:val="00950B64"/>
    <w:rsid w:val="0095178B"/>
    <w:rsid w:val="009525EB"/>
    <w:rsid w:val="0095775B"/>
    <w:rsid w:val="00957A41"/>
    <w:rsid w:val="009606E7"/>
    <w:rsid w:val="00961E92"/>
    <w:rsid w:val="009623B6"/>
    <w:rsid w:val="00964CA9"/>
    <w:rsid w:val="00966B3A"/>
    <w:rsid w:val="00966CAB"/>
    <w:rsid w:val="00967570"/>
    <w:rsid w:val="00970769"/>
    <w:rsid w:val="00971783"/>
    <w:rsid w:val="00972364"/>
    <w:rsid w:val="00972F3F"/>
    <w:rsid w:val="00973766"/>
    <w:rsid w:val="00975DFC"/>
    <w:rsid w:val="00976C3B"/>
    <w:rsid w:val="00980677"/>
    <w:rsid w:val="009817A5"/>
    <w:rsid w:val="0098549C"/>
    <w:rsid w:val="009862D5"/>
    <w:rsid w:val="00986A23"/>
    <w:rsid w:val="009902CF"/>
    <w:rsid w:val="00990428"/>
    <w:rsid w:val="0099260E"/>
    <w:rsid w:val="00994391"/>
    <w:rsid w:val="0099552B"/>
    <w:rsid w:val="00995FB6"/>
    <w:rsid w:val="0099632A"/>
    <w:rsid w:val="00996A52"/>
    <w:rsid w:val="009A0D8B"/>
    <w:rsid w:val="009A0DE8"/>
    <w:rsid w:val="009A2330"/>
    <w:rsid w:val="009A2629"/>
    <w:rsid w:val="009A59E2"/>
    <w:rsid w:val="009A698C"/>
    <w:rsid w:val="009A7090"/>
    <w:rsid w:val="009A7CC5"/>
    <w:rsid w:val="009B04F1"/>
    <w:rsid w:val="009B3F56"/>
    <w:rsid w:val="009B6370"/>
    <w:rsid w:val="009B72DA"/>
    <w:rsid w:val="009C015C"/>
    <w:rsid w:val="009C16DD"/>
    <w:rsid w:val="009C213E"/>
    <w:rsid w:val="009C215E"/>
    <w:rsid w:val="009C2A88"/>
    <w:rsid w:val="009C494C"/>
    <w:rsid w:val="009C610C"/>
    <w:rsid w:val="009C6777"/>
    <w:rsid w:val="009C798B"/>
    <w:rsid w:val="009D2D01"/>
    <w:rsid w:val="009D2D25"/>
    <w:rsid w:val="009D34F9"/>
    <w:rsid w:val="009D4A53"/>
    <w:rsid w:val="009D50F3"/>
    <w:rsid w:val="009D5F80"/>
    <w:rsid w:val="009E0BFA"/>
    <w:rsid w:val="009E18FC"/>
    <w:rsid w:val="009E2BD9"/>
    <w:rsid w:val="009E2DDA"/>
    <w:rsid w:val="009E3871"/>
    <w:rsid w:val="009E3E38"/>
    <w:rsid w:val="009E52B6"/>
    <w:rsid w:val="009E54FC"/>
    <w:rsid w:val="009E788F"/>
    <w:rsid w:val="009F165F"/>
    <w:rsid w:val="009F22C9"/>
    <w:rsid w:val="009F24A9"/>
    <w:rsid w:val="009F261F"/>
    <w:rsid w:val="009F4FDB"/>
    <w:rsid w:val="009F607B"/>
    <w:rsid w:val="009F67C3"/>
    <w:rsid w:val="00A005A2"/>
    <w:rsid w:val="00A00A49"/>
    <w:rsid w:val="00A0161C"/>
    <w:rsid w:val="00A02837"/>
    <w:rsid w:val="00A02AE3"/>
    <w:rsid w:val="00A02C63"/>
    <w:rsid w:val="00A02F86"/>
    <w:rsid w:val="00A03737"/>
    <w:rsid w:val="00A04317"/>
    <w:rsid w:val="00A043A6"/>
    <w:rsid w:val="00A0441C"/>
    <w:rsid w:val="00A05249"/>
    <w:rsid w:val="00A05ED5"/>
    <w:rsid w:val="00A06E65"/>
    <w:rsid w:val="00A06F73"/>
    <w:rsid w:val="00A0782B"/>
    <w:rsid w:val="00A078A5"/>
    <w:rsid w:val="00A07963"/>
    <w:rsid w:val="00A09CBC"/>
    <w:rsid w:val="00A109A8"/>
    <w:rsid w:val="00A10EA7"/>
    <w:rsid w:val="00A1110F"/>
    <w:rsid w:val="00A1420D"/>
    <w:rsid w:val="00A14F1A"/>
    <w:rsid w:val="00A1684C"/>
    <w:rsid w:val="00A16AA8"/>
    <w:rsid w:val="00A17729"/>
    <w:rsid w:val="00A20902"/>
    <w:rsid w:val="00A2109C"/>
    <w:rsid w:val="00A241B9"/>
    <w:rsid w:val="00A246F1"/>
    <w:rsid w:val="00A25AA8"/>
    <w:rsid w:val="00A263AF"/>
    <w:rsid w:val="00A32F8B"/>
    <w:rsid w:val="00A33949"/>
    <w:rsid w:val="00A34034"/>
    <w:rsid w:val="00A36A77"/>
    <w:rsid w:val="00A36C59"/>
    <w:rsid w:val="00A37BB8"/>
    <w:rsid w:val="00A41482"/>
    <w:rsid w:val="00A44E69"/>
    <w:rsid w:val="00A50098"/>
    <w:rsid w:val="00A51098"/>
    <w:rsid w:val="00A56511"/>
    <w:rsid w:val="00A56518"/>
    <w:rsid w:val="00A566CA"/>
    <w:rsid w:val="00A575EB"/>
    <w:rsid w:val="00A57FD1"/>
    <w:rsid w:val="00A600A1"/>
    <w:rsid w:val="00A60566"/>
    <w:rsid w:val="00A6125A"/>
    <w:rsid w:val="00A613AE"/>
    <w:rsid w:val="00A619A5"/>
    <w:rsid w:val="00A61FFD"/>
    <w:rsid w:val="00A6277A"/>
    <w:rsid w:val="00A63609"/>
    <w:rsid w:val="00A64C62"/>
    <w:rsid w:val="00A64F98"/>
    <w:rsid w:val="00A65037"/>
    <w:rsid w:val="00A664C7"/>
    <w:rsid w:val="00A673F7"/>
    <w:rsid w:val="00A70B2E"/>
    <w:rsid w:val="00A714A3"/>
    <w:rsid w:val="00A729AA"/>
    <w:rsid w:val="00A739CB"/>
    <w:rsid w:val="00A744F5"/>
    <w:rsid w:val="00A7638A"/>
    <w:rsid w:val="00A763D1"/>
    <w:rsid w:val="00A76B81"/>
    <w:rsid w:val="00A7785C"/>
    <w:rsid w:val="00A814F7"/>
    <w:rsid w:val="00A82713"/>
    <w:rsid w:val="00A82730"/>
    <w:rsid w:val="00A85DEB"/>
    <w:rsid w:val="00A85F51"/>
    <w:rsid w:val="00A8706C"/>
    <w:rsid w:val="00A877DE"/>
    <w:rsid w:val="00A91B98"/>
    <w:rsid w:val="00A91F2C"/>
    <w:rsid w:val="00A92D87"/>
    <w:rsid w:val="00A93864"/>
    <w:rsid w:val="00A95FD8"/>
    <w:rsid w:val="00A97126"/>
    <w:rsid w:val="00AA03ED"/>
    <w:rsid w:val="00AA15BA"/>
    <w:rsid w:val="00AA18AD"/>
    <w:rsid w:val="00AA3ED4"/>
    <w:rsid w:val="00AA40B3"/>
    <w:rsid w:val="00AA42AC"/>
    <w:rsid w:val="00AA4CDE"/>
    <w:rsid w:val="00AA53D8"/>
    <w:rsid w:val="00AA5452"/>
    <w:rsid w:val="00AA6B37"/>
    <w:rsid w:val="00AB0026"/>
    <w:rsid w:val="00AB1F55"/>
    <w:rsid w:val="00AB2215"/>
    <w:rsid w:val="00AB2C46"/>
    <w:rsid w:val="00AB44AE"/>
    <w:rsid w:val="00AB50CD"/>
    <w:rsid w:val="00AB5C07"/>
    <w:rsid w:val="00AB6099"/>
    <w:rsid w:val="00AB7227"/>
    <w:rsid w:val="00AC01B1"/>
    <w:rsid w:val="00AC1695"/>
    <w:rsid w:val="00AC1BE8"/>
    <w:rsid w:val="00AC2457"/>
    <w:rsid w:val="00AC327B"/>
    <w:rsid w:val="00AC3B98"/>
    <w:rsid w:val="00AC4AF2"/>
    <w:rsid w:val="00AC4C52"/>
    <w:rsid w:val="00AC772A"/>
    <w:rsid w:val="00AD066F"/>
    <w:rsid w:val="00AD3841"/>
    <w:rsid w:val="00AD570B"/>
    <w:rsid w:val="00AD67D3"/>
    <w:rsid w:val="00AE094A"/>
    <w:rsid w:val="00AE5684"/>
    <w:rsid w:val="00AE57EB"/>
    <w:rsid w:val="00AE6BB7"/>
    <w:rsid w:val="00AF04B6"/>
    <w:rsid w:val="00AF0F87"/>
    <w:rsid w:val="00AF48E0"/>
    <w:rsid w:val="00AF73AC"/>
    <w:rsid w:val="00AF7D7C"/>
    <w:rsid w:val="00B00752"/>
    <w:rsid w:val="00B01B7A"/>
    <w:rsid w:val="00B020EC"/>
    <w:rsid w:val="00B02A1E"/>
    <w:rsid w:val="00B030DB"/>
    <w:rsid w:val="00B06E32"/>
    <w:rsid w:val="00B10265"/>
    <w:rsid w:val="00B1111D"/>
    <w:rsid w:val="00B112F9"/>
    <w:rsid w:val="00B14A64"/>
    <w:rsid w:val="00B1577F"/>
    <w:rsid w:val="00B160C3"/>
    <w:rsid w:val="00B20589"/>
    <w:rsid w:val="00B22829"/>
    <w:rsid w:val="00B24E0F"/>
    <w:rsid w:val="00B259D3"/>
    <w:rsid w:val="00B26CF6"/>
    <w:rsid w:val="00B275B2"/>
    <w:rsid w:val="00B27ADB"/>
    <w:rsid w:val="00B312A4"/>
    <w:rsid w:val="00B32C1A"/>
    <w:rsid w:val="00B33D7C"/>
    <w:rsid w:val="00B3691F"/>
    <w:rsid w:val="00B371D4"/>
    <w:rsid w:val="00B37950"/>
    <w:rsid w:val="00B4143A"/>
    <w:rsid w:val="00B41DA6"/>
    <w:rsid w:val="00B458A0"/>
    <w:rsid w:val="00B474AE"/>
    <w:rsid w:val="00B51042"/>
    <w:rsid w:val="00B52FDF"/>
    <w:rsid w:val="00B544C0"/>
    <w:rsid w:val="00B55628"/>
    <w:rsid w:val="00B55F9B"/>
    <w:rsid w:val="00B564B6"/>
    <w:rsid w:val="00B61F09"/>
    <w:rsid w:val="00B66489"/>
    <w:rsid w:val="00B704EF"/>
    <w:rsid w:val="00B70C0F"/>
    <w:rsid w:val="00B712BF"/>
    <w:rsid w:val="00B7188B"/>
    <w:rsid w:val="00B74974"/>
    <w:rsid w:val="00B7559C"/>
    <w:rsid w:val="00B7596F"/>
    <w:rsid w:val="00B75FDC"/>
    <w:rsid w:val="00B76121"/>
    <w:rsid w:val="00B76976"/>
    <w:rsid w:val="00B7741C"/>
    <w:rsid w:val="00B77B03"/>
    <w:rsid w:val="00B8080A"/>
    <w:rsid w:val="00B8092A"/>
    <w:rsid w:val="00B80D28"/>
    <w:rsid w:val="00B82871"/>
    <w:rsid w:val="00B849CD"/>
    <w:rsid w:val="00B85F15"/>
    <w:rsid w:val="00B86701"/>
    <w:rsid w:val="00B8760B"/>
    <w:rsid w:val="00B90AB1"/>
    <w:rsid w:val="00B91612"/>
    <w:rsid w:val="00B91C3C"/>
    <w:rsid w:val="00B94CDE"/>
    <w:rsid w:val="00B950E5"/>
    <w:rsid w:val="00B95ED2"/>
    <w:rsid w:val="00B97BFE"/>
    <w:rsid w:val="00BA0DD3"/>
    <w:rsid w:val="00BA11D7"/>
    <w:rsid w:val="00BA168E"/>
    <w:rsid w:val="00BA2BA9"/>
    <w:rsid w:val="00BA3DBF"/>
    <w:rsid w:val="00BA43DC"/>
    <w:rsid w:val="00BA5BC5"/>
    <w:rsid w:val="00BA6E06"/>
    <w:rsid w:val="00BB014A"/>
    <w:rsid w:val="00BB08F1"/>
    <w:rsid w:val="00BB152F"/>
    <w:rsid w:val="00BB2186"/>
    <w:rsid w:val="00BB2BF7"/>
    <w:rsid w:val="00BB3BA8"/>
    <w:rsid w:val="00BB41C3"/>
    <w:rsid w:val="00BB60DD"/>
    <w:rsid w:val="00BC07F6"/>
    <w:rsid w:val="00BC1539"/>
    <w:rsid w:val="00BC1F0D"/>
    <w:rsid w:val="00BC280F"/>
    <w:rsid w:val="00BC3A4F"/>
    <w:rsid w:val="00BC565D"/>
    <w:rsid w:val="00BC6AE5"/>
    <w:rsid w:val="00BC7AF7"/>
    <w:rsid w:val="00BD0872"/>
    <w:rsid w:val="00BD1E48"/>
    <w:rsid w:val="00BD4922"/>
    <w:rsid w:val="00BD6BC8"/>
    <w:rsid w:val="00BE1C4E"/>
    <w:rsid w:val="00BE34C1"/>
    <w:rsid w:val="00BE4AF4"/>
    <w:rsid w:val="00BE53EA"/>
    <w:rsid w:val="00BE6654"/>
    <w:rsid w:val="00BE718A"/>
    <w:rsid w:val="00BE795E"/>
    <w:rsid w:val="00BE7E68"/>
    <w:rsid w:val="00BE7FC4"/>
    <w:rsid w:val="00BF11B7"/>
    <w:rsid w:val="00BF1A5A"/>
    <w:rsid w:val="00BF2353"/>
    <w:rsid w:val="00BF2C4C"/>
    <w:rsid w:val="00BF32F2"/>
    <w:rsid w:val="00BF430B"/>
    <w:rsid w:val="00BF462C"/>
    <w:rsid w:val="00BF535D"/>
    <w:rsid w:val="00BF6CC6"/>
    <w:rsid w:val="00C01453"/>
    <w:rsid w:val="00C04C14"/>
    <w:rsid w:val="00C05B56"/>
    <w:rsid w:val="00C0788C"/>
    <w:rsid w:val="00C07F40"/>
    <w:rsid w:val="00C108C3"/>
    <w:rsid w:val="00C1246B"/>
    <w:rsid w:val="00C13155"/>
    <w:rsid w:val="00C13192"/>
    <w:rsid w:val="00C1327B"/>
    <w:rsid w:val="00C137D2"/>
    <w:rsid w:val="00C13C63"/>
    <w:rsid w:val="00C16681"/>
    <w:rsid w:val="00C170C5"/>
    <w:rsid w:val="00C179A8"/>
    <w:rsid w:val="00C17D1E"/>
    <w:rsid w:val="00C20EBE"/>
    <w:rsid w:val="00C21B2F"/>
    <w:rsid w:val="00C21D63"/>
    <w:rsid w:val="00C22852"/>
    <w:rsid w:val="00C22C28"/>
    <w:rsid w:val="00C22EA3"/>
    <w:rsid w:val="00C2485E"/>
    <w:rsid w:val="00C2534B"/>
    <w:rsid w:val="00C25F4B"/>
    <w:rsid w:val="00C26EEA"/>
    <w:rsid w:val="00C27882"/>
    <w:rsid w:val="00C30EC2"/>
    <w:rsid w:val="00C3253E"/>
    <w:rsid w:val="00C32669"/>
    <w:rsid w:val="00C351E6"/>
    <w:rsid w:val="00C36982"/>
    <w:rsid w:val="00C401BB"/>
    <w:rsid w:val="00C4250C"/>
    <w:rsid w:val="00C43630"/>
    <w:rsid w:val="00C44F5C"/>
    <w:rsid w:val="00C51320"/>
    <w:rsid w:val="00C5266A"/>
    <w:rsid w:val="00C57125"/>
    <w:rsid w:val="00C57B23"/>
    <w:rsid w:val="00C60122"/>
    <w:rsid w:val="00C61CB9"/>
    <w:rsid w:val="00C61CE1"/>
    <w:rsid w:val="00C62B31"/>
    <w:rsid w:val="00C62D32"/>
    <w:rsid w:val="00C62FB2"/>
    <w:rsid w:val="00C64DF6"/>
    <w:rsid w:val="00C64F8A"/>
    <w:rsid w:val="00C652F6"/>
    <w:rsid w:val="00C664A0"/>
    <w:rsid w:val="00C669C7"/>
    <w:rsid w:val="00C70123"/>
    <w:rsid w:val="00C71D37"/>
    <w:rsid w:val="00C722D1"/>
    <w:rsid w:val="00C72E48"/>
    <w:rsid w:val="00C7413A"/>
    <w:rsid w:val="00C74817"/>
    <w:rsid w:val="00C74DBE"/>
    <w:rsid w:val="00C74EC8"/>
    <w:rsid w:val="00C74F63"/>
    <w:rsid w:val="00C75299"/>
    <w:rsid w:val="00C75A75"/>
    <w:rsid w:val="00C75E10"/>
    <w:rsid w:val="00C76C4E"/>
    <w:rsid w:val="00C76D6C"/>
    <w:rsid w:val="00C80205"/>
    <w:rsid w:val="00C8172C"/>
    <w:rsid w:val="00C833C3"/>
    <w:rsid w:val="00C860D6"/>
    <w:rsid w:val="00C868BC"/>
    <w:rsid w:val="00C90BB2"/>
    <w:rsid w:val="00C91106"/>
    <w:rsid w:val="00C92851"/>
    <w:rsid w:val="00C94257"/>
    <w:rsid w:val="00C94FCA"/>
    <w:rsid w:val="00C9595F"/>
    <w:rsid w:val="00C960CB"/>
    <w:rsid w:val="00C96FFD"/>
    <w:rsid w:val="00CA0146"/>
    <w:rsid w:val="00CA1E15"/>
    <w:rsid w:val="00CA2DAE"/>
    <w:rsid w:val="00CA2E3A"/>
    <w:rsid w:val="00CA3ADB"/>
    <w:rsid w:val="00CA4EC0"/>
    <w:rsid w:val="00CA571B"/>
    <w:rsid w:val="00CA5DC8"/>
    <w:rsid w:val="00CA66D8"/>
    <w:rsid w:val="00CB16D0"/>
    <w:rsid w:val="00CB2101"/>
    <w:rsid w:val="00CB2DE5"/>
    <w:rsid w:val="00CB397C"/>
    <w:rsid w:val="00CB4057"/>
    <w:rsid w:val="00CB5FC8"/>
    <w:rsid w:val="00CC0081"/>
    <w:rsid w:val="00CC3219"/>
    <w:rsid w:val="00CC413E"/>
    <w:rsid w:val="00CC41F0"/>
    <w:rsid w:val="00CC621E"/>
    <w:rsid w:val="00CC69FB"/>
    <w:rsid w:val="00CC77D0"/>
    <w:rsid w:val="00CD3054"/>
    <w:rsid w:val="00CD40A7"/>
    <w:rsid w:val="00CD5363"/>
    <w:rsid w:val="00CD614A"/>
    <w:rsid w:val="00CE452E"/>
    <w:rsid w:val="00CE6577"/>
    <w:rsid w:val="00CE7F67"/>
    <w:rsid w:val="00CF0FCE"/>
    <w:rsid w:val="00CF1D4D"/>
    <w:rsid w:val="00CF3893"/>
    <w:rsid w:val="00CF4C58"/>
    <w:rsid w:val="00CF67DE"/>
    <w:rsid w:val="00D00F28"/>
    <w:rsid w:val="00D01042"/>
    <w:rsid w:val="00D01245"/>
    <w:rsid w:val="00D01290"/>
    <w:rsid w:val="00D04F58"/>
    <w:rsid w:val="00D052DF"/>
    <w:rsid w:val="00D06A57"/>
    <w:rsid w:val="00D073E5"/>
    <w:rsid w:val="00D11E38"/>
    <w:rsid w:val="00D12083"/>
    <w:rsid w:val="00D1299B"/>
    <w:rsid w:val="00D145B9"/>
    <w:rsid w:val="00D154F0"/>
    <w:rsid w:val="00D15C2C"/>
    <w:rsid w:val="00D177E6"/>
    <w:rsid w:val="00D20312"/>
    <w:rsid w:val="00D210C7"/>
    <w:rsid w:val="00D21363"/>
    <w:rsid w:val="00D21A94"/>
    <w:rsid w:val="00D21C6B"/>
    <w:rsid w:val="00D22012"/>
    <w:rsid w:val="00D223F4"/>
    <w:rsid w:val="00D22848"/>
    <w:rsid w:val="00D22BB0"/>
    <w:rsid w:val="00D238CC"/>
    <w:rsid w:val="00D244FC"/>
    <w:rsid w:val="00D2468E"/>
    <w:rsid w:val="00D25363"/>
    <w:rsid w:val="00D2554C"/>
    <w:rsid w:val="00D2640A"/>
    <w:rsid w:val="00D268FA"/>
    <w:rsid w:val="00D26E47"/>
    <w:rsid w:val="00D30E39"/>
    <w:rsid w:val="00D31700"/>
    <w:rsid w:val="00D3254A"/>
    <w:rsid w:val="00D32F8B"/>
    <w:rsid w:val="00D336EC"/>
    <w:rsid w:val="00D341FD"/>
    <w:rsid w:val="00D35B01"/>
    <w:rsid w:val="00D363CB"/>
    <w:rsid w:val="00D36858"/>
    <w:rsid w:val="00D36F7F"/>
    <w:rsid w:val="00D4024A"/>
    <w:rsid w:val="00D41551"/>
    <w:rsid w:val="00D43A26"/>
    <w:rsid w:val="00D44D3A"/>
    <w:rsid w:val="00D45CB7"/>
    <w:rsid w:val="00D463AC"/>
    <w:rsid w:val="00D465A5"/>
    <w:rsid w:val="00D466E5"/>
    <w:rsid w:val="00D46E98"/>
    <w:rsid w:val="00D51205"/>
    <w:rsid w:val="00D544DE"/>
    <w:rsid w:val="00D55353"/>
    <w:rsid w:val="00D55E9F"/>
    <w:rsid w:val="00D61121"/>
    <w:rsid w:val="00D6182A"/>
    <w:rsid w:val="00D61D18"/>
    <w:rsid w:val="00D62FCC"/>
    <w:rsid w:val="00D642FB"/>
    <w:rsid w:val="00D737D3"/>
    <w:rsid w:val="00D739CA"/>
    <w:rsid w:val="00D7418F"/>
    <w:rsid w:val="00D76389"/>
    <w:rsid w:val="00D800CC"/>
    <w:rsid w:val="00D80EEB"/>
    <w:rsid w:val="00D82009"/>
    <w:rsid w:val="00D82125"/>
    <w:rsid w:val="00D82804"/>
    <w:rsid w:val="00D83586"/>
    <w:rsid w:val="00D8426E"/>
    <w:rsid w:val="00D84888"/>
    <w:rsid w:val="00D85D61"/>
    <w:rsid w:val="00D87EAE"/>
    <w:rsid w:val="00D91882"/>
    <w:rsid w:val="00D919F8"/>
    <w:rsid w:val="00D930AD"/>
    <w:rsid w:val="00D93BED"/>
    <w:rsid w:val="00DA0B2A"/>
    <w:rsid w:val="00DA133C"/>
    <w:rsid w:val="00DA3210"/>
    <w:rsid w:val="00DA5CF2"/>
    <w:rsid w:val="00DA6052"/>
    <w:rsid w:val="00DA647A"/>
    <w:rsid w:val="00DA6549"/>
    <w:rsid w:val="00DA69FE"/>
    <w:rsid w:val="00DB0206"/>
    <w:rsid w:val="00DB1319"/>
    <w:rsid w:val="00DB1E48"/>
    <w:rsid w:val="00DB2640"/>
    <w:rsid w:val="00DB29F1"/>
    <w:rsid w:val="00DB2FCA"/>
    <w:rsid w:val="00DB3BAC"/>
    <w:rsid w:val="00DB5A47"/>
    <w:rsid w:val="00DB7CFB"/>
    <w:rsid w:val="00DC00E8"/>
    <w:rsid w:val="00DC0450"/>
    <w:rsid w:val="00DC0802"/>
    <w:rsid w:val="00DC4422"/>
    <w:rsid w:val="00DC457C"/>
    <w:rsid w:val="00DC4EE5"/>
    <w:rsid w:val="00DD09FA"/>
    <w:rsid w:val="00DD21CA"/>
    <w:rsid w:val="00DD21F6"/>
    <w:rsid w:val="00DD4588"/>
    <w:rsid w:val="00DD504C"/>
    <w:rsid w:val="00DD765D"/>
    <w:rsid w:val="00DE043A"/>
    <w:rsid w:val="00DE2597"/>
    <w:rsid w:val="00DE2E86"/>
    <w:rsid w:val="00DE4A77"/>
    <w:rsid w:val="00DF013B"/>
    <w:rsid w:val="00DF1956"/>
    <w:rsid w:val="00DF623C"/>
    <w:rsid w:val="00DF6B9C"/>
    <w:rsid w:val="00DF6F3C"/>
    <w:rsid w:val="00DF7723"/>
    <w:rsid w:val="00DF77F0"/>
    <w:rsid w:val="00DF7A84"/>
    <w:rsid w:val="00E01666"/>
    <w:rsid w:val="00E0211B"/>
    <w:rsid w:val="00E02B57"/>
    <w:rsid w:val="00E03EC0"/>
    <w:rsid w:val="00E06094"/>
    <w:rsid w:val="00E078D2"/>
    <w:rsid w:val="00E1022D"/>
    <w:rsid w:val="00E121A6"/>
    <w:rsid w:val="00E1267A"/>
    <w:rsid w:val="00E14D14"/>
    <w:rsid w:val="00E15728"/>
    <w:rsid w:val="00E21192"/>
    <w:rsid w:val="00E21A3D"/>
    <w:rsid w:val="00E22269"/>
    <w:rsid w:val="00E22CE3"/>
    <w:rsid w:val="00E2332B"/>
    <w:rsid w:val="00E248C2"/>
    <w:rsid w:val="00E263F5"/>
    <w:rsid w:val="00E27407"/>
    <w:rsid w:val="00E3042C"/>
    <w:rsid w:val="00E350B5"/>
    <w:rsid w:val="00E35336"/>
    <w:rsid w:val="00E363B5"/>
    <w:rsid w:val="00E37320"/>
    <w:rsid w:val="00E40260"/>
    <w:rsid w:val="00E42DD8"/>
    <w:rsid w:val="00E44C69"/>
    <w:rsid w:val="00E45E3E"/>
    <w:rsid w:val="00E46A2D"/>
    <w:rsid w:val="00E503E6"/>
    <w:rsid w:val="00E51364"/>
    <w:rsid w:val="00E521A5"/>
    <w:rsid w:val="00E5261A"/>
    <w:rsid w:val="00E53354"/>
    <w:rsid w:val="00E53F0D"/>
    <w:rsid w:val="00E553FA"/>
    <w:rsid w:val="00E55F92"/>
    <w:rsid w:val="00E5F047"/>
    <w:rsid w:val="00E63102"/>
    <w:rsid w:val="00E658E8"/>
    <w:rsid w:val="00E659E9"/>
    <w:rsid w:val="00E661DB"/>
    <w:rsid w:val="00E66AE5"/>
    <w:rsid w:val="00E66CF9"/>
    <w:rsid w:val="00E70227"/>
    <w:rsid w:val="00E71616"/>
    <w:rsid w:val="00E72C2F"/>
    <w:rsid w:val="00E73CBC"/>
    <w:rsid w:val="00E7441F"/>
    <w:rsid w:val="00E7565E"/>
    <w:rsid w:val="00E76760"/>
    <w:rsid w:val="00E76C07"/>
    <w:rsid w:val="00E77508"/>
    <w:rsid w:val="00E77FE5"/>
    <w:rsid w:val="00E801CC"/>
    <w:rsid w:val="00E80E61"/>
    <w:rsid w:val="00E819AD"/>
    <w:rsid w:val="00E82459"/>
    <w:rsid w:val="00E83687"/>
    <w:rsid w:val="00E84C4A"/>
    <w:rsid w:val="00E84F11"/>
    <w:rsid w:val="00E84F28"/>
    <w:rsid w:val="00E85617"/>
    <w:rsid w:val="00E8629E"/>
    <w:rsid w:val="00E8678F"/>
    <w:rsid w:val="00E8749B"/>
    <w:rsid w:val="00E91A6F"/>
    <w:rsid w:val="00E92011"/>
    <w:rsid w:val="00E92736"/>
    <w:rsid w:val="00E93273"/>
    <w:rsid w:val="00E94E4C"/>
    <w:rsid w:val="00E96655"/>
    <w:rsid w:val="00E97CC6"/>
    <w:rsid w:val="00EA0D60"/>
    <w:rsid w:val="00EA1A81"/>
    <w:rsid w:val="00EA2E8D"/>
    <w:rsid w:val="00EA564E"/>
    <w:rsid w:val="00EA73D1"/>
    <w:rsid w:val="00EA7518"/>
    <w:rsid w:val="00EA7D71"/>
    <w:rsid w:val="00EB013A"/>
    <w:rsid w:val="00EB0618"/>
    <w:rsid w:val="00EB1AA8"/>
    <w:rsid w:val="00EB7F63"/>
    <w:rsid w:val="00EC00A9"/>
    <w:rsid w:val="00EC149A"/>
    <w:rsid w:val="00EC1E82"/>
    <w:rsid w:val="00EC1FC7"/>
    <w:rsid w:val="00EC44A6"/>
    <w:rsid w:val="00EC7CEB"/>
    <w:rsid w:val="00ED177D"/>
    <w:rsid w:val="00ED2E36"/>
    <w:rsid w:val="00ED6D8E"/>
    <w:rsid w:val="00ED7691"/>
    <w:rsid w:val="00EE3CC2"/>
    <w:rsid w:val="00EE4BD0"/>
    <w:rsid w:val="00EE58EF"/>
    <w:rsid w:val="00EE79C8"/>
    <w:rsid w:val="00EE7A2C"/>
    <w:rsid w:val="00EF1792"/>
    <w:rsid w:val="00EF183E"/>
    <w:rsid w:val="00EF2222"/>
    <w:rsid w:val="00EF2422"/>
    <w:rsid w:val="00EF36EB"/>
    <w:rsid w:val="00EF7A3A"/>
    <w:rsid w:val="00F0060E"/>
    <w:rsid w:val="00F00DD0"/>
    <w:rsid w:val="00F00E37"/>
    <w:rsid w:val="00F03948"/>
    <w:rsid w:val="00F045CE"/>
    <w:rsid w:val="00F0546C"/>
    <w:rsid w:val="00F0577B"/>
    <w:rsid w:val="00F0649D"/>
    <w:rsid w:val="00F06606"/>
    <w:rsid w:val="00F1174C"/>
    <w:rsid w:val="00F12C60"/>
    <w:rsid w:val="00F130F7"/>
    <w:rsid w:val="00F13619"/>
    <w:rsid w:val="00F139A8"/>
    <w:rsid w:val="00F143FA"/>
    <w:rsid w:val="00F14FF6"/>
    <w:rsid w:val="00F15BD3"/>
    <w:rsid w:val="00F177DC"/>
    <w:rsid w:val="00F17A25"/>
    <w:rsid w:val="00F20321"/>
    <w:rsid w:val="00F208AE"/>
    <w:rsid w:val="00F20A82"/>
    <w:rsid w:val="00F24F9C"/>
    <w:rsid w:val="00F251FA"/>
    <w:rsid w:val="00F26069"/>
    <w:rsid w:val="00F2765C"/>
    <w:rsid w:val="00F277DC"/>
    <w:rsid w:val="00F27F1D"/>
    <w:rsid w:val="00F34671"/>
    <w:rsid w:val="00F348FC"/>
    <w:rsid w:val="00F35C48"/>
    <w:rsid w:val="00F42CA3"/>
    <w:rsid w:val="00F45883"/>
    <w:rsid w:val="00F464C7"/>
    <w:rsid w:val="00F4707C"/>
    <w:rsid w:val="00F50CBF"/>
    <w:rsid w:val="00F521DB"/>
    <w:rsid w:val="00F52AEE"/>
    <w:rsid w:val="00F537A4"/>
    <w:rsid w:val="00F53A35"/>
    <w:rsid w:val="00F548A5"/>
    <w:rsid w:val="00F54FB0"/>
    <w:rsid w:val="00F55DA8"/>
    <w:rsid w:val="00F55E9A"/>
    <w:rsid w:val="00F601B7"/>
    <w:rsid w:val="00F6045C"/>
    <w:rsid w:val="00F625E7"/>
    <w:rsid w:val="00F62654"/>
    <w:rsid w:val="00F62991"/>
    <w:rsid w:val="00F64500"/>
    <w:rsid w:val="00F65408"/>
    <w:rsid w:val="00F66141"/>
    <w:rsid w:val="00F67163"/>
    <w:rsid w:val="00F672C1"/>
    <w:rsid w:val="00F67DFB"/>
    <w:rsid w:val="00F709DE"/>
    <w:rsid w:val="00F71AC0"/>
    <w:rsid w:val="00F72788"/>
    <w:rsid w:val="00F73EE1"/>
    <w:rsid w:val="00F740CC"/>
    <w:rsid w:val="00F801A2"/>
    <w:rsid w:val="00F80823"/>
    <w:rsid w:val="00F81F62"/>
    <w:rsid w:val="00F822FE"/>
    <w:rsid w:val="00F83C57"/>
    <w:rsid w:val="00F83D4C"/>
    <w:rsid w:val="00F840C8"/>
    <w:rsid w:val="00F842F6"/>
    <w:rsid w:val="00F90254"/>
    <w:rsid w:val="00F92021"/>
    <w:rsid w:val="00F9208D"/>
    <w:rsid w:val="00F92E64"/>
    <w:rsid w:val="00F93C3E"/>
    <w:rsid w:val="00F943BC"/>
    <w:rsid w:val="00F94FB7"/>
    <w:rsid w:val="00F95E8A"/>
    <w:rsid w:val="00F9721F"/>
    <w:rsid w:val="00F9770C"/>
    <w:rsid w:val="00FA010C"/>
    <w:rsid w:val="00FA026C"/>
    <w:rsid w:val="00FA0AB0"/>
    <w:rsid w:val="00FA1444"/>
    <w:rsid w:val="00FA2074"/>
    <w:rsid w:val="00FA2080"/>
    <w:rsid w:val="00FA3B52"/>
    <w:rsid w:val="00FA440B"/>
    <w:rsid w:val="00FA4487"/>
    <w:rsid w:val="00FA7155"/>
    <w:rsid w:val="00FA7213"/>
    <w:rsid w:val="00FA7C34"/>
    <w:rsid w:val="00FB1877"/>
    <w:rsid w:val="00FB1D4C"/>
    <w:rsid w:val="00FB35F5"/>
    <w:rsid w:val="00FB38B8"/>
    <w:rsid w:val="00FB41DF"/>
    <w:rsid w:val="00FB56A0"/>
    <w:rsid w:val="00FB5F17"/>
    <w:rsid w:val="00FB60B1"/>
    <w:rsid w:val="00FB66FA"/>
    <w:rsid w:val="00FB6A14"/>
    <w:rsid w:val="00FB6D9C"/>
    <w:rsid w:val="00FB6FD9"/>
    <w:rsid w:val="00FB73FC"/>
    <w:rsid w:val="00FB7E2F"/>
    <w:rsid w:val="00FC00C8"/>
    <w:rsid w:val="00FC05A7"/>
    <w:rsid w:val="00FC08B9"/>
    <w:rsid w:val="00FC19F3"/>
    <w:rsid w:val="00FC1EAC"/>
    <w:rsid w:val="00FC236E"/>
    <w:rsid w:val="00FC2A94"/>
    <w:rsid w:val="00FC48FE"/>
    <w:rsid w:val="00FC5DF6"/>
    <w:rsid w:val="00FC64B1"/>
    <w:rsid w:val="00FC756F"/>
    <w:rsid w:val="00FD0413"/>
    <w:rsid w:val="00FD068D"/>
    <w:rsid w:val="00FD198A"/>
    <w:rsid w:val="00FD1B39"/>
    <w:rsid w:val="00FD32EF"/>
    <w:rsid w:val="00FD4E68"/>
    <w:rsid w:val="00FD756E"/>
    <w:rsid w:val="00FE1ADE"/>
    <w:rsid w:val="00FE24A8"/>
    <w:rsid w:val="00FE2572"/>
    <w:rsid w:val="00FE3071"/>
    <w:rsid w:val="00FE3166"/>
    <w:rsid w:val="00FE3C7A"/>
    <w:rsid w:val="00FE4F4D"/>
    <w:rsid w:val="00FE7C43"/>
    <w:rsid w:val="00FF1733"/>
    <w:rsid w:val="00FF2928"/>
    <w:rsid w:val="00FF3627"/>
    <w:rsid w:val="00FF3758"/>
    <w:rsid w:val="00FF4CCA"/>
    <w:rsid w:val="00FF5261"/>
    <w:rsid w:val="00FF55AA"/>
    <w:rsid w:val="010ACA35"/>
    <w:rsid w:val="011343A8"/>
    <w:rsid w:val="01191675"/>
    <w:rsid w:val="0123DB02"/>
    <w:rsid w:val="0136E375"/>
    <w:rsid w:val="014607B9"/>
    <w:rsid w:val="014E2283"/>
    <w:rsid w:val="01602656"/>
    <w:rsid w:val="01661182"/>
    <w:rsid w:val="01968C93"/>
    <w:rsid w:val="019DBA82"/>
    <w:rsid w:val="019DEA69"/>
    <w:rsid w:val="01AD0F0C"/>
    <w:rsid w:val="01C56799"/>
    <w:rsid w:val="01C9941C"/>
    <w:rsid w:val="01E1B7D5"/>
    <w:rsid w:val="01E7B5A6"/>
    <w:rsid w:val="02099CF4"/>
    <w:rsid w:val="021DAA82"/>
    <w:rsid w:val="021F8660"/>
    <w:rsid w:val="02382DC6"/>
    <w:rsid w:val="0247BDF3"/>
    <w:rsid w:val="024DB9F7"/>
    <w:rsid w:val="0257972B"/>
    <w:rsid w:val="027E17EE"/>
    <w:rsid w:val="028E9A3B"/>
    <w:rsid w:val="03034DB8"/>
    <w:rsid w:val="030D4C57"/>
    <w:rsid w:val="032199CA"/>
    <w:rsid w:val="0327EEF6"/>
    <w:rsid w:val="032D2238"/>
    <w:rsid w:val="0347487A"/>
    <w:rsid w:val="034D8557"/>
    <w:rsid w:val="0374EB76"/>
    <w:rsid w:val="037942C6"/>
    <w:rsid w:val="037F7181"/>
    <w:rsid w:val="038EF7FE"/>
    <w:rsid w:val="03998F53"/>
    <w:rsid w:val="039A284C"/>
    <w:rsid w:val="03B7637E"/>
    <w:rsid w:val="043BBA66"/>
    <w:rsid w:val="044F601B"/>
    <w:rsid w:val="0460E178"/>
    <w:rsid w:val="0466758B"/>
    <w:rsid w:val="0478457C"/>
    <w:rsid w:val="047A62F9"/>
    <w:rsid w:val="048665C7"/>
    <w:rsid w:val="048D08AD"/>
    <w:rsid w:val="049163B3"/>
    <w:rsid w:val="049D4EAC"/>
    <w:rsid w:val="04C01B15"/>
    <w:rsid w:val="04D2FBFB"/>
    <w:rsid w:val="04E9370B"/>
    <w:rsid w:val="04F77299"/>
    <w:rsid w:val="050E9550"/>
    <w:rsid w:val="05104204"/>
    <w:rsid w:val="051A2CB4"/>
    <w:rsid w:val="05222664"/>
    <w:rsid w:val="052B4A72"/>
    <w:rsid w:val="05362E9A"/>
    <w:rsid w:val="05395D55"/>
    <w:rsid w:val="0543F371"/>
    <w:rsid w:val="054E6491"/>
    <w:rsid w:val="056E7E39"/>
    <w:rsid w:val="056F7D8F"/>
    <w:rsid w:val="05A1E661"/>
    <w:rsid w:val="05A3744C"/>
    <w:rsid w:val="05A99649"/>
    <w:rsid w:val="05E12640"/>
    <w:rsid w:val="05F0A785"/>
    <w:rsid w:val="05F1F67D"/>
    <w:rsid w:val="05F60F32"/>
    <w:rsid w:val="05F74346"/>
    <w:rsid w:val="05FC1B7D"/>
    <w:rsid w:val="0605AEBA"/>
    <w:rsid w:val="06079019"/>
    <w:rsid w:val="061AEA18"/>
    <w:rsid w:val="06204D28"/>
    <w:rsid w:val="062A04D9"/>
    <w:rsid w:val="064CEF8C"/>
    <w:rsid w:val="065B8A23"/>
    <w:rsid w:val="06676366"/>
    <w:rsid w:val="06725D5D"/>
    <w:rsid w:val="0688799D"/>
    <w:rsid w:val="069039E4"/>
    <w:rsid w:val="069FECA5"/>
    <w:rsid w:val="06D10D74"/>
    <w:rsid w:val="06D94610"/>
    <w:rsid w:val="06E3F7AB"/>
    <w:rsid w:val="06F10DFA"/>
    <w:rsid w:val="0722B746"/>
    <w:rsid w:val="07234426"/>
    <w:rsid w:val="0725208D"/>
    <w:rsid w:val="072C4AF7"/>
    <w:rsid w:val="073A734A"/>
    <w:rsid w:val="07548B9F"/>
    <w:rsid w:val="075EB839"/>
    <w:rsid w:val="076A93DD"/>
    <w:rsid w:val="0773C9E6"/>
    <w:rsid w:val="0787E9C1"/>
    <w:rsid w:val="078F6415"/>
    <w:rsid w:val="079663C1"/>
    <w:rsid w:val="07A43CFC"/>
    <w:rsid w:val="07C3B82E"/>
    <w:rsid w:val="07C3C070"/>
    <w:rsid w:val="07C99974"/>
    <w:rsid w:val="07CACF22"/>
    <w:rsid w:val="07CF4728"/>
    <w:rsid w:val="07E916B1"/>
    <w:rsid w:val="07EF548F"/>
    <w:rsid w:val="07EFF0BF"/>
    <w:rsid w:val="08264F4B"/>
    <w:rsid w:val="082C4491"/>
    <w:rsid w:val="082E8C46"/>
    <w:rsid w:val="083921B3"/>
    <w:rsid w:val="086140B6"/>
    <w:rsid w:val="08879ADF"/>
    <w:rsid w:val="0888114A"/>
    <w:rsid w:val="088C9E8A"/>
    <w:rsid w:val="0891975E"/>
    <w:rsid w:val="08999EE9"/>
    <w:rsid w:val="08C5A121"/>
    <w:rsid w:val="08D2130C"/>
    <w:rsid w:val="08D355E0"/>
    <w:rsid w:val="08E90F8C"/>
    <w:rsid w:val="08F2CD6D"/>
    <w:rsid w:val="08FB4363"/>
    <w:rsid w:val="08FBB15B"/>
    <w:rsid w:val="08FBE546"/>
    <w:rsid w:val="09317837"/>
    <w:rsid w:val="0931B0A1"/>
    <w:rsid w:val="09320323"/>
    <w:rsid w:val="093C183B"/>
    <w:rsid w:val="093F2739"/>
    <w:rsid w:val="0948A709"/>
    <w:rsid w:val="09564B10"/>
    <w:rsid w:val="0962E1E9"/>
    <w:rsid w:val="0968CA42"/>
    <w:rsid w:val="09743FA5"/>
    <w:rsid w:val="09828234"/>
    <w:rsid w:val="0986FB7D"/>
    <w:rsid w:val="099BB529"/>
    <w:rsid w:val="09ACF440"/>
    <w:rsid w:val="09B09DCD"/>
    <w:rsid w:val="09C66862"/>
    <w:rsid w:val="09C66EF3"/>
    <w:rsid w:val="09CF681C"/>
    <w:rsid w:val="09E101FE"/>
    <w:rsid w:val="09E9B69B"/>
    <w:rsid w:val="09F97ED1"/>
    <w:rsid w:val="0A06405A"/>
    <w:rsid w:val="0A1DCD91"/>
    <w:rsid w:val="0A266A1A"/>
    <w:rsid w:val="0A3734B7"/>
    <w:rsid w:val="0A49654A"/>
    <w:rsid w:val="0A7EC080"/>
    <w:rsid w:val="0A7F3675"/>
    <w:rsid w:val="0A88B917"/>
    <w:rsid w:val="0A9095FD"/>
    <w:rsid w:val="0A952BCA"/>
    <w:rsid w:val="0AAB6AA8"/>
    <w:rsid w:val="0AD12162"/>
    <w:rsid w:val="0AE63E24"/>
    <w:rsid w:val="0AE74FD2"/>
    <w:rsid w:val="0AEF0F5D"/>
    <w:rsid w:val="0B05820C"/>
    <w:rsid w:val="0B33601A"/>
    <w:rsid w:val="0B364086"/>
    <w:rsid w:val="0B4183E8"/>
    <w:rsid w:val="0B480DCC"/>
    <w:rsid w:val="0B4A1091"/>
    <w:rsid w:val="0B61CCD8"/>
    <w:rsid w:val="0BA5004D"/>
    <w:rsid w:val="0BC14749"/>
    <w:rsid w:val="0BC32D77"/>
    <w:rsid w:val="0BDACA3B"/>
    <w:rsid w:val="0BEA0266"/>
    <w:rsid w:val="0BF31131"/>
    <w:rsid w:val="0BF79584"/>
    <w:rsid w:val="0C07BEA4"/>
    <w:rsid w:val="0C189E17"/>
    <w:rsid w:val="0C21FD4E"/>
    <w:rsid w:val="0C27A4BD"/>
    <w:rsid w:val="0C2A9210"/>
    <w:rsid w:val="0C33652D"/>
    <w:rsid w:val="0C59AB75"/>
    <w:rsid w:val="0C727EEC"/>
    <w:rsid w:val="0C779274"/>
    <w:rsid w:val="0C8A1627"/>
    <w:rsid w:val="0C9E8FE6"/>
    <w:rsid w:val="0C9ED8DE"/>
    <w:rsid w:val="0CA875AA"/>
    <w:rsid w:val="0CBEE618"/>
    <w:rsid w:val="0CD416C9"/>
    <w:rsid w:val="0CD7839A"/>
    <w:rsid w:val="0CEF14A5"/>
    <w:rsid w:val="0CFD7551"/>
    <w:rsid w:val="0D2ED2DC"/>
    <w:rsid w:val="0D4F2CC0"/>
    <w:rsid w:val="0D537310"/>
    <w:rsid w:val="0D5DCFE8"/>
    <w:rsid w:val="0D723A10"/>
    <w:rsid w:val="0D8855F3"/>
    <w:rsid w:val="0D958CFE"/>
    <w:rsid w:val="0D9E6E44"/>
    <w:rsid w:val="0DA1782B"/>
    <w:rsid w:val="0DB88E4C"/>
    <w:rsid w:val="0DC131D7"/>
    <w:rsid w:val="0DC3CBCC"/>
    <w:rsid w:val="0DC5EE45"/>
    <w:rsid w:val="0DCC67E5"/>
    <w:rsid w:val="0DED562F"/>
    <w:rsid w:val="0DF4F19A"/>
    <w:rsid w:val="0E09716A"/>
    <w:rsid w:val="0E26513A"/>
    <w:rsid w:val="0E397B76"/>
    <w:rsid w:val="0EA5320C"/>
    <w:rsid w:val="0EBBD2E2"/>
    <w:rsid w:val="0EF8EF61"/>
    <w:rsid w:val="0F3C20B8"/>
    <w:rsid w:val="0F46B7B9"/>
    <w:rsid w:val="0F577DDD"/>
    <w:rsid w:val="0F5F1460"/>
    <w:rsid w:val="0F7422F7"/>
    <w:rsid w:val="0F9798D3"/>
    <w:rsid w:val="0F9835B8"/>
    <w:rsid w:val="0FA88E3C"/>
    <w:rsid w:val="0FC0DCB8"/>
    <w:rsid w:val="0FCA8FAD"/>
    <w:rsid w:val="0FD151B9"/>
    <w:rsid w:val="0FE20492"/>
    <w:rsid w:val="0FE4A76A"/>
    <w:rsid w:val="1003A1D4"/>
    <w:rsid w:val="10093597"/>
    <w:rsid w:val="103652A0"/>
    <w:rsid w:val="106825DF"/>
    <w:rsid w:val="1083251B"/>
    <w:rsid w:val="109C9172"/>
    <w:rsid w:val="10C93B60"/>
    <w:rsid w:val="10CB05D5"/>
    <w:rsid w:val="10D3543A"/>
    <w:rsid w:val="10E0597D"/>
    <w:rsid w:val="10EBFD8B"/>
    <w:rsid w:val="10F17B9D"/>
    <w:rsid w:val="10F2DC88"/>
    <w:rsid w:val="1106C2DD"/>
    <w:rsid w:val="110FB3D8"/>
    <w:rsid w:val="115664EA"/>
    <w:rsid w:val="115CB091"/>
    <w:rsid w:val="11600A1D"/>
    <w:rsid w:val="1170B532"/>
    <w:rsid w:val="11767326"/>
    <w:rsid w:val="117BF22A"/>
    <w:rsid w:val="11841B2F"/>
    <w:rsid w:val="11932816"/>
    <w:rsid w:val="1194C082"/>
    <w:rsid w:val="11B50A52"/>
    <w:rsid w:val="11BC4DA5"/>
    <w:rsid w:val="11BDB3D4"/>
    <w:rsid w:val="11C62473"/>
    <w:rsid w:val="11D4FBC7"/>
    <w:rsid w:val="11E5DCCC"/>
    <w:rsid w:val="12038D39"/>
    <w:rsid w:val="121120D6"/>
    <w:rsid w:val="12145F8B"/>
    <w:rsid w:val="12305C0A"/>
    <w:rsid w:val="1254DC7E"/>
    <w:rsid w:val="12631F36"/>
    <w:rsid w:val="126EB49C"/>
    <w:rsid w:val="1293A884"/>
    <w:rsid w:val="12A6397E"/>
    <w:rsid w:val="12B943D7"/>
    <w:rsid w:val="12DF5FA0"/>
    <w:rsid w:val="12F53384"/>
    <w:rsid w:val="1304AB17"/>
    <w:rsid w:val="130FEF27"/>
    <w:rsid w:val="131792C5"/>
    <w:rsid w:val="13223F02"/>
    <w:rsid w:val="1350A3C5"/>
    <w:rsid w:val="136F4E82"/>
    <w:rsid w:val="137C59C0"/>
    <w:rsid w:val="137E6F83"/>
    <w:rsid w:val="1399AFFF"/>
    <w:rsid w:val="13D120EC"/>
    <w:rsid w:val="13DF1E23"/>
    <w:rsid w:val="13E0F62A"/>
    <w:rsid w:val="13F91AF2"/>
    <w:rsid w:val="13FF3ACD"/>
    <w:rsid w:val="14000E8E"/>
    <w:rsid w:val="141537AC"/>
    <w:rsid w:val="141B632A"/>
    <w:rsid w:val="141D3597"/>
    <w:rsid w:val="141FE738"/>
    <w:rsid w:val="1421A952"/>
    <w:rsid w:val="1424FF02"/>
    <w:rsid w:val="14460C31"/>
    <w:rsid w:val="1446D93D"/>
    <w:rsid w:val="14479203"/>
    <w:rsid w:val="14736190"/>
    <w:rsid w:val="1487FBB4"/>
    <w:rsid w:val="149E2A13"/>
    <w:rsid w:val="14A99BB5"/>
    <w:rsid w:val="14D68143"/>
    <w:rsid w:val="14F10E1B"/>
    <w:rsid w:val="14FBE020"/>
    <w:rsid w:val="151DACBA"/>
    <w:rsid w:val="154404C1"/>
    <w:rsid w:val="1552FD17"/>
    <w:rsid w:val="1559A757"/>
    <w:rsid w:val="156565DC"/>
    <w:rsid w:val="1572A440"/>
    <w:rsid w:val="158681E5"/>
    <w:rsid w:val="1586ABF3"/>
    <w:rsid w:val="15952892"/>
    <w:rsid w:val="159FA86D"/>
    <w:rsid w:val="15ACD635"/>
    <w:rsid w:val="15C77E9F"/>
    <w:rsid w:val="15E512A1"/>
    <w:rsid w:val="1618076A"/>
    <w:rsid w:val="161F8397"/>
    <w:rsid w:val="163CC6EB"/>
    <w:rsid w:val="16415DD6"/>
    <w:rsid w:val="1648D6C3"/>
    <w:rsid w:val="1652358D"/>
    <w:rsid w:val="1653A0AB"/>
    <w:rsid w:val="16616900"/>
    <w:rsid w:val="167C6C0E"/>
    <w:rsid w:val="16857E85"/>
    <w:rsid w:val="1687B9B4"/>
    <w:rsid w:val="169CB791"/>
    <w:rsid w:val="16AA1DC3"/>
    <w:rsid w:val="16D96D4D"/>
    <w:rsid w:val="16D9AE39"/>
    <w:rsid w:val="16DBEC1F"/>
    <w:rsid w:val="16F348C5"/>
    <w:rsid w:val="17038D55"/>
    <w:rsid w:val="170972BB"/>
    <w:rsid w:val="1709CBE4"/>
    <w:rsid w:val="170D0A12"/>
    <w:rsid w:val="1731B614"/>
    <w:rsid w:val="17395D71"/>
    <w:rsid w:val="173C1EE4"/>
    <w:rsid w:val="174058FD"/>
    <w:rsid w:val="17618234"/>
    <w:rsid w:val="176C4B53"/>
    <w:rsid w:val="176EC356"/>
    <w:rsid w:val="1773C849"/>
    <w:rsid w:val="1796B264"/>
    <w:rsid w:val="17B6F01B"/>
    <w:rsid w:val="17B7219F"/>
    <w:rsid w:val="17B80E49"/>
    <w:rsid w:val="17C58B75"/>
    <w:rsid w:val="17CA2287"/>
    <w:rsid w:val="17CD998C"/>
    <w:rsid w:val="182BEBA4"/>
    <w:rsid w:val="18419BE0"/>
    <w:rsid w:val="1849217C"/>
    <w:rsid w:val="185A002C"/>
    <w:rsid w:val="187EA46F"/>
    <w:rsid w:val="188FE042"/>
    <w:rsid w:val="189A4C2D"/>
    <w:rsid w:val="189B39D0"/>
    <w:rsid w:val="18B025CB"/>
    <w:rsid w:val="18CD238D"/>
    <w:rsid w:val="18DF12D4"/>
    <w:rsid w:val="18E01D47"/>
    <w:rsid w:val="18EE94F9"/>
    <w:rsid w:val="190C95B4"/>
    <w:rsid w:val="19118618"/>
    <w:rsid w:val="1912B723"/>
    <w:rsid w:val="191720E4"/>
    <w:rsid w:val="19248862"/>
    <w:rsid w:val="1938BEE0"/>
    <w:rsid w:val="19795605"/>
    <w:rsid w:val="198173A4"/>
    <w:rsid w:val="1985227F"/>
    <w:rsid w:val="198AFF2F"/>
    <w:rsid w:val="199D6920"/>
    <w:rsid w:val="19E849C4"/>
    <w:rsid w:val="19EB7008"/>
    <w:rsid w:val="19F5DC6B"/>
    <w:rsid w:val="19F9BAD4"/>
    <w:rsid w:val="1A0CEE45"/>
    <w:rsid w:val="1A121406"/>
    <w:rsid w:val="1A1FE4A9"/>
    <w:rsid w:val="1A4A1539"/>
    <w:rsid w:val="1A6F8E4F"/>
    <w:rsid w:val="1A7F5F54"/>
    <w:rsid w:val="1A96B741"/>
    <w:rsid w:val="1AAC33E2"/>
    <w:rsid w:val="1AC48D67"/>
    <w:rsid w:val="1ACA6BBB"/>
    <w:rsid w:val="1AE40574"/>
    <w:rsid w:val="1AE85C6D"/>
    <w:rsid w:val="1AF9C164"/>
    <w:rsid w:val="1B13704F"/>
    <w:rsid w:val="1B141CC7"/>
    <w:rsid w:val="1B1CAD2F"/>
    <w:rsid w:val="1B410179"/>
    <w:rsid w:val="1B6A0854"/>
    <w:rsid w:val="1B714E6C"/>
    <w:rsid w:val="1B7A799A"/>
    <w:rsid w:val="1B94DE1D"/>
    <w:rsid w:val="1BA62962"/>
    <w:rsid w:val="1BA85E19"/>
    <w:rsid w:val="1BBA2737"/>
    <w:rsid w:val="1BBC43CE"/>
    <w:rsid w:val="1BD7F8A3"/>
    <w:rsid w:val="1BE70D0E"/>
    <w:rsid w:val="1BF90D8B"/>
    <w:rsid w:val="1C4B0D4F"/>
    <w:rsid w:val="1C5E5F28"/>
    <w:rsid w:val="1C5FB0DA"/>
    <w:rsid w:val="1C7461D6"/>
    <w:rsid w:val="1C802D50"/>
    <w:rsid w:val="1C82237D"/>
    <w:rsid w:val="1C9957DE"/>
    <w:rsid w:val="1C99DC81"/>
    <w:rsid w:val="1CBF1E52"/>
    <w:rsid w:val="1CC84FB2"/>
    <w:rsid w:val="1CC932FD"/>
    <w:rsid w:val="1CDFC174"/>
    <w:rsid w:val="1CE2B418"/>
    <w:rsid w:val="1D0A3FD8"/>
    <w:rsid w:val="1D0C296C"/>
    <w:rsid w:val="1D26AB91"/>
    <w:rsid w:val="1D52C54B"/>
    <w:rsid w:val="1D549512"/>
    <w:rsid w:val="1D559EDC"/>
    <w:rsid w:val="1D697771"/>
    <w:rsid w:val="1D6F68D4"/>
    <w:rsid w:val="1D73C1FC"/>
    <w:rsid w:val="1D7525C6"/>
    <w:rsid w:val="1D83CC3A"/>
    <w:rsid w:val="1D8C768F"/>
    <w:rsid w:val="1D96E3D9"/>
    <w:rsid w:val="1DA1DB8A"/>
    <w:rsid w:val="1DB2B9F7"/>
    <w:rsid w:val="1DC33041"/>
    <w:rsid w:val="1DD2578F"/>
    <w:rsid w:val="1DE2C478"/>
    <w:rsid w:val="1DECAF6F"/>
    <w:rsid w:val="1DF681C9"/>
    <w:rsid w:val="1E08FD6C"/>
    <w:rsid w:val="1E1A1105"/>
    <w:rsid w:val="1E3A52C3"/>
    <w:rsid w:val="1E623BB3"/>
    <w:rsid w:val="1E7019BB"/>
    <w:rsid w:val="1E7120CB"/>
    <w:rsid w:val="1E8A7FE7"/>
    <w:rsid w:val="1E90DCF6"/>
    <w:rsid w:val="1EC687BC"/>
    <w:rsid w:val="1ECB4CE8"/>
    <w:rsid w:val="1ECDFC54"/>
    <w:rsid w:val="1EE88C47"/>
    <w:rsid w:val="1EF06573"/>
    <w:rsid w:val="1EFA1DEE"/>
    <w:rsid w:val="1F489E1E"/>
    <w:rsid w:val="1F4DE03B"/>
    <w:rsid w:val="1F6833F4"/>
    <w:rsid w:val="1FAAFD44"/>
    <w:rsid w:val="1FBCEF09"/>
    <w:rsid w:val="1FD65124"/>
    <w:rsid w:val="1FEB9546"/>
    <w:rsid w:val="2001B7AE"/>
    <w:rsid w:val="20220D87"/>
    <w:rsid w:val="202DFF13"/>
    <w:rsid w:val="2045E9C6"/>
    <w:rsid w:val="204A37D1"/>
    <w:rsid w:val="204F3D2C"/>
    <w:rsid w:val="20595FEC"/>
    <w:rsid w:val="208A4AE8"/>
    <w:rsid w:val="20A7E581"/>
    <w:rsid w:val="20AC6FB9"/>
    <w:rsid w:val="20AFB9EF"/>
    <w:rsid w:val="20B0FDE5"/>
    <w:rsid w:val="20D45CAA"/>
    <w:rsid w:val="20DE414C"/>
    <w:rsid w:val="20F2425B"/>
    <w:rsid w:val="21150085"/>
    <w:rsid w:val="2128E588"/>
    <w:rsid w:val="214031C8"/>
    <w:rsid w:val="214F875A"/>
    <w:rsid w:val="215C09BA"/>
    <w:rsid w:val="216AB6BC"/>
    <w:rsid w:val="217D42F0"/>
    <w:rsid w:val="21832035"/>
    <w:rsid w:val="218E77D8"/>
    <w:rsid w:val="219846BB"/>
    <w:rsid w:val="219BBCAB"/>
    <w:rsid w:val="21B2C047"/>
    <w:rsid w:val="21DD5FA8"/>
    <w:rsid w:val="21E92644"/>
    <w:rsid w:val="21E9CAED"/>
    <w:rsid w:val="21EB3C4D"/>
    <w:rsid w:val="21F19541"/>
    <w:rsid w:val="2210A6BE"/>
    <w:rsid w:val="22122ECB"/>
    <w:rsid w:val="221D1B92"/>
    <w:rsid w:val="222D911F"/>
    <w:rsid w:val="2239AACB"/>
    <w:rsid w:val="2248E554"/>
    <w:rsid w:val="22516CA1"/>
    <w:rsid w:val="22BA475D"/>
    <w:rsid w:val="22E93C2A"/>
    <w:rsid w:val="22F94EAD"/>
    <w:rsid w:val="23016634"/>
    <w:rsid w:val="230F4916"/>
    <w:rsid w:val="2313747D"/>
    <w:rsid w:val="2326688A"/>
    <w:rsid w:val="232F1C0D"/>
    <w:rsid w:val="232F2AAE"/>
    <w:rsid w:val="233308C8"/>
    <w:rsid w:val="235334A4"/>
    <w:rsid w:val="237280F8"/>
    <w:rsid w:val="238E7E67"/>
    <w:rsid w:val="23C7E039"/>
    <w:rsid w:val="23D337A3"/>
    <w:rsid w:val="23ED231D"/>
    <w:rsid w:val="23F120C1"/>
    <w:rsid w:val="240E9A0E"/>
    <w:rsid w:val="240F670C"/>
    <w:rsid w:val="241CD35A"/>
    <w:rsid w:val="24240FD6"/>
    <w:rsid w:val="24241141"/>
    <w:rsid w:val="2426FB46"/>
    <w:rsid w:val="246C9733"/>
    <w:rsid w:val="24840B43"/>
    <w:rsid w:val="24958542"/>
    <w:rsid w:val="2496BBFF"/>
    <w:rsid w:val="24AADC2C"/>
    <w:rsid w:val="24B6758A"/>
    <w:rsid w:val="24CCCBCC"/>
    <w:rsid w:val="24D70AC9"/>
    <w:rsid w:val="24FF0D2D"/>
    <w:rsid w:val="2512B81D"/>
    <w:rsid w:val="25228A07"/>
    <w:rsid w:val="25430B4E"/>
    <w:rsid w:val="257AD137"/>
    <w:rsid w:val="259B387C"/>
    <w:rsid w:val="25A90ED5"/>
    <w:rsid w:val="25BD3C8B"/>
    <w:rsid w:val="25BDBB08"/>
    <w:rsid w:val="25CAB7AC"/>
    <w:rsid w:val="25D675EC"/>
    <w:rsid w:val="25E793A1"/>
    <w:rsid w:val="25E9678C"/>
    <w:rsid w:val="260912EA"/>
    <w:rsid w:val="26571047"/>
    <w:rsid w:val="26848253"/>
    <w:rsid w:val="26947838"/>
    <w:rsid w:val="2699D989"/>
    <w:rsid w:val="26A1CC22"/>
    <w:rsid w:val="26A7B348"/>
    <w:rsid w:val="26AA0AF9"/>
    <w:rsid w:val="26DC6F49"/>
    <w:rsid w:val="26E1925D"/>
    <w:rsid w:val="27128BEE"/>
    <w:rsid w:val="273FA565"/>
    <w:rsid w:val="2741B47F"/>
    <w:rsid w:val="27483B8D"/>
    <w:rsid w:val="2752E088"/>
    <w:rsid w:val="277D6EE3"/>
    <w:rsid w:val="277E3F35"/>
    <w:rsid w:val="2792DE7A"/>
    <w:rsid w:val="27B239DE"/>
    <w:rsid w:val="27C710A5"/>
    <w:rsid w:val="27CB3BD5"/>
    <w:rsid w:val="27D59DF3"/>
    <w:rsid w:val="2804F39F"/>
    <w:rsid w:val="280B470F"/>
    <w:rsid w:val="28240C70"/>
    <w:rsid w:val="2831504B"/>
    <w:rsid w:val="285D0EBC"/>
    <w:rsid w:val="285F5553"/>
    <w:rsid w:val="28719F4A"/>
    <w:rsid w:val="28845428"/>
    <w:rsid w:val="289B5B0B"/>
    <w:rsid w:val="28AA9774"/>
    <w:rsid w:val="28C0F8E7"/>
    <w:rsid w:val="28CA86E1"/>
    <w:rsid w:val="28D7E59C"/>
    <w:rsid w:val="28D83D6D"/>
    <w:rsid w:val="2903D625"/>
    <w:rsid w:val="290426B8"/>
    <w:rsid w:val="290F7154"/>
    <w:rsid w:val="29535AAC"/>
    <w:rsid w:val="29706B74"/>
    <w:rsid w:val="29750097"/>
    <w:rsid w:val="297F395A"/>
    <w:rsid w:val="298DB9A9"/>
    <w:rsid w:val="299C8F6F"/>
    <w:rsid w:val="29BFDAA4"/>
    <w:rsid w:val="29E7508F"/>
    <w:rsid w:val="29ED78D2"/>
    <w:rsid w:val="29FEB119"/>
    <w:rsid w:val="2A19B5C1"/>
    <w:rsid w:val="2A1FE023"/>
    <w:rsid w:val="2A29D636"/>
    <w:rsid w:val="2A428425"/>
    <w:rsid w:val="2A50C937"/>
    <w:rsid w:val="2A5314A1"/>
    <w:rsid w:val="2A592AB8"/>
    <w:rsid w:val="2A5967C0"/>
    <w:rsid w:val="2A63E37B"/>
    <w:rsid w:val="2A66AF0C"/>
    <w:rsid w:val="2A6B719B"/>
    <w:rsid w:val="2AA6AB13"/>
    <w:rsid w:val="2AC8B655"/>
    <w:rsid w:val="2ACA9437"/>
    <w:rsid w:val="2AF03748"/>
    <w:rsid w:val="2B19070B"/>
    <w:rsid w:val="2B3BF640"/>
    <w:rsid w:val="2B593A9C"/>
    <w:rsid w:val="2B5D3E23"/>
    <w:rsid w:val="2B6767CB"/>
    <w:rsid w:val="2B7022BF"/>
    <w:rsid w:val="2B71747C"/>
    <w:rsid w:val="2B83C731"/>
    <w:rsid w:val="2BE2C6ED"/>
    <w:rsid w:val="2BF02794"/>
    <w:rsid w:val="2BF50EA8"/>
    <w:rsid w:val="2BFC3ECF"/>
    <w:rsid w:val="2C0920CE"/>
    <w:rsid w:val="2C18EFDB"/>
    <w:rsid w:val="2C234AD3"/>
    <w:rsid w:val="2C2FA470"/>
    <w:rsid w:val="2C344126"/>
    <w:rsid w:val="2C3F04E8"/>
    <w:rsid w:val="2C4CAE3A"/>
    <w:rsid w:val="2C4D3E53"/>
    <w:rsid w:val="2C62C094"/>
    <w:rsid w:val="2C692B4F"/>
    <w:rsid w:val="2C8BC0A8"/>
    <w:rsid w:val="2C9C7B27"/>
    <w:rsid w:val="2C9D10AA"/>
    <w:rsid w:val="2CADD689"/>
    <w:rsid w:val="2CCDF01E"/>
    <w:rsid w:val="2CD07B9E"/>
    <w:rsid w:val="2CD3A71D"/>
    <w:rsid w:val="2D214237"/>
    <w:rsid w:val="2D3CA828"/>
    <w:rsid w:val="2D50A309"/>
    <w:rsid w:val="2D516EC0"/>
    <w:rsid w:val="2D753DF3"/>
    <w:rsid w:val="2D7BE20F"/>
    <w:rsid w:val="2D83A3D0"/>
    <w:rsid w:val="2D8D6786"/>
    <w:rsid w:val="2D9D64C2"/>
    <w:rsid w:val="2DAE664D"/>
    <w:rsid w:val="2DBD5917"/>
    <w:rsid w:val="2DD4418D"/>
    <w:rsid w:val="2DD69E19"/>
    <w:rsid w:val="2DE0AE53"/>
    <w:rsid w:val="2E0CFEBD"/>
    <w:rsid w:val="2E1D76F1"/>
    <w:rsid w:val="2E1F9BDE"/>
    <w:rsid w:val="2E205284"/>
    <w:rsid w:val="2E2597A8"/>
    <w:rsid w:val="2E35811A"/>
    <w:rsid w:val="2E407D67"/>
    <w:rsid w:val="2E4BE0F5"/>
    <w:rsid w:val="2E4F4B55"/>
    <w:rsid w:val="2E7A19B4"/>
    <w:rsid w:val="2E9B1643"/>
    <w:rsid w:val="2E9B7220"/>
    <w:rsid w:val="2EA511A9"/>
    <w:rsid w:val="2EA88C06"/>
    <w:rsid w:val="2EC358E3"/>
    <w:rsid w:val="2EC60B1D"/>
    <w:rsid w:val="2ECEC83D"/>
    <w:rsid w:val="2EFEC1DB"/>
    <w:rsid w:val="2F075BED"/>
    <w:rsid w:val="2F08C8FC"/>
    <w:rsid w:val="2F2441E0"/>
    <w:rsid w:val="2F4091C3"/>
    <w:rsid w:val="2F4B9697"/>
    <w:rsid w:val="2F693D70"/>
    <w:rsid w:val="2F74F7D5"/>
    <w:rsid w:val="2F78FA98"/>
    <w:rsid w:val="2F89247A"/>
    <w:rsid w:val="2FCF5CF4"/>
    <w:rsid w:val="2FED215E"/>
    <w:rsid w:val="2FFFAD4F"/>
    <w:rsid w:val="3005040B"/>
    <w:rsid w:val="3041941C"/>
    <w:rsid w:val="30593C06"/>
    <w:rsid w:val="305AC6D0"/>
    <w:rsid w:val="30A11C7C"/>
    <w:rsid w:val="30BF5C66"/>
    <w:rsid w:val="30EDF05F"/>
    <w:rsid w:val="310DB22A"/>
    <w:rsid w:val="31167B36"/>
    <w:rsid w:val="311E5FBE"/>
    <w:rsid w:val="314412AD"/>
    <w:rsid w:val="314DF60B"/>
    <w:rsid w:val="3184EE6A"/>
    <w:rsid w:val="31AF1435"/>
    <w:rsid w:val="31B20699"/>
    <w:rsid w:val="31C7ED1B"/>
    <w:rsid w:val="31D415B0"/>
    <w:rsid w:val="31D4F5A8"/>
    <w:rsid w:val="31F316D1"/>
    <w:rsid w:val="31F4B19D"/>
    <w:rsid w:val="321E5199"/>
    <w:rsid w:val="3235B0ED"/>
    <w:rsid w:val="32437630"/>
    <w:rsid w:val="324A4C2B"/>
    <w:rsid w:val="324D7858"/>
    <w:rsid w:val="3272E39D"/>
    <w:rsid w:val="3275C633"/>
    <w:rsid w:val="327DAD0C"/>
    <w:rsid w:val="3296633F"/>
    <w:rsid w:val="32A31F29"/>
    <w:rsid w:val="32D54EDB"/>
    <w:rsid w:val="33119A2D"/>
    <w:rsid w:val="334AB049"/>
    <w:rsid w:val="334E53C5"/>
    <w:rsid w:val="335C6087"/>
    <w:rsid w:val="337E754D"/>
    <w:rsid w:val="338A2F39"/>
    <w:rsid w:val="338E87BA"/>
    <w:rsid w:val="33972297"/>
    <w:rsid w:val="33C08250"/>
    <w:rsid w:val="33E4C88F"/>
    <w:rsid w:val="33EBD839"/>
    <w:rsid w:val="33FDA5D5"/>
    <w:rsid w:val="34011BD8"/>
    <w:rsid w:val="34012349"/>
    <w:rsid w:val="3430596F"/>
    <w:rsid w:val="3431FE8E"/>
    <w:rsid w:val="34446DC4"/>
    <w:rsid w:val="34541504"/>
    <w:rsid w:val="346486B6"/>
    <w:rsid w:val="3469C878"/>
    <w:rsid w:val="346E530E"/>
    <w:rsid w:val="348809C6"/>
    <w:rsid w:val="348BF426"/>
    <w:rsid w:val="348F57B1"/>
    <w:rsid w:val="34C2D2F3"/>
    <w:rsid w:val="34C9B4BE"/>
    <w:rsid w:val="34D05E4D"/>
    <w:rsid w:val="34E1FD30"/>
    <w:rsid w:val="34F3E723"/>
    <w:rsid w:val="3517B920"/>
    <w:rsid w:val="35239563"/>
    <w:rsid w:val="352A7F6B"/>
    <w:rsid w:val="35360B81"/>
    <w:rsid w:val="354DC2C9"/>
    <w:rsid w:val="35503A95"/>
    <w:rsid w:val="355747A7"/>
    <w:rsid w:val="3558BE98"/>
    <w:rsid w:val="3563840C"/>
    <w:rsid w:val="357EE407"/>
    <w:rsid w:val="358204A0"/>
    <w:rsid w:val="3596119C"/>
    <w:rsid w:val="359D2AB4"/>
    <w:rsid w:val="359E6D15"/>
    <w:rsid w:val="35B2D9B2"/>
    <w:rsid w:val="35BEFBAC"/>
    <w:rsid w:val="35D08909"/>
    <w:rsid w:val="35DEE338"/>
    <w:rsid w:val="361E433D"/>
    <w:rsid w:val="3622AFD4"/>
    <w:rsid w:val="3623A756"/>
    <w:rsid w:val="363402FA"/>
    <w:rsid w:val="36419EF8"/>
    <w:rsid w:val="364C9DC4"/>
    <w:rsid w:val="364CF20B"/>
    <w:rsid w:val="364E9B58"/>
    <w:rsid w:val="368B515C"/>
    <w:rsid w:val="36990661"/>
    <w:rsid w:val="36A7096F"/>
    <w:rsid w:val="36A96AD0"/>
    <w:rsid w:val="36BCBFA2"/>
    <w:rsid w:val="36C00662"/>
    <w:rsid w:val="36C5E08B"/>
    <w:rsid w:val="36CA7889"/>
    <w:rsid w:val="36CB3392"/>
    <w:rsid w:val="36CDB989"/>
    <w:rsid w:val="36E3C337"/>
    <w:rsid w:val="36ECDE27"/>
    <w:rsid w:val="36FF70DC"/>
    <w:rsid w:val="371E71D3"/>
    <w:rsid w:val="37354A58"/>
    <w:rsid w:val="376A0B1B"/>
    <w:rsid w:val="37705F13"/>
    <w:rsid w:val="37723191"/>
    <w:rsid w:val="378BB99D"/>
    <w:rsid w:val="37919487"/>
    <w:rsid w:val="37A44014"/>
    <w:rsid w:val="37AABFF3"/>
    <w:rsid w:val="37D9C066"/>
    <w:rsid w:val="37E63AAD"/>
    <w:rsid w:val="37E8C26C"/>
    <w:rsid w:val="37EA8A04"/>
    <w:rsid w:val="37EF1082"/>
    <w:rsid w:val="37F46D57"/>
    <w:rsid w:val="38015727"/>
    <w:rsid w:val="3809A43D"/>
    <w:rsid w:val="3809CCA6"/>
    <w:rsid w:val="380EC1EA"/>
    <w:rsid w:val="3815FCB8"/>
    <w:rsid w:val="382D176B"/>
    <w:rsid w:val="3848E14B"/>
    <w:rsid w:val="384B94AD"/>
    <w:rsid w:val="3855205B"/>
    <w:rsid w:val="38629484"/>
    <w:rsid w:val="3882A855"/>
    <w:rsid w:val="389A2EF3"/>
    <w:rsid w:val="38A07D68"/>
    <w:rsid w:val="38A0A384"/>
    <w:rsid w:val="38B97A68"/>
    <w:rsid w:val="38C18481"/>
    <w:rsid w:val="38C8B504"/>
    <w:rsid w:val="38C9F524"/>
    <w:rsid w:val="38D0F32E"/>
    <w:rsid w:val="38EC1228"/>
    <w:rsid w:val="39326747"/>
    <w:rsid w:val="393F51EC"/>
    <w:rsid w:val="3948DF18"/>
    <w:rsid w:val="395886A4"/>
    <w:rsid w:val="395AF8E8"/>
    <w:rsid w:val="395C9B3B"/>
    <w:rsid w:val="396606FE"/>
    <w:rsid w:val="3971E33A"/>
    <w:rsid w:val="397EE60A"/>
    <w:rsid w:val="3996621C"/>
    <w:rsid w:val="399F63F2"/>
    <w:rsid w:val="39ACE34C"/>
    <w:rsid w:val="39B6ADB6"/>
    <w:rsid w:val="39C79013"/>
    <w:rsid w:val="39D3E815"/>
    <w:rsid w:val="39E17400"/>
    <w:rsid w:val="39EA10E8"/>
    <w:rsid w:val="39FA5E44"/>
    <w:rsid w:val="3A0AF1C3"/>
    <w:rsid w:val="3A2A2CE5"/>
    <w:rsid w:val="3A304A43"/>
    <w:rsid w:val="3A3BB71A"/>
    <w:rsid w:val="3A555534"/>
    <w:rsid w:val="3A65A158"/>
    <w:rsid w:val="3A7A7BB4"/>
    <w:rsid w:val="3AA55468"/>
    <w:rsid w:val="3AB0CC66"/>
    <w:rsid w:val="3ABAF7E8"/>
    <w:rsid w:val="3AC2B17E"/>
    <w:rsid w:val="3AD78D74"/>
    <w:rsid w:val="3ADC3CD4"/>
    <w:rsid w:val="3AE054E2"/>
    <w:rsid w:val="3AE2380B"/>
    <w:rsid w:val="3AE9C6F3"/>
    <w:rsid w:val="3B046F2E"/>
    <w:rsid w:val="3B0BEAB8"/>
    <w:rsid w:val="3B169E04"/>
    <w:rsid w:val="3B431C96"/>
    <w:rsid w:val="3B4FF020"/>
    <w:rsid w:val="3B5E823E"/>
    <w:rsid w:val="3B697079"/>
    <w:rsid w:val="3B83FE20"/>
    <w:rsid w:val="3B89519A"/>
    <w:rsid w:val="3B8ACB71"/>
    <w:rsid w:val="3B8B65C8"/>
    <w:rsid w:val="3BA50779"/>
    <w:rsid w:val="3BB0CCDE"/>
    <w:rsid w:val="3BCBB8E9"/>
    <w:rsid w:val="3BE213C4"/>
    <w:rsid w:val="3BECF27A"/>
    <w:rsid w:val="3BF08636"/>
    <w:rsid w:val="3BFD71B2"/>
    <w:rsid w:val="3BFD7BB2"/>
    <w:rsid w:val="3BFD96EF"/>
    <w:rsid w:val="3C004986"/>
    <w:rsid w:val="3C23164C"/>
    <w:rsid w:val="3C29BD4B"/>
    <w:rsid w:val="3C4EE15A"/>
    <w:rsid w:val="3C503F12"/>
    <w:rsid w:val="3C5B745C"/>
    <w:rsid w:val="3C759E2B"/>
    <w:rsid w:val="3C766CBE"/>
    <w:rsid w:val="3CAC1352"/>
    <w:rsid w:val="3CAEE3EF"/>
    <w:rsid w:val="3CC1FB19"/>
    <w:rsid w:val="3CD1059C"/>
    <w:rsid w:val="3CD4D358"/>
    <w:rsid w:val="3CDA5A66"/>
    <w:rsid w:val="3CE1985B"/>
    <w:rsid w:val="3CE7AD9A"/>
    <w:rsid w:val="3D010AFD"/>
    <w:rsid w:val="3D1455FB"/>
    <w:rsid w:val="3D38B766"/>
    <w:rsid w:val="3D3A8531"/>
    <w:rsid w:val="3D3B3B3E"/>
    <w:rsid w:val="3D56A9E2"/>
    <w:rsid w:val="3D70C5F8"/>
    <w:rsid w:val="3D88ACCC"/>
    <w:rsid w:val="3D8E2513"/>
    <w:rsid w:val="3D8F006F"/>
    <w:rsid w:val="3DA3A83F"/>
    <w:rsid w:val="3DB7DEFE"/>
    <w:rsid w:val="3DC63EBC"/>
    <w:rsid w:val="3DE08AB7"/>
    <w:rsid w:val="3DE27159"/>
    <w:rsid w:val="3DE6AA8B"/>
    <w:rsid w:val="3DE7F7E1"/>
    <w:rsid w:val="3DEE8808"/>
    <w:rsid w:val="3DFD01C3"/>
    <w:rsid w:val="3E097530"/>
    <w:rsid w:val="3E0BBB4A"/>
    <w:rsid w:val="3E25DEC3"/>
    <w:rsid w:val="3E29218A"/>
    <w:rsid w:val="3E304EE5"/>
    <w:rsid w:val="3E55A9C2"/>
    <w:rsid w:val="3E564937"/>
    <w:rsid w:val="3E7E5461"/>
    <w:rsid w:val="3E8B2C6A"/>
    <w:rsid w:val="3E8D27B6"/>
    <w:rsid w:val="3E9726B6"/>
    <w:rsid w:val="3EBE3002"/>
    <w:rsid w:val="3EC7200B"/>
    <w:rsid w:val="3EC8FECA"/>
    <w:rsid w:val="3EE0525E"/>
    <w:rsid w:val="3F1C3F5E"/>
    <w:rsid w:val="3F2EC563"/>
    <w:rsid w:val="3F35727C"/>
    <w:rsid w:val="3F3B0B68"/>
    <w:rsid w:val="3F456CAE"/>
    <w:rsid w:val="3F7A6070"/>
    <w:rsid w:val="3F9006B8"/>
    <w:rsid w:val="3F930FD9"/>
    <w:rsid w:val="3FADCF2A"/>
    <w:rsid w:val="3FB35AA8"/>
    <w:rsid w:val="3FC274AE"/>
    <w:rsid w:val="3FCCF9B6"/>
    <w:rsid w:val="3FD25293"/>
    <w:rsid w:val="400E519B"/>
    <w:rsid w:val="40195FA8"/>
    <w:rsid w:val="401A0D15"/>
    <w:rsid w:val="4069C9BA"/>
    <w:rsid w:val="406FB0B3"/>
    <w:rsid w:val="407A91AB"/>
    <w:rsid w:val="40AAE6A9"/>
    <w:rsid w:val="40AC1C32"/>
    <w:rsid w:val="40AC6415"/>
    <w:rsid w:val="40ADCB9B"/>
    <w:rsid w:val="40D3BAAE"/>
    <w:rsid w:val="40DF87D5"/>
    <w:rsid w:val="40E9F35F"/>
    <w:rsid w:val="40F40B7D"/>
    <w:rsid w:val="4107AECC"/>
    <w:rsid w:val="4121843C"/>
    <w:rsid w:val="413276A7"/>
    <w:rsid w:val="4142A86C"/>
    <w:rsid w:val="414F4B00"/>
    <w:rsid w:val="41671274"/>
    <w:rsid w:val="41B21450"/>
    <w:rsid w:val="41BFD982"/>
    <w:rsid w:val="41D24D71"/>
    <w:rsid w:val="4202FCD0"/>
    <w:rsid w:val="4206BA08"/>
    <w:rsid w:val="420F8032"/>
    <w:rsid w:val="42243843"/>
    <w:rsid w:val="422FB9E9"/>
    <w:rsid w:val="4231F05E"/>
    <w:rsid w:val="4236D6F2"/>
    <w:rsid w:val="423D877F"/>
    <w:rsid w:val="425B2B34"/>
    <w:rsid w:val="42631169"/>
    <w:rsid w:val="42758BA6"/>
    <w:rsid w:val="427C06B9"/>
    <w:rsid w:val="4281BFED"/>
    <w:rsid w:val="429A9B03"/>
    <w:rsid w:val="42BAC21D"/>
    <w:rsid w:val="42DA39E7"/>
    <w:rsid w:val="42DF84D7"/>
    <w:rsid w:val="42E2838E"/>
    <w:rsid w:val="42E7D0C0"/>
    <w:rsid w:val="42EA685C"/>
    <w:rsid w:val="42EB8130"/>
    <w:rsid w:val="42F3076A"/>
    <w:rsid w:val="42F8CB71"/>
    <w:rsid w:val="431EC1EA"/>
    <w:rsid w:val="43237786"/>
    <w:rsid w:val="4338A16B"/>
    <w:rsid w:val="434B9428"/>
    <w:rsid w:val="435549FC"/>
    <w:rsid w:val="4361990B"/>
    <w:rsid w:val="436473E2"/>
    <w:rsid w:val="4368BE43"/>
    <w:rsid w:val="436C88E9"/>
    <w:rsid w:val="43778BB9"/>
    <w:rsid w:val="438BD1A6"/>
    <w:rsid w:val="438D2A5C"/>
    <w:rsid w:val="4390F0B9"/>
    <w:rsid w:val="43933ADD"/>
    <w:rsid w:val="439AEF3E"/>
    <w:rsid w:val="43A58CBA"/>
    <w:rsid w:val="43AFC4DB"/>
    <w:rsid w:val="43CE6D07"/>
    <w:rsid w:val="43D179BB"/>
    <w:rsid w:val="43EE07BA"/>
    <w:rsid w:val="43F1D4BE"/>
    <w:rsid w:val="4424ECC1"/>
    <w:rsid w:val="443C3506"/>
    <w:rsid w:val="445EA87C"/>
    <w:rsid w:val="44620C63"/>
    <w:rsid w:val="4470D9D5"/>
    <w:rsid w:val="44790928"/>
    <w:rsid w:val="4490378A"/>
    <w:rsid w:val="449895C7"/>
    <w:rsid w:val="44D3B689"/>
    <w:rsid w:val="44DDD543"/>
    <w:rsid w:val="44E795DC"/>
    <w:rsid w:val="44EDDB31"/>
    <w:rsid w:val="44F13182"/>
    <w:rsid w:val="44F7BE16"/>
    <w:rsid w:val="4506AC77"/>
    <w:rsid w:val="4521C98A"/>
    <w:rsid w:val="452E72A3"/>
    <w:rsid w:val="4531C63E"/>
    <w:rsid w:val="454679CE"/>
    <w:rsid w:val="45509431"/>
    <w:rsid w:val="4563EBE6"/>
    <w:rsid w:val="4572B128"/>
    <w:rsid w:val="4585357D"/>
    <w:rsid w:val="4592E575"/>
    <w:rsid w:val="4595EE48"/>
    <w:rsid w:val="45CF9BFC"/>
    <w:rsid w:val="45E49F11"/>
    <w:rsid w:val="45EF8981"/>
    <w:rsid w:val="45F1CCE1"/>
    <w:rsid w:val="45F40428"/>
    <w:rsid w:val="45FE27EC"/>
    <w:rsid w:val="46011FB3"/>
    <w:rsid w:val="460F01A9"/>
    <w:rsid w:val="4614B478"/>
    <w:rsid w:val="465E449F"/>
    <w:rsid w:val="4661719B"/>
    <w:rsid w:val="4669E606"/>
    <w:rsid w:val="46791173"/>
    <w:rsid w:val="4681F3D5"/>
    <w:rsid w:val="46844FF5"/>
    <w:rsid w:val="46863B55"/>
    <w:rsid w:val="468A1331"/>
    <w:rsid w:val="468D1218"/>
    <w:rsid w:val="46A5BE94"/>
    <w:rsid w:val="46C83F1A"/>
    <w:rsid w:val="46F1A1E7"/>
    <w:rsid w:val="46FE1D81"/>
    <w:rsid w:val="470D3AF5"/>
    <w:rsid w:val="473A1E48"/>
    <w:rsid w:val="4753DA81"/>
    <w:rsid w:val="4777A56D"/>
    <w:rsid w:val="4781E150"/>
    <w:rsid w:val="479260A5"/>
    <w:rsid w:val="47AE60A3"/>
    <w:rsid w:val="47B62E40"/>
    <w:rsid w:val="47B9BE1E"/>
    <w:rsid w:val="47BCF166"/>
    <w:rsid w:val="47D5005C"/>
    <w:rsid w:val="47DA25AA"/>
    <w:rsid w:val="47EE2F07"/>
    <w:rsid w:val="48023EF4"/>
    <w:rsid w:val="481117A4"/>
    <w:rsid w:val="481EED4D"/>
    <w:rsid w:val="482E6DE8"/>
    <w:rsid w:val="48370199"/>
    <w:rsid w:val="483AC27F"/>
    <w:rsid w:val="484AD3C6"/>
    <w:rsid w:val="48549005"/>
    <w:rsid w:val="4886086A"/>
    <w:rsid w:val="488BE2F9"/>
    <w:rsid w:val="488F74DF"/>
    <w:rsid w:val="48A95019"/>
    <w:rsid w:val="48A9C4E0"/>
    <w:rsid w:val="48BA4090"/>
    <w:rsid w:val="48D2608F"/>
    <w:rsid w:val="48D5F96E"/>
    <w:rsid w:val="48FD9370"/>
    <w:rsid w:val="490281F9"/>
    <w:rsid w:val="4937A611"/>
    <w:rsid w:val="493B4C54"/>
    <w:rsid w:val="4954C9A5"/>
    <w:rsid w:val="49733FB6"/>
    <w:rsid w:val="497937FE"/>
    <w:rsid w:val="497D6EDB"/>
    <w:rsid w:val="498C62E4"/>
    <w:rsid w:val="499860B7"/>
    <w:rsid w:val="49A3A5FF"/>
    <w:rsid w:val="49B639C2"/>
    <w:rsid w:val="49C9E157"/>
    <w:rsid w:val="49CE010F"/>
    <w:rsid w:val="49DB85ED"/>
    <w:rsid w:val="4A2147BC"/>
    <w:rsid w:val="4A256636"/>
    <w:rsid w:val="4A31411F"/>
    <w:rsid w:val="4A4CF1F6"/>
    <w:rsid w:val="4A5D36F7"/>
    <w:rsid w:val="4A5E1606"/>
    <w:rsid w:val="4AA491C6"/>
    <w:rsid w:val="4AAF9D30"/>
    <w:rsid w:val="4AD32849"/>
    <w:rsid w:val="4ADBE4C7"/>
    <w:rsid w:val="4AE59BAD"/>
    <w:rsid w:val="4AF681B9"/>
    <w:rsid w:val="4B0D83D3"/>
    <w:rsid w:val="4B15F54E"/>
    <w:rsid w:val="4B57BF6E"/>
    <w:rsid w:val="4B6502A9"/>
    <w:rsid w:val="4B6B7145"/>
    <w:rsid w:val="4B888958"/>
    <w:rsid w:val="4B8D6B8B"/>
    <w:rsid w:val="4B9D017F"/>
    <w:rsid w:val="4BE9A161"/>
    <w:rsid w:val="4C1881EE"/>
    <w:rsid w:val="4C31419E"/>
    <w:rsid w:val="4C398460"/>
    <w:rsid w:val="4C632683"/>
    <w:rsid w:val="4C78F757"/>
    <w:rsid w:val="4C849EB8"/>
    <w:rsid w:val="4C932176"/>
    <w:rsid w:val="4C9616F8"/>
    <w:rsid w:val="4CA92544"/>
    <w:rsid w:val="4CC8EDFC"/>
    <w:rsid w:val="4CCDC6A0"/>
    <w:rsid w:val="4CD52895"/>
    <w:rsid w:val="4CE690CD"/>
    <w:rsid w:val="4D10C2E3"/>
    <w:rsid w:val="4D2E3DE5"/>
    <w:rsid w:val="4D30BB73"/>
    <w:rsid w:val="4D36CC0C"/>
    <w:rsid w:val="4D4415A8"/>
    <w:rsid w:val="4D541E65"/>
    <w:rsid w:val="4D5E9207"/>
    <w:rsid w:val="4D70D8CC"/>
    <w:rsid w:val="4D788E58"/>
    <w:rsid w:val="4D873AA6"/>
    <w:rsid w:val="4DC540AF"/>
    <w:rsid w:val="4DCF3109"/>
    <w:rsid w:val="4DE6A163"/>
    <w:rsid w:val="4DFD61F3"/>
    <w:rsid w:val="4E3A0308"/>
    <w:rsid w:val="4E4E1989"/>
    <w:rsid w:val="4E57AEB3"/>
    <w:rsid w:val="4E6BFC78"/>
    <w:rsid w:val="4E8DECDD"/>
    <w:rsid w:val="4E97CBD0"/>
    <w:rsid w:val="4EA495E6"/>
    <w:rsid w:val="4EC1D1A9"/>
    <w:rsid w:val="4EC43147"/>
    <w:rsid w:val="4EDB7CB3"/>
    <w:rsid w:val="4EFC770B"/>
    <w:rsid w:val="4F0D3127"/>
    <w:rsid w:val="4F16E903"/>
    <w:rsid w:val="4F1CA48D"/>
    <w:rsid w:val="4F22E89A"/>
    <w:rsid w:val="4F26D841"/>
    <w:rsid w:val="4F296DD3"/>
    <w:rsid w:val="4F5D21BD"/>
    <w:rsid w:val="4FA635D1"/>
    <w:rsid w:val="4FAA0789"/>
    <w:rsid w:val="4FE284E7"/>
    <w:rsid w:val="4FE341DB"/>
    <w:rsid w:val="4FE4AA94"/>
    <w:rsid w:val="4FE79A7C"/>
    <w:rsid w:val="4FE9B573"/>
    <w:rsid w:val="4FFBA6C3"/>
    <w:rsid w:val="4FFDFAEC"/>
    <w:rsid w:val="50057185"/>
    <w:rsid w:val="500605E5"/>
    <w:rsid w:val="500CBA9E"/>
    <w:rsid w:val="500CD02E"/>
    <w:rsid w:val="5015E982"/>
    <w:rsid w:val="50167651"/>
    <w:rsid w:val="5021EC59"/>
    <w:rsid w:val="503CFFD2"/>
    <w:rsid w:val="507CA50D"/>
    <w:rsid w:val="508FCC62"/>
    <w:rsid w:val="509353B8"/>
    <w:rsid w:val="50CE3422"/>
    <w:rsid w:val="50D2AEAD"/>
    <w:rsid w:val="50D3EA0D"/>
    <w:rsid w:val="50EBAB10"/>
    <w:rsid w:val="50F637FF"/>
    <w:rsid w:val="51418227"/>
    <w:rsid w:val="515F3D14"/>
    <w:rsid w:val="516D87D2"/>
    <w:rsid w:val="517C67B4"/>
    <w:rsid w:val="5186CCD1"/>
    <w:rsid w:val="51A2CA27"/>
    <w:rsid w:val="51B34832"/>
    <w:rsid w:val="51D17605"/>
    <w:rsid w:val="52019AB5"/>
    <w:rsid w:val="520E7F2D"/>
    <w:rsid w:val="522AECB1"/>
    <w:rsid w:val="522FF162"/>
    <w:rsid w:val="524AF716"/>
    <w:rsid w:val="52561665"/>
    <w:rsid w:val="5262E9E9"/>
    <w:rsid w:val="526BBF28"/>
    <w:rsid w:val="52781290"/>
    <w:rsid w:val="5281EBCB"/>
    <w:rsid w:val="5286B49B"/>
    <w:rsid w:val="528BD094"/>
    <w:rsid w:val="52A94A4E"/>
    <w:rsid w:val="52B66364"/>
    <w:rsid w:val="52D144C5"/>
    <w:rsid w:val="52ECB48D"/>
    <w:rsid w:val="53008AFD"/>
    <w:rsid w:val="531A20A7"/>
    <w:rsid w:val="533D7F91"/>
    <w:rsid w:val="533E3E6E"/>
    <w:rsid w:val="53485632"/>
    <w:rsid w:val="537923FD"/>
    <w:rsid w:val="53903168"/>
    <w:rsid w:val="53B38175"/>
    <w:rsid w:val="53D5B0F3"/>
    <w:rsid w:val="53F9F659"/>
    <w:rsid w:val="54005894"/>
    <w:rsid w:val="54070BCB"/>
    <w:rsid w:val="5429D593"/>
    <w:rsid w:val="542C347C"/>
    <w:rsid w:val="543890A4"/>
    <w:rsid w:val="5448BA35"/>
    <w:rsid w:val="544DE6F9"/>
    <w:rsid w:val="54566724"/>
    <w:rsid w:val="54655758"/>
    <w:rsid w:val="54719E8C"/>
    <w:rsid w:val="54746151"/>
    <w:rsid w:val="547CAF5E"/>
    <w:rsid w:val="54843742"/>
    <w:rsid w:val="5489B0D9"/>
    <w:rsid w:val="548A0454"/>
    <w:rsid w:val="54930C42"/>
    <w:rsid w:val="5499C6D5"/>
    <w:rsid w:val="54A1EA87"/>
    <w:rsid w:val="54A68D3F"/>
    <w:rsid w:val="54DDEAAF"/>
    <w:rsid w:val="54FB6718"/>
    <w:rsid w:val="550C18E3"/>
    <w:rsid w:val="55502267"/>
    <w:rsid w:val="556EA151"/>
    <w:rsid w:val="5570C872"/>
    <w:rsid w:val="55739BCB"/>
    <w:rsid w:val="5585286F"/>
    <w:rsid w:val="55A8838C"/>
    <w:rsid w:val="55DB6904"/>
    <w:rsid w:val="55E2EA14"/>
    <w:rsid w:val="55E33E9A"/>
    <w:rsid w:val="55F1A138"/>
    <w:rsid w:val="55FB0C97"/>
    <w:rsid w:val="5603968F"/>
    <w:rsid w:val="560A2EF4"/>
    <w:rsid w:val="5624C268"/>
    <w:rsid w:val="5627F1D0"/>
    <w:rsid w:val="56724EA2"/>
    <w:rsid w:val="56747017"/>
    <w:rsid w:val="56835D01"/>
    <w:rsid w:val="568568D4"/>
    <w:rsid w:val="568E32D6"/>
    <w:rsid w:val="56A88D88"/>
    <w:rsid w:val="56DFF853"/>
    <w:rsid w:val="56F4504C"/>
    <w:rsid w:val="570F5D44"/>
    <w:rsid w:val="572A7939"/>
    <w:rsid w:val="57440812"/>
    <w:rsid w:val="57459D92"/>
    <w:rsid w:val="577E9F3A"/>
    <w:rsid w:val="5782F417"/>
    <w:rsid w:val="57895B94"/>
    <w:rsid w:val="5789BF6E"/>
    <w:rsid w:val="578F0514"/>
    <w:rsid w:val="57AC7752"/>
    <w:rsid w:val="57C35550"/>
    <w:rsid w:val="57CBDCB0"/>
    <w:rsid w:val="5826BF02"/>
    <w:rsid w:val="583722B7"/>
    <w:rsid w:val="58410809"/>
    <w:rsid w:val="58589674"/>
    <w:rsid w:val="58632CA9"/>
    <w:rsid w:val="58658C4D"/>
    <w:rsid w:val="587EB12D"/>
    <w:rsid w:val="588DF512"/>
    <w:rsid w:val="5890466F"/>
    <w:rsid w:val="58911264"/>
    <w:rsid w:val="589BACAD"/>
    <w:rsid w:val="58A92D52"/>
    <w:rsid w:val="58C2EAC1"/>
    <w:rsid w:val="58C93197"/>
    <w:rsid w:val="58D64C38"/>
    <w:rsid w:val="58D837C3"/>
    <w:rsid w:val="58E16E3C"/>
    <w:rsid w:val="58F2B779"/>
    <w:rsid w:val="5916C94C"/>
    <w:rsid w:val="591C79A1"/>
    <w:rsid w:val="592123E4"/>
    <w:rsid w:val="5937D39C"/>
    <w:rsid w:val="5953C73A"/>
    <w:rsid w:val="5986EC8F"/>
    <w:rsid w:val="598FE63C"/>
    <w:rsid w:val="5993C210"/>
    <w:rsid w:val="599C4EC1"/>
    <w:rsid w:val="59A6A5F2"/>
    <w:rsid w:val="59D0E833"/>
    <w:rsid w:val="59D253AA"/>
    <w:rsid w:val="59D5FBA1"/>
    <w:rsid w:val="59E982CE"/>
    <w:rsid w:val="59FBBD34"/>
    <w:rsid w:val="5A083DA9"/>
    <w:rsid w:val="5A1E219F"/>
    <w:rsid w:val="5A24BC32"/>
    <w:rsid w:val="5A41A377"/>
    <w:rsid w:val="5A45602F"/>
    <w:rsid w:val="5A492698"/>
    <w:rsid w:val="5A54D472"/>
    <w:rsid w:val="5A5F68B6"/>
    <w:rsid w:val="5A79DE22"/>
    <w:rsid w:val="5A80C182"/>
    <w:rsid w:val="5A8D4B3C"/>
    <w:rsid w:val="5A95CD12"/>
    <w:rsid w:val="5ACEBB85"/>
    <w:rsid w:val="5AD87172"/>
    <w:rsid w:val="5AE58B9C"/>
    <w:rsid w:val="5AE66871"/>
    <w:rsid w:val="5AEF738A"/>
    <w:rsid w:val="5B20C999"/>
    <w:rsid w:val="5B20F4BD"/>
    <w:rsid w:val="5B22478E"/>
    <w:rsid w:val="5B246075"/>
    <w:rsid w:val="5B2B92BF"/>
    <w:rsid w:val="5B40F1F9"/>
    <w:rsid w:val="5B42B646"/>
    <w:rsid w:val="5B4988E3"/>
    <w:rsid w:val="5B6BA568"/>
    <w:rsid w:val="5B71408E"/>
    <w:rsid w:val="5B9A5B69"/>
    <w:rsid w:val="5BB67CD7"/>
    <w:rsid w:val="5BBD4FF0"/>
    <w:rsid w:val="5BC5F228"/>
    <w:rsid w:val="5BE19060"/>
    <w:rsid w:val="5BE921EC"/>
    <w:rsid w:val="5BFBA82C"/>
    <w:rsid w:val="5C0E0785"/>
    <w:rsid w:val="5C10A80E"/>
    <w:rsid w:val="5C10E6C9"/>
    <w:rsid w:val="5C118670"/>
    <w:rsid w:val="5C16F6A3"/>
    <w:rsid w:val="5C30F303"/>
    <w:rsid w:val="5C30F805"/>
    <w:rsid w:val="5C4B2181"/>
    <w:rsid w:val="5C51B64E"/>
    <w:rsid w:val="5C7A16EE"/>
    <w:rsid w:val="5C90C3FD"/>
    <w:rsid w:val="5C96149A"/>
    <w:rsid w:val="5CAAEF8D"/>
    <w:rsid w:val="5CD68BD2"/>
    <w:rsid w:val="5CDBD7C1"/>
    <w:rsid w:val="5CFC2C34"/>
    <w:rsid w:val="5D14D64F"/>
    <w:rsid w:val="5D33EAFF"/>
    <w:rsid w:val="5D640468"/>
    <w:rsid w:val="5D99B689"/>
    <w:rsid w:val="5DB5F9B3"/>
    <w:rsid w:val="5DD2B23C"/>
    <w:rsid w:val="5DD71CB0"/>
    <w:rsid w:val="5DE3E5A4"/>
    <w:rsid w:val="5E0EA85D"/>
    <w:rsid w:val="5E24F26A"/>
    <w:rsid w:val="5E2CDE26"/>
    <w:rsid w:val="5E39B8EF"/>
    <w:rsid w:val="5E7942B9"/>
    <w:rsid w:val="5E861972"/>
    <w:rsid w:val="5E8BAC2A"/>
    <w:rsid w:val="5EAA147B"/>
    <w:rsid w:val="5EAA78DA"/>
    <w:rsid w:val="5EB165A8"/>
    <w:rsid w:val="5EB85ACE"/>
    <w:rsid w:val="5EBF5833"/>
    <w:rsid w:val="5EE68652"/>
    <w:rsid w:val="5F0AA1B4"/>
    <w:rsid w:val="5F0DA696"/>
    <w:rsid w:val="5F120449"/>
    <w:rsid w:val="5F1B4E8B"/>
    <w:rsid w:val="5F201973"/>
    <w:rsid w:val="5F85C167"/>
    <w:rsid w:val="5FA0663C"/>
    <w:rsid w:val="5FBBF84A"/>
    <w:rsid w:val="5FBC6215"/>
    <w:rsid w:val="5FC2C66C"/>
    <w:rsid w:val="5FC99D42"/>
    <w:rsid w:val="5FDBB1DF"/>
    <w:rsid w:val="5FE73C9B"/>
    <w:rsid w:val="5FEA5F57"/>
    <w:rsid w:val="600444CB"/>
    <w:rsid w:val="600DB0B3"/>
    <w:rsid w:val="60157682"/>
    <w:rsid w:val="60244395"/>
    <w:rsid w:val="6026EA3F"/>
    <w:rsid w:val="6038788E"/>
    <w:rsid w:val="603F2BE8"/>
    <w:rsid w:val="605A5115"/>
    <w:rsid w:val="605B6785"/>
    <w:rsid w:val="607B2477"/>
    <w:rsid w:val="609E5762"/>
    <w:rsid w:val="60C0C54F"/>
    <w:rsid w:val="60C285B6"/>
    <w:rsid w:val="6117A816"/>
    <w:rsid w:val="6119627B"/>
    <w:rsid w:val="6126D447"/>
    <w:rsid w:val="61281FEB"/>
    <w:rsid w:val="612FE309"/>
    <w:rsid w:val="614F0B84"/>
    <w:rsid w:val="61506B51"/>
    <w:rsid w:val="6152B0D6"/>
    <w:rsid w:val="615EA14F"/>
    <w:rsid w:val="617B7C1C"/>
    <w:rsid w:val="617CCE34"/>
    <w:rsid w:val="618347B0"/>
    <w:rsid w:val="6198F979"/>
    <w:rsid w:val="61DD03E9"/>
    <w:rsid w:val="62059904"/>
    <w:rsid w:val="622B05EA"/>
    <w:rsid w:val="6234FFA8"/>
    <w:rsid w:val="623AE947"/>
    <w:rsid w:val="62568AFF"/>
    <w:rsid w:val="62745F64"/>
    <w:rsid w:val="62A017E7"/>
    <w:rsid w:val="62B89E9B"/>
    <w:rsid w:val="62C2B3E0"/>
    <w:rsid w:val="62CE077D"/>
    <w:rsid w:val="62CE70C3"/>
    <w:rsid w:val="62DAD480"/>
    <w:rsid w:val="62F989B1"/>
    <w:rsid w:val="62FFD086"/>
    <w:rsid w:val="630326CB"/>
    <w:rsid w:val="63161E4C"/>
    <w:rsid w:val="631B0CE5"/>
    <w:rsid w:val="6326623C"/>
    <w:rsid w:val="633FE32E"/>
    <w:rsid w:val="636067A5"/>
    <w:rsid w:val="636C2592"/>
    <w:rsid w:val="6371CCF2"/>
    <w:rsid w:val="637D2709"/>
    <w:rsid w:val="639D4DE3"/>
    <w:rsid w:val="63A0B37F"/>
    <w:rsid w:val="63B3DAA5"/>
    <w:rsid w:val="63C68B93"/>
    <w:rsid w:val="63ED6D44"/>
    <w:rsid w:val="63F38EB3"/>
    <w:rsid w:val="63FABB76"/>
    <w:rsid w:val="63FFC83A"/>
    <w:rsid w:val="64022E2A"/>
    <w:rsid w:val="6402813D"/>
    <w:rsid w:val="641718BA"/>
    <w:rsid w:val="64327EE0"/>
    <w:rsid w:val="6434A6A8"/>
    <w:rsid w:val="6438D5AD"/>
    <w:rsid w:val="64464C32"/>
    <w:rsid w:val="6459B218"/>
    <w:rsid w:val="6466290B"/>
    <w:rsid w:val="64752F5B"/>
    <w:rsid w:val="6482B4DA"/>
    <w:rsid w:val="64875004"/>
    <w:rsid w:val="649E36DE"/>
    <w:rsid w:val="64A6ABC6"/>
    <w:rsid w:val="64B1EEAD"/>
    <w:rsid w:val="64B860BB"/>
    <w:rsid w:val="64B8622F"/>
    <w:rsid w:val="64C43C1B"/>
    <w:rsid w:val="650562D5"/>
    <w:rsid w:val="650F76AB"/>
    <w:rsid w:val="651BD58D"/>
    <w:rsid w:val="6537A6AD"/>
    <w:rsid w:val="655047D5"/>
    <w:rsid w:val="655B7201"/>
    <w:rsid w:val="657E22FC"/>
    <w:rsid w:val="65B6F011"/>
    <w:rsid w:val="65C94425"/>
    <w:rsid w:val="65C9FFBD"/>
    <w:rsid w:val="65D81774"/>
    <w:rsid w:val="65EBA4CE"/>
    <w:rsid w:val="65FC1B0A"/>
    <w:rsid w:val="6606AD30"/>
    <w:rsid w:val="660C5FB1"/>
    <w:rsid w:val="66199DE1"/>
    <w:rsid w:val="662E0004"/>
    <w:rsid w:val="664A24CF"/>
    <w:rsid w:val="665F4C97"/>
    <w:rsid w:val="6661E53F"/>
    <w:rsid w:val="667E3B4F"/>
    <w:rsid w:val="66938ECE"/>
    <w:rsid w:val="669BEB16"/>
    <w:rsid w:val="66B7F331"/>
    <w:rsid w:val="66BB61A1"/>
    <w:rsid w:val="66BB85C4"/>
    <w:rsid w:val="66CFB867"/>
    <w:rsid w:val="66DF8BFE"/>
    <w:rsid w:val="66E3FB59"/>
    <w:rsid w:val="6706DBDF"/>
    <w:rsid w:val="670BA80F"/>
    <w:rsid w:val="670C38F0"/>
    <w:rsid w:val="6711210B"/>
    <w:rsid w:val="674B95C8"/>
    <w:rsid w:val="67547D35"/>
    <w:rsid w:val="67724016"/>
    <w:rsid w:val="678FF3B9"/>
    <w:rsid w:val="67CA3681"/>
    <w:rsid w:val="67DDB6C9"/>
    <w:rsid w:val="67E207B5"/>
    <w:rsid w:val="67E2C267"/>
    <w:rsid w:val="67E598E8"/>
    <w:rsid w:val="67F71CBC"/>
    <w:rsid w:val="680C00EF"/>
    <w:rsid w:val="6810C0FE"/>
    <w:rsid w:val="68141393"/>
    <w:rsid w:val="683807A5"/>
    <w:rsid w:val="685EAFD9"/>
    <w:rsid w:val="687232DC"/>
    <w:rsid w:val="687E797D"/>
    <w:rsid w:val="687EE0A7"/>
    <w:rsid w:val="688CE33D"/>
    <w:rsid w:val="68913214"/>
    <w:rsid w:val="68AE72CB"/>
    <w:rsid w:val="68B9C0E9"/>
    <w:rsid w:val="68C7A444"/>
    <w:rsid w:val="68D47FF2"/>
    <w:rsid w:val="68EB3FC6"/>
    <w:rsid w:val="68FAA8CE"/>
    <w:rsid w:val="691CAD76"/>
    <w:rsid w:val="6925A648"/>
    <w:rsid w:val="69470E6B"/>
    <w:rsid w:val="6954F131"/>
    <w:rsid w:val="69750C98"/>
    <w:rsid w:val="697DCDBB"/>
    <w:rsid w:val="6980EB4A"/>
    <w:rsid w:val="699D98FA"/>
    <w:rsid w:val="699F6C33"/>
    <w:rsid w:val="69BBAE28"/>
    <w:rsid w:val="69D922FF"/>
    <w:rsid w:val="69DCF381"/>
    <w:rsid w:val="69E28D31"/>
    <w:rsid w:val="69FEC302"/>
    <w:rsid w:val="6A1F9869"/>
    <w:rsid w:val="6A21120C"/>
    <w:rsid w:val="6A2EF813"/>
    <w:rsid w:val="6A3B927B"/>
    <w:rsid w:val="6A478397"/>
    <w:rsid w:val="6A4D218A"/>
    <w:rsid w:val="6A9D1D90"/>
    <w:rsid w:val="6AA88F3B"/>
    <w:rsid w:val="6AAE13A5"/>
    <w:rsid w:val="6AC0DCE9"/>
    <w:rsid w:val="6AC7EF2A"/>
    <w:rsid w:val="6AD016F3"/>
    <w:rsid w:val="6ADA73FF"/>
    <w:rsid w:val="6B1A9E1F"/>
    <w:rsid w:val="6B2331A3"/>
    <w:rsid w:val="6B258E9C"/>
    <w:rsid w:val="6B46BCA1"/>
    <w:rsid w:val="6B4C74E8"/>
    <w:rsid w:val="6B8CA40E"/>
    <w:rsid w:val="6B8E0255"/>
    <w:rsid w:val="6BA1BA1C"/>
    <w:rsid w:val="6BA70705"/>
    <w:rsid w:val="6BB1FE96"/>
    <w:rsid w:val="6BB98618"/>
    <w:rsid w:val="6BC01032"/>
    <w:rsid w:val="6BCC6810"/>
    <w:rsid w:val="6BEF1F5D"/>
    <w:rsid w:val="6C135E3A"/>
    <w:rsid w:val="6C17B6A4"/>
    <w:rsid w:val="6C1B6A45"/>
    <w:rsid w:val="6C28FD1B"/>
    <w:rsid w:val="6C3A1294"/>
    <w:rsid w:val="6C458DAB"/>
    <w:rsid w:val="6C4A71C5"/>
    <w:rsid w:val="6C5FDA59"/>
    <w:rsid w:val="6C75C2D3"/>
    <w:rsid w:val="6C77DFEE"/>
    <w:rsid w:val="6C8031B1"/>
    <w:rsid w:val="6C843C75"/>
    <w:rsid w:val="6C9ABED5"/>
    <w:rsid w:val="6C9FE83F"/>
    <w:rsid w:val="6CBC6672"/>
    <w:rsid w:val="6CBE910E"/>
    <w:rsid w:val="6CF7A0E9"/>
    <w:rsid w:val="6D20F034"/>
    <w:rsid w:val="6D4D430C"/>
    <w:rsid w:val="6D520DE6"/>
    <w:rsid w:val="6D5E9585"/>
    <w:rsid w:val="6D7B636F"/>
    <w:rsid w:val="6D80FFA9"/>
    <w:rsid w:val="6D8E3FC3"/>
    <w:rsid w:val="6D98A8A2"/>
    <w:rsid w:val="6D99C11D"/>
    <w:rsid w:val="6DAD9711"/>
    <w:rsid w:val="6DCFDA24"/>
    <w:rsid w:val="6DDDA9E9"/>
    <w:rsid w:val="6DE05457"/>
    <w:rsid w:val="6DE18D2B"/>
    <w:rsid w:val="6E02F5E8"/>
    <w:rsid w:val="6E090A31"/>
    <w:rsid w:val="6E09377E"/>
    <w:rsid w:val="6E22DD0A"/>
    <w:rsid w:val="6E4E4558"/>
    <w:rsid w:val="6E5E367A"/>
    <w:rsid w:val="6E629072"/>
    <w:rsid w:val="6E77D76C"/>
    <w:rsid w:val="6E80F0E1"/>
    <w:rsid w:val="6E848B91"/>
    <w:rsid w:val="6EBC5E6D"/>
    <w:rsid w:val="6EC65FB9"/>
    <w:rsid w:val="6ED7F3AF"/>
    <w:rsid w:val="6ED8B110"/>
    <w:rsid w:val="6EDECE7F"/>
    <w:rsid w:val="6EE464A0"/>
    <w:rsid w:val="6F0DD7CF"/>
    <w:rsid w:val="6F162EF0"/>
    <w:rsid w:val="6F345394"/>
    <w:rsid w:val="6F362F35"/>
    <w:rsid w:val="6F3BC9F9"/>
    <w:rsid w:val="6F967E65"/>
    <w:rsid w:val="6F9EA289"/>
    <w:rsid w:val="6FABB316"/>
    <w:rsid w:val="6FB7433A"/>
    <w:rsid w:val="6FC7C525"/>
    <w:rsid w:val="6FDC573F"/>
    <w:rsid w:val="700AB91A"/>
    <w:rsid w:val="700DE936"/>
    <w:rsid w:val="703FC718"/>
    <w:rsid w:val="7043C0C9"/>
    <w:rsid w:val="7067A908"/>
    <w:rsid w:val="706E9947"/>
    <w:rsid w:val="7080EF81"/>
    <w:rsid w:val="70996859"/>
    <w:rsid w:val="70A04654"/>
    <w:rsid w:val="70A24202"/>
    <w:rsid w:val="70B8B29F"/>
    <w:rsid w:val="70BDCF67"/>
    <w:rsid w:val="70E79C35"/>
    <w:rsid w:val="70F012F1"/>
    <w:rsid w:val="70F86930"/>
    <w:rsid w:val="70F9A9DE"/>
    <w:rsid w:val="71063081"/>
    <w:rsid w:val="71277ECE"/>
    <w:rsid w:val="712CF73F"/>
    <w:rsid w:val="71653AC5"/>
    <w:rsid w:val="717717AC"/>
    <w:rsid w:val="71CC5B58"/>
    <w:rsid w:val="71D3FE70"/>
    <w:rsid w:val="720FA45B"/>
    <w:rsid w:val="72100ABA"/>
    <w:rsid w:val="72111E77"/>
    <w:rsid w:val="72379741"/>
    <w:rsid w:val="724991AF"/>
    <w:rsid w:val="724C6720"/>
    <w:rsid w:val="724CE35B"/>
    <w:rsid w:val="7259625F"/>
    <w:rsid w:val="726989A0"/>
    <w:rsid w:val="72734569"/>
    <w:rsid w:val="72888AF0"/>
    <w:rsid w:val="72A72FBF"/>
    <w:rsid w:val="72AAC7B1"/>
    <w:rsid w:val="72B7514F"/>
    <w:rsid w:val="72C157A1"/>
    <w:rsid w:val="72C8D93F"/>
    <w:rsid w:val="72C8F9EB"/>
    <w:rsid w:val="72D4E847"/>
    <w:rsid w:val="72D5DEA4"/>
    <w:rsid w:val="72DB7274"/>
    <w:rsid w:val="72E358FE"/>
    <w:rsid w:val="73069497"/>
    <w:rsid w:val="732EA020"/>
    <w:rsid w:val="733D1870"/>
    <w:rsid w:val="73513E07"/>
    <w:rsid w:val="736A0BC0"/>
    <w:rsid w:val="738625FC"/>
    <w:rsid w:val="73875823"/>
    <w:rsid w:val="739A9124"/>
    <w:rsid w:val="739E890E"/>
    <w:rsid w:val="73AD6C32"/>
    <w:rsid w:val="73AE1938"/>
    <w:rsid w:val="73B16E31"/>
    <w:rsid w:val="73B4746A"/>
    <w:rsid w:val="73C2926D"/>
    <w:rsid w:val="73D8EB61"/>
    <w:rsid w:val="73F5C215"/>
    <w:rsid w:val="741F499A"/>
    <w:rsid w:val="74381C6C"/>
    <w:rsid w:val="7440464C"/>
    <w:rsid w:val="744AB764"/>
    <w:rsid w:val="745248C8"/>
    <w:rsid w:val="745CD48C"/>
    <w:rsid w:val="7465B18F"/>
    <w:rsid w:val="74770D59"/>
    <w:rsid w:val="749FB6AB"/>
    <w:rsid w:val="74AB5F0C"/>
    <w:rsid w:val="74CB6910"/>
    <w:rsid w:val="74EA59E9"/>
    <w:rsid w:val="74EE43E1"/>
    <w:rsid w:val="74FB9EDA"/>
    <w:rsid w:val="75089A73"/>
    <w:rsid w:val="751014F8"/>
    <w:rsid w:val="75367D60"/>
    <w:rsid w:val="755AA128"/>
    <w:rsid w:val="756FE6D9"/>
    <w:rsid w:val="757181D0"/>
    <w:rsid w:val="7571E8C2"/>
    <w:rsid w:val="759A3B85"/>
    <w:rsid w:val="759F37CD"/>
    <w:rsid w:val="75A5EB32"/>
    <w:rsid w:val="75A807FC"/>
    <w:rsid w:val="75AF2E44"/>
    <w:rsid w:val="75CDA7E3"/>
    <w:rsid w:val="75E2893F"/>
    <w:rsid w:val="75F5C9F9"/>
    <w:rsid w:val="75F9C95C"/>
    <w:rsid w:val="75FE57E8"/>
    <w:rsid w:val="760495B1"/>
    <w:rsid w:val="7607B260"/>
    <w:rsid w:val="7619E9C4"/>
    <w:rsid w:val="762C899E"/>
    <w:rsid w:val="7641837F"/>
    <w:rsid w:val="7648A72D"/>
    <w:rsid w:val="7649D278"/>
    <w:rsid w:val="76542D1E"/>
    <w:rsid w:val="766544C3"/>
    <w:rsid w:val="766815AF"/>
    <w:rsid w:val="76A067B9"/>
    <w:rsid w:val="76BE0209"/>
    <w:rsid w:val="76C3094C"/>
    <w:rsid w:val="76C7C0EA"/>
    <w:rsid w:val="76CD9746"/>
    <w:rsid w:val="76DA6AFA"/>
    <w:rsid w:val="76EECCFF"/>
    <w:rsid w:val="76FF2D1C"/>
    <w:rsid w:val="77099437"/>
    <w:rsid w:val="771DE266"/>
    <w:rsid w:val="772684FC"/>
    <w:rsid w:val="773413A8"/>
    <w:rsid w:val="775E32F3"/>
    <w:rsid w:val="7763F364"/>
    <w:rsid w:val="776AA8F3"/>
    <w:rsid w:val="776D502D"/>
    <w:rsid w:val="77813666"/>
    <w:rsid w:val="778D4149"/>
    <w:rsid w:val="77E79E6E"/>
    <w:rsid w:val="77FDA39A"/>
    <w:rsid w:val="77FDBB4A"/>
    <w:rsid w:val="783D564C"/>
    <w:rsid w:val="78430400"/>
    <w:rsid w:val="786CC614"/>
    <w:rsid w:val="787C5F65"/>
    <w:rsid w:val="7883323E"/>
    <w:rsid w:val="788CAB09"/>
    <w:rsid w:val="78C7E127"/>
    <w:rsid w:val="78D52D14"/>
    <w:rsid w:val="78DC1467"/>
    <w:rsid w:val="78FCDBC1"/>
    <w:rsid w:val="79287DB8"/>
    <w:rsid w:val="79432371"/>
    <w:rsid w:val="7953C0B1"/>
    <w:rsid w:val="795CD099"/>
    <w:rsid w:val="79645850"/>
    <w:rsid w:val="79647986"/>
    <w:rsid w:val="797394E1"/>
    <w:rsid w:val="799CF01D"/>
    <w:rsid w:val="799D1856"/>
    <w:rsid w:val="79AF687C"/>
    <w:rsid w:val="79C38137"/>
    <w:rsid w:val="79D9402B"/>
    <w:rsid w:val="79E7BEA2"/>
    <w:rsid w:val="79E94E2D"/>
    <w:rsid w:val="79EEED0E"/>
    <w:rsid w:val="79F4C279"/>
    <w:rsid w:val="7A01ADDC"/>
    <w:rsid w:val="7A194107"/>
    <w:rsid w:val="7A2D3C01"/>
    <w:rsid w:val="7A401218"/>
    <w:rsid w:val="7A467171"/>
    <w:rsid w:val="7A60EDF3"/>
    <w:rsid w:val="7A617FE7"/>
    <w:rsid w:val="7A66C2FA"/>
    <w:rsid w:val="7A66DCBC"/>
    <w:rsid w:val="7A699EF0"/>
    <w:rsid w:val="7A6DE5F4"/>
    <w:rsid w:val="7A7DB2DE"/>
    <w:rsid w:val="7A8A1E3B"/>
    <w:rsid w:val="7AC7AE2D"/>
    <w:rsid w:val="7B0688A9"/>
    <w:rsid w:val="7B3192A9"/>
    <w:rsid w:val="7B4568C9"/>
    <w:rsid w:val="7B615D20"/>
    <w:rsid w:val="7B8C6CFC"/>
    <w:rsid w:val="7BAFFB8D"/>
    <w:rsid w:val="7BBB1BE0"/>
    <w:rsid w:val="7BCA10D9"/>
    <w:rsid w:val="7BE8F0B8"/>
    <w:rsid w:val="7BEE51F3"/>
    <w:rsid w:val="7C00614B"/>
    <w:rsid w:val="7C433F20"/>
    <w:rsid w:val="7C7A5872"/>
    <w:rsid w:val="7C85C43C"/>
    <w:rsid w:val="7C94AAA9"/>
    <w:rsid w:val="7CAA7C1E"/>
    <w:rsid w:val="7CD3C66C"/>
    <w:rsid w:val="7CE19793"/>
    <w:rsid w:val="7CF1D08C"/>
    <w:rsid w:val="7CF98A7A"/>
    <w:rsid w:val="7D0A4BB0"/>
    <w:rsid w:val="7D1034EF"/>
    <w:rsid w:val="7D41CE2B"/>
    <w:rsid w:val="7D45EDD8"/>
    <w:rsid w:val="7D61BB25"/>
    <w:rsid w:val="7D858D21"/>
    <w:rsid w:val="7DA03A75"/>
    <w:rsid w:val="7DAAFD90"/>
    <w:rsid w:val="7DCD7417"/>
    <w:rsid w:val="7DD0F813"/>
    <w:rsid w:val="7DD68EB9"/>
    <w:rsid w:val="7DD6ED87"/>
    <w:rsid w:val="7DE9F918"/>
    <w:rsid w:val="7DFB488B"/>
    <w:rsid w:val="7E0B8BE6"/>
    <w:rsid w:val="7E179631"/>
    <w:rsid w:val="7E3B4438"/>
    <w:rsid w:val="7E57A341"/>
    <w:rsid w:val="7E8D8821"/>
    <w:rsid w:val="7E9115B4"/>
    <w:rsid w:val="7EA06A45"/>
    <w:rsid w:val="7EAAEC82"/>
    <w:rsid w:val="7ECD86E2"/>
    <w:rsid w:val="7EDFF490"/>
    <w:rsid w:val="7F0F8ED5"/>
    <w:rsid w:val="7F3A616C"/>
    <w:rsid w:val="7F3CF95C"/>
    <w:rsid w:val="7F551F89"/>
    <w:rsid w:val="7F67DC1B"/>
    <w:rsid w:val="7F7948CB"/>
    <w:rsid w:val="7F7C2620"/>
    <w:rsid w:val="7F85B890"/>
    <w:rsid w:val="7F939CE0"/>
    <w:rsid w:val="7FB16B07"/>
    <w:rsid w:val="7FBCEF42"/>
    <w:rsid w:val="7FC21C58"/>
    <w:rsid w:val="7FD19220"/>
    <w:rsid w:val="7FDEFC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A3E3755B-FB79-4A41-8DA1-C08628D07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3EFC"/>
  </w:style>
  <w:style w:type="paragraph" w:styleId="Titre1">
    <w:name w:val="heading 1"/>
    <w:basedOn w:val="Normal"/>
    <w:next w:val="nobreak"/>
    <w:uiPriority w:val="9"/>
    <w:qFormat/>
    <w:rsid w:val="00445504"/>
    <w:pPr>
      <w:keepNext/>
      <w:numPr>
        <w:numId w:val="1"/>
      </w:numPr>
      <w:spacing w:before="120" w:after="60"/>
      <w:ind w:left="360"/>
      <w:outlineLvl w:val="0"/>
    </w:pPr>
    <w:rPr>
      <w:b/>
      <w:kern w:val="32"/>
    </w:rPr>
  </w:style>
  <w:style w:type="paragraph" w:styleId="Titre2">
    <w:name w:val="heading 2"/>
    <w:basedOn w:val="Normal"/>
    <w:next w:val="nobreak"/>
    <w:link w:val="Titre2Car"/>
    <w:uiPriority w:val="9"/>
    <w:unhideWhenUsed/>
    <w:qFormat/>
    <w:rsid w:val="00445504"/>
    <w:pPr>
      <w:keepNext/>
      <w:outlineLvl w:val="1"/>
    </w:pPr>
  </w:style>
  <w:style w:type="paragraph" w:styleId="Titre3">
    <w:name w:val="heading 3"/>
    <w:basedOn w:val="Normal"/>
    <w:next w:val="nobreak"/>
    <w:link w:val="Titre3Car"/>
    <w:uiPriority w:val="9"/>
    <w:unhideWhenUsed/>
    <w:qFormat/>
    <w:rsid w:val="00445504"/>
    <w:pPr>
      <w:keepNext/>
      <w:outlineLvl w:val="2"/>
    </w:pPr>
    <w:rPr>
      <w:rFonts w:ascii="Helvetica" w:hAnsi="Helvetica"/>
    </w:rPr>
  </w:style>
  <w:style w:type="paragraph" w:styleId="Titre4">
    <w:name w:val="heading 4"/>
    <w:basedOn w:val="Normal"/>
    <w:next w:val="Normal"/>
    <w:uiPriority w:val="9"/>
    <w:semiHidden/>
    <w:unhideWhenUsed/>
    <w:qFormat/>
    <w:rsid w:val="00445504"/>
    <w:pPr>
      <w:keepNext/>
      <w:numPr>
        <w:ilvl w:val="3"/>
        <w:numId w:val="1"/>
      </w:numPr>
      <w:spacing w:before="240" w:after="60"/>
      <w:outlineLvl w:val="3"/>
    </w:pPr>
    <w:rPr>
      <w:b/>
      <w:sz w:val="28"/>
      <w:szCs w:val="28"/>
    </w:rPr>
  </w:style>
  <w:style w:type="paragraph" w:styleId="Titre5">
    <w:name w:val="heading 5"/>
    <w:basedOn w:val="Normal"/>
    <w:next w:val="Normal"/>
    <w:uiPriority w:val="9"/>
    <w:semiHidden/>
    <w:unhideWhenUsed/>
    <w:qFormat/>
    <w:rsid w:val="00445504"/>
    <w:pPr>
      <w:numPr>
        <w:ilvl w:val="4"/>
        <w:numId w:val="1"/>
      </w:numPr>
      <w:spacing w:before="240" w:after="60"/>
      <w:outlineLvl w:val="4"/>
    </w:pPr>
    <w:rPr>
      <w:b/>
      <w:i/>
      <w:sz w:val="26"/>
      <w:szCs w:val="26"/>
    </w:rPr>
  </w:style>
  <w:style w:type="paragraph" w:styleId="Titre6">
    <w:name w:val="heading 6"/>
    <w:basedOn w:val="Normal"/>
    <w:next w:val="Normal"/>
    <w:uiPriority w:val="9"/>
    <w:semiHidden/>
    <w:unhideWhenUsed/>
    <w:qFormat/>
    <w:rsid w:val="00445504"/>
    <w:pPr>
      <w:numPr>
        <w:ilvl w:val="5"/>
        <w:numId w:val="1"/>
      </w:numPr>
      <w:spacing w:before="240" w:after="60"/>
      <w:outlineLvl w:val="5"/>
    </w:pPr>
    <w:rPr>
      <w:b/>
      <w:sz w:val="22"/>
      <w:szCs w:val="22"/>
    </w:rPr>
  </w:style>
  <w:style w:type="paragraph" w:styleId="Titre7">
    <w:name w:val="heading 7"/>
    <w:basedOn w:val="Normal"/>
    <w:next w:val="Normal"/>
    <w:qFormat/>
    <w:rsid w:val="00445504"/>
    <w:pPr>
      <w:numPr>
        <w:ilvl w:val="6"/>
        <w:numId w:val="1"/>
      </w:numPr>
      <w:spacing w:before="240" w:after="60"/>
      <w:outlineLvl w:val="6"/>
    </w:pPr>
  </w:style>
  <w:style w:type="paragraph" w:styleId="Titre8">
    <w:name w:val="heading 8"/>
    <w:basedOn w:val="Normal"/>
    <w:next w:val="Normal"/>
    <w:qFormat/>
    <w:rsid w:val="00445504"/>
    <w:pPr>
      <w:numPr>
        <w:ilvl w:val="7"/>
        <w:numId w:val="1"/>
      </w:numPr>
      <w:spacing w:before="240" w:after="60"/>
      <w:outlineLvl w:val="7"/>
    </w:pPr>
    <w:rPr>
      <w:i/>
    </w:rPr>
  </w:style>
  <w:style w:type="paragraph" w:styleId="Titre9">
    <w:name w:val="heading 9"/>
    <w:basedOn w:val="Normal"/>
    <w:next w:val="Normal"/>
    <w:qFormat/>
    <w:rsid w:val="00445504"/>
    <w:pPr>
      <w:numPr>
        <w:ilvl w:val="8"/>
        <w:numId w:val="1"/>
      </w:numPr>
      <w:spacing w:before="240" w:after="60"/>
      <w:outlineLvl w:val="8"/>
    </w:pPr>
    <w:rPr>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En-tte">
    <w:name w:val="header"/>
    <w:basedOn w:val="Normal"/>
    <w:rsid w:val="00445504"/>
    <w:pPr>
      <w:tabs>
        <w:tab w:val="center" w:pos="4320"/>
        <w:tab w:val="right" w:pos="8640"/>
      </w:tabs>
    </w:pPr>
  </w:style>
  <w:style w:type="paragraph" w:styleId="Pieddepage">
    <w:name w:val="footer"/>
    <w:basedOn w:val="Normal"/>
    <w:semiHidden/>
    <w:rsid w:val="00445504"/>
    <w:pPr>
      <w:tabs>
        <w:tab w:val="center" w:pos="4320"/>
        <w:tab w:val="right" w:pos="8640"/>
      </w:tabs>
    </w:pPr>
  </w:style>
  <w:style w:type="character" w:styleId="Lienhypertexte">
    <w:name w:val="Hyperlink"/>
    <w:uiPriority w:val="99"/>
    <w:rsid w:val="00445504"/>
    <w:rPr>
      <w:color w:val="0000FF"/>
      <w:u w:val="single"/>
    </w:rPr>
  </w:style>
  <w:style w:type="character" w:styleId="Numrodepage">
    <w:name w:val="page number"/>
    <w:basedOn w:val="Policepardfaut"/>
    <w:rsid w:val="00445504"/>
  </w:style>
  <w:style w:type="paragraph" w:styleId="Normalcentr">
    <w:name w:val="Block Text"/>
    <w:basedOn w:val="Normal"/>
    <w:rsid w:val="00445504"/>
    <w:pPr>
      <w:ind w:left="360" w:right="720"/>
    </w:pPr>
    <w:rPr>
      <w:rFonts w:ascii="Courier New" w:hAnsi="Courier New"/>
      <w:sz w:val="18"/>
      <w:szCs w:val="18"/>
    </w:rPr>
  </w:style>
  <w:style w:type="paragraph" w:styleId="Lgende">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Textebrut">
    <w:name w:val="Plain Text"/>
    <w:basedOn w:val="Normal"/>
    <w:rsid w:val="00445504"/>
    <w:pPr>
      <w:ind w:left="720"/>
    </w:pPr>
    <w:rPr>
      <w:rFonts w:ascii="Courier New" w:hAnsi="Courier New"/>
    </w:rPr>
  </w:style>
  <w:style w:type="paragraph" w:styleId="Corpsdetexte">
    <w:name w:val="Body Text"/>
    <w:basedOn w:val="Normal"/>
    <w:rsid w:val="00445504"/>
    <w:pPr>
      <w:spacing w:after="120"/>
    </w:pPr>
  </w:style>
  <w:style w:type="paragraph" w:styleId="Retraitcorpsdetexte">
    <w:name w:val="Body Text Indent"/>
    <w:basedOn w:val="Normal"/>
    <w:rsid w:val="00445504"/>
    <w:pPr>
      <w:spacing w:after="120"/>
      <w:ind w:left="360"/>
    </w:pPr>
  </w:style>
  <w:style w:type="paragraph" w:styleId="Corpsdetexte3">
    <w:name w:val="Body Text 3"/>
    <w:basedOn w:val="Normal"/>
    <w:rsid w:val="00445504"/>
    <w:pPr>
      <w:spacing w:after="120"/>
    </w:pPr>
    <w:rPr>
      <w:sz w:val="16"/>
      <w:szCs w:val="16"/>
    </w:rPr>
  </w:style>
  <w:style w:type="paragraph" w:styleId="Retrait1religne">
    <w:name w:val="Body Text First Indent"/>
    <w:basedOn w:val="Corpsdetexte"/>
    <w:rsid w:val="00445504"/>
    <w:pPr>
      <w:ind w:firstLine="210"/>
    </w:pPr>
  </w:style>
  <w:style w:type="paragraph" w:styleId="Retraitcorpset1relig">
    <w:name w:val="Body Text First Indent 2"/>
    <w:basedOn w:val="Retraitcorpsdetexte"/>
    <w:rsid w:val="00445504"/>
    <w:pPr>
      <w:ind w:firstLine="210"/>
    </w:pPr>
  </w:style>
  <w:style w:type="paragraph" w:styleId="Retraitcorpsdetexte2">
    <w:name w:val="Body Text Indent 2"/>
    <w:basedOn w:val="Normal"/>
    <w:rsid w:val="00445504"/>
    <w:pPr>
      <w:spacing w:after="120" w:line="480" w:lineRule="auto"/>
      <w:ind w:left="360"/>
    </w:pPr>
  </w:style>
  <w:style w:type="paragraph" w:styleId="Retraitcorpsdetexte3">
    <w:name w:val="Body Text Indent 3"/>
    <w:basedOn w:val="Normal"/>
    <w:rsid w:val="00445504"/>
    <w:pPr>
      <w:spacing w:after="120"/>
      <w:ind w:left="360"/>
    </w:pPr>
    <w:rPr>
      <w:sz w:val="16"/>
      <w:szCs w:val="16"/>
    </w:rPr>
  </w:style>
  <w:style w:type="paragraph" w:styleId="Formuledepolitesse">
    <w:name w:val="Closing"/>
    <w:basedOn w:val="Normal"/>
    <w:rsid w:val="00445504"/>
    <w:pPr>
      <w:ind w:left="4320"/>
    </w:pPr>
  </w:style>
  <w:style w:type="paragraph" w:styleId="Commentaire">
    <w:name w:val="annotation text"/>
    <w:basedOn w:val="Normal"/>
    <w:semiHidden/>
    <w:rsid w:val="00445504"/>
  </w:style>
  <w:style w:type="paragraph" w:styleId="Date">
    <w:name w:val="Date"/>
    <w:basedOn w:val="Normal"/>
    <w:next w:val="Normal"/>
    <w:rsid w:val="00445504"/>
  </w:style>
  <w:style w:type="paragraph" w:styleId="Explorateurdedocuments">
    <w:name w:val="Document Map"/>
    <w:basedOn w:val="Normal"/>
    <w:semiHidden/>
    <w:rsid w:val="00445504"/>
    <w:pPr>
      <w:shd w:val="clear" w:color="auto" w:fill="000080"/>
    </w:pPr>
    <w:rPr>
      <w:rFonts w:ascii="Tahoma" w:hAnsi="Tahoma"/>
    </w:rPr>
  </w:style>
  <w:style w:type="paragraph" w:styleId="Signaturelectronique">
    <w:name w:val="E-mail Signature"/>
    <w:basedOn w:val="Normal"/>
    <w:rsid w:val="00445504"/>
  </w:style>
  <w:style w:type="paragraph" w:styleId="Notedefin">
    <w:name w:val="endnote text"/>
    <w:basedOn w:val="Normal"/>
    <w:semiHidden/>
    <w:rsid w:val="00445504"/>
  </w:style>
  <w:style w:type="paragraph" w:styleId="Adressedestinataire">
    <w:name w:val="envelope address"/>
    <w:basedOn w:val="Normal"/>
    <w:rsid w:val="00445504"/>
    <w:pPr>
      <w:framePr w:w="7920" w:h="1980" w:hRule="exact" w:hSpace="180" w:wrap="auto" w:hAnchor="page" w:xAlign="center" w:yAlign="bottom"/>
      <w:ind w:left="2880"/>
    </w:pPr>
  </w:style>
  <w:style w:type="paragraph" w:styleId="Adresseexpditeur">
    <w:name w:val="envelope return"/>
    <w:basedOn w:val="Normal"/>
    <w:rsid w:val="00445504"/>
  </w:style>
  <w:style w:type="paragraph" w:styleId="Notedebasdepage">
    <w:name w:val="footnote text"/>
    <w:basedOn w:val="Normal"/>
    <w:semiHidden/>
    <w:rsid w:val="00445504"/>
  </w:style>
  <w:style w:type="paragraph" w:styleId="AdresseHTML">
    <w:name w:val="HTML Address"/>
    <w:basedOn w:val="Normal"/>
    <w:rsid w:val="00445504"/>
    <w:rPr>
      <w:i/>
    </w:rPr>
  </w:style>
  <w:style w:type="paragraph" w:styleId="PrformatHTML">
    <w:name w:val="HTML Preformatted"/>
    <w:basedOn w:val="Normal"/>
    <w:link w:val="PrformatHTMLC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Titreindex">
    <w:name w:val="index heading"/>
    <w:basedOn w:val="Normal"/>
    <w:next w:val="Index1"/>
    <w:semiHidden/>
    <w:rsid w:val="00445504"/>
    <w:rPr>
      <w:b/>
    </w:rPr>
  </w:style>
  <w:style w:type="paragraph" w:styleId="Liste">
    <w:name w:val="List"/>
    <w:basedOn w:val="Normal"/>
    <w:semiHidden/>
    <w:rsid w:val="00445504"/>
    <w:pPr>
      <w:ind w:left="360" w:hanging="360"/>
    </w:pPr>
  </w:style>
  <w:style w:type="paragraph" w:styleId="Liste2">
    <w:name w:val="List 2"/>
    <w:basedOn w:val="Normal"/>
    <w:rsid w:val="00445504"/>
    <w:pPr>
      <w:ind w:left="720" w:hanging="360"/>
    </w:pPr>
  </w:style>
  <w:style w:type="paragraph" w:styleId="Liste3">
    <w:name w:val="List 3"/>
    <w:basedOn w:val="Normal"/>
    <w:rsid w:val="00445504"/>
    <w:pPr>
      <w:ind w:left="1080" w:hanging="360"/>
    </w:pPr>
  </w:style>
  <w:style w:type="paragraph" w:styleId="Liste4">
    <w:name w:val="List 4"/>
    <w:basedOn w:val="Normal"/>
    <w:rsid w:val="00445504"/>
    <w:pPr>
      <w:ind w:left="1440" w:hanging="360"/>
    </w:pPr>
  </w:style>
  <w:style w:type="paragraph" w:styleId="Liste5">
    <w:name w:val="List 5"/>
    <w:basedOn w:val="Normal"/>
    <w:rsid w:val="00445504"/>
    <w:pPr>
      <w:ind w:left="1800" w:hanging="360"/>
    </w:pPr>
  </w:style>
  <w:style w:type="paragraph" w:styleId="Listepuces">
    <w:name w:val="List Bullet"/>
    <w:basedOn w:val="Normal"/>
    <w:autoRedefine/>
    <w:rsid w:val="00445504"/>
    <w:pPr>
      <w:numPr>
        <w:numId w:val="2"/>
      </w:numPr>
    </w:pPr>
  </w:style>
  <w:style w:type="paragraph" w:styleId="Listepuces2">
    <w:name w:val="List Bullet 2"/>
    <w:basedOn w:val="Normal"/>
    <w:autoRedefine/>
    <w:rsid w:val="00445504"/>
    <w:pPr>
      <w:numPr>
        <w:numId w:val="3"/>
      </w:numPr>
    </w:pPr>
  </w:style>
  <w:style w:type="paragraph" w:styleId="Listepuces3">
    <w:name w:val="List Bullet 3"/>
    <w:basedOn w:val="Normal"/>
    <w:autoRedefine/>
    <w:rsid w:val="00445504"/>
    <w:pPr>
      <w:numPr>
        <w:numId w:val="4"/>
      </w:numPr>
    </w:pPr>
  </w:style>
  <w:style w:type="paragraph" w:styleId="Listepuces4">
    <w:name w:val="List Bullet 4"/>
    <w:basedOn w:val="Normal"/>
    <w:autoRedefine/>
    <w:rsid w:val="00445504"/>
    <w:pPr>
      <w:numPr>
        <w:numId w:val="5"/>
      </w:numPr>
    </w:pPr>
  </w:style>
  <w:style w:type="paragraph" w:styleId="Listepuces5">
    <w:name w:val="List Bullet 5"/>
    <w:basedOn w:val="Normal"/>
    <w:autoRedefine/>
    <w:rsid w:val="004465C6"/>
    <w:pPr>
      <w:numPr>
        <w:numId w:val="15"/>
      </w:numPr>
      <w:jc w:val="both"/>
    </w:pPr>
  </w:style>
  <w:style w:type="paragraph" w:styleId="Listecontinue">
    <w:name w:val="List Continue"/>
    <w:basedOn w:val="Normal"/>
    <w:rsid w:val="00445504"/>
    <w:pPr>
      <w:spacing w:after="120"/>
      <w:ind w:left="360"/>
    </w:pPr>
  </w:style>
  <w:style w:type="paragraph" w:styleId="Listecontinue2">
    <w:name w:val="List Continue 2"/>
    <w:basedOn w:val="Normal"/>
    <w:rsid w:val="00445504"/>
    <w:pPr>
      <w:spacing w:after="120"/>
      <w:ind w:left="720"/>
    </w:pPr>
  </w:style>
  <w:style w:type="paragraph" w:styleId="Listecontinue3">
    <w:name w:val="List Continue 3"/>
    <w:basedOn w:val="Normal"/>
    <w:rsid w:val="00445504"/>
    <w:pPr>
      <w:spacing w:after="120"/>
      <w:ind w:left="1080"/>
    </w:pPr>
  </w:style>
  <w:style w:type="paragraph" w:styleId="Listecontinue4">
    <w:name w:val="List Continue 4"/>
    <w:basedOn w:val="Normal"/>
    <w:rsid w:val="00445504"/>
    <w:pPr>
      <w:spacing w:after="120"/>
      <w:ind w:left="1440"/>
    </w:pPr>
  </w:style>
  <w:style w:type="paragraph" w:styleId="Listecontinue5">
    <w:name w:val="List Continue 5"/>
    <w:basedOn w:val="Normal"/>
    <w:rsid w:val="00445504"/>
    <w:pPr>
      <w:spacing w:after="120"/>
      <w:ind w:left="1800"/>
    </w:pPr>
  </w:style>
  <w:style w:type="paragraph" w:styleId="Listenumros">
    <w:name w:val="List Number"/>
    <w:basedOn w:val="Normal"/>
    <w:rsid w:val="00445504"/>
    <w:pPr>
      <w:tabs>
        <w:tab w:val="num" w:pos="720"/>
      </w:tabs>
      <w:ind w:left="720" w:hanging="720"/>
    </w:pPr>
  </w:style>
  <w:style w:type="paragraph" w:styleId="Listenumros2">
    <w:name w:val="List Number 2"/>
    <w:basedOn w:val="Normal"/>
    <w:rsid w:val="00445504"/>
    <w:pPr>
      <w:tabs>
        <w:tab w:val="num" w:pos="720"/>
      </w:tabs>
      <w:ind w:left="720" w:hanging="720"/>
    </w:pPr>
  </w:style>
  <w:style w:type="paragraph" w:styleId="Listenumros3">
    <w:name w:val="List Number 3"/>
    <w:basedOn w:val="Normal"/>
    <w:rsid w:val="00445504"/>
    <w:pPr>
      <w:tabs>
        <w:tab w:val="num" w:pos="720"/>
      </w:tabs>
      <w:ind w:left="720" w:hanging="720"/>
    </w:pPr>
  </w:style>
  <w:style w:type="paragraph" w:styleId="Listenumros4">
    <w:name w:val="List Number 4"/>
    <w:basedOn w:val="Normal"/>
    <w:rsid w:val="00445504"/>
    <w:pPr>
      <w:tabs>
        <w:tab w:val="num" w:pos="720"/>
      </w:tabs>
      <w:ind w:left="720" w:hanging="720"/>
    </w:pPr>
  </w:style>
  <w:style w:type="paragraph" w:styleId="Listenumros5">
    <w:name w:val="List Number 5"/>
    <w:basedOn w:val="Normal"/>
    <w:rsid w:val="00445504"/>
    <w:pPr>
      <w:tabs>
        <w:tab w:val="num" w:pos="720"/>
      </w:tabs>
      <w:ind w:left="720" w:hanging="720"/>
    </w:pPr>
  </w:style>
  <w:style w:type="paragraph" w:styleId="Textedemacro">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En-ttedemessage">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Retraitnormal">
    <w:name w:val="Normal Indent"/>
    <w:basedOn w:val="Normal"/>
    <w:rsid w:val="00445504"/>
    <w:pPr>
      <w:ind w:left="720"/>
    </w:pPr>
  </w:style>
  <w:style w:type="paragraph" w:styleId="Titredenote">
    <w:name w:val="Note Heading"/>
    <w:basedOn w:val="Normal"/>
    <w:next w:val="Normal"/>
    <w:rsid w:val="00445504"/>
  </w:style>
  <w:style w:type="paragraph" w:styleId="Salutations">
    <w:name w:val="Salutation"/>
    <w:basedOn w:val="Normal"/>
    <w:next w:val="Normal"/>
    <w:rsid w:val="00445504"/>
  </w:style>
  <w:style w:type="paragraph" w:styleId="Signature">
    <w:name w:val="Signature"/>
    <w:basedOn w:val="Normal"/>
    <w:rsid w:val="00445504"/>
    <w:pPr>
      <w:ind w:left="4320"/>
    </w:pPr>
  </w:style>
  <w:style w:type="paragraph" w:styleId="Sous-titre">
    <w:name w:val="Subtitle"/>
    <w:basedOn w:val="Normal"/>
    <w:next w:val="Normal"/>
    <w:uiPriority w:val="11"/>
    <w:qFormat/>
    <w:pPr>
      <w:spacing w:after="60"/>
      <w:jc w:val="center"/>
    </w:pPr>
  </w:style>
  <w:style w:type="paragraph" w:styleId="Tabledesrfrencesjuridiques">
    <w:name w:val="table of authorities"/>
    <w:basedOn w:val="Normal"/>
    <w:next w:val="Normal"/>
    <w:semiHidden/>
    <w:rsid w:val="00445504"/>
    <w:pPr>
      <w:ind w:left="200" w:hanging="200"/>
    </w:pPr>
  </w:style>
  <w:style w:type="paragraph" w:styleId="Tabledesillustrations">
    <w:name w:val="table of figures"/>
    <w:basedOn w:val="Normal"/>
    <w:next w:val="Normal"/>
    <w:rsid w:val="00445504"/>
    <w:pPr>
      <w:ind w:left="400" w:hanging="400"/>
    </w:pPr>
  </w:style>
  <w:style w:type="paragraph" w:styleId="TitreTR">
    <w:name w:val="toa heading"/>
    <w:basedOn w:val="Normal"/>
    <w:next w:val="Normal"/>
    <w:semiHidden/>
    <w:rsid w:val="00445504"/>
    <w:pPr>
      <w:spacing w:before="120"/>
    </w:pPr>
    <w:rPr>
      <w:b/>
    </w:rPr>
  </w:style>
  <w:style w:type="paragraph" w:styleId="TM1">
    <w:name w:val="toc 1"/>
    <w:basedOn w:val="Normal"/>
    <w:next w:val="Normal"/>
    <w:autoRedefine/>
    <w:uiPriority w:val="39"/>
    <w:rsid w:val="00CC77D0"/>
    <w:pPr>
      <w:tabs>
        <w:tab w:val="left" w:pos="600"/>
        <w:tab w:val="right" w:pos="8630"/>
      </w:tabs>
    </w:pPr>
  </w:style>
  <w:style w:type="paragraph" w:styleId="TM2">
    <w:name w:val="toc 2"/>
    <w:basedOn w:val="Normal"/>
    <w:next w:val="Normal"/>
    <w:autoRedefine/>
    <w:uiPriority w:val="39"/>
    <w:rsid w:val="004A0CDB"/>
    <w:pPr>
      <w:tabs>
        <w:tab w:val="right" w:pos="8630"/>
      </w:tabs>
      <w:ind w:left="200"/>
    </w:pPr>
  </w:style>
  <w:style w:type="paragraph" w:styleId="TM3">
    <w:name w:val="toc 3"/>
    <w:basedOn w:val="Normal"/>
    <w:next w:val="Normal"/>
    <w:autoRedefine/>
    <w:uiPriority w:val="39"/>
    <w:rsid w:val="00445504"/>
    <w:pPr>
      <w:ind w:left="400"/>
    </w:pPr>
  </w:style>
  <w:style w:type="paragraph" w:styleId="TM4">
    <w:name w:val="toc 4"/>
    <w:basedOn w:val="Normal"/>
    <w:next w:val="Normal"/>
    <w:autoRedefine/>
    <w:uiPriority w:val="39"/>
    <w:rsid w:val="00445504"/>
    <w:pPr>
      <w:ind w:left="600"/>
    </w:pPr>
  </w:style>
  <w:style w:type="paragraph" w:styleId="TM5">
    <w:name w:val="toc 5"/>
    <w:basedOn w:val="Normal"/>
    <w:next w:val="Normal"/>
    <w:autoRedefine/>
    <w:uiPriority w:val="39"/>
    <w:rsid w:val="00445504"/>
    <w:pPr>
      <w:ind w:left="800"/>
    </w:pPr>
  </w:style>
  <w:style w:type="paragraph" w:styleId="TM6">
    <w:name w:val="toc 6"/>
    <w:basedOn w:val="Normal"/>
    <w:next w:val="Normal"/>
    <w:autoRedefine/>
    <w:uiPriority w:val="39"/>
    <w:rsid w:val="00445504"/>
    <w:pPr>
      <w:ind w:left="1000"/>
    </w:pPr>
  </w:style>
  <w:style w:type="paragraph" w:styleId="TM7">
    <w:name w:val="toc 7"/>
    <w:basedOn w:val="Normal"/>
    <w:next w:val="Normal"/>
    <w:autoRedefine/>
    <w:uiPriority w:val="39"/>
    <w:rsid w:val="00445504"/>
    <w:pPr>
      <w:ind w:left="1200"/>
    </w:pPr>
  </w:style>
  <w:style w:type="paragraph" w:styleId="TM8">
    <w:name w:val="toc 8"/>
    <w:basedOn w:val="Normal"/>
    <w:next w:val="Normal"/>
    <w:autoRedefine/>
    <w:uiPriority w:val="39"/>
    <w:rsid w:val="00445504"/>
    <w:pPr>
      <w:ind w:left="1400"/>
    </w:pPr>
  </w:style>
  <w:style w:type="paragraph" w:styleId="TM9">
    <w:name w:val="toc 9"/>
    <w:basedOn w:val="Normal"/>
    <w:next w:val="Normal"/>
    <w:autoRedefine/>
    <w:uiPriority w:val="39"/>
    <w:rsid w:val="00445504"/>
    <w:pPr>
      <w:ind w:left="1600"/>
    </w:pPr>
  </w:style>
  <w:style w:type="character" w:styleId="Lienhypertextesuivivisit">
    <w:name w:val="FollowedHyperlink"/>
    <w:uiPriority w:val="99"/>
    <w:rsid w:val="00445504"/>
    <w:rPr>
      <w:color w:val="800080"/>
      <w:u w:val="single"/>
    </w:rPr>
  </w:style>
  <w:style w:type="paragraph" w:styleId="Textedebulles">
    <w:name w:val="Balloon Text"/>
    <w:basedOn w:val="Normal"/>
    <w:semiHidden/>
    <w:rsid w:val="00445504"/>
    <w:rPr>
      <w:rFonts w:ascii="Tahoma" w:hAnsi="Tahoma"/>
      <w:sz w:val="16"/>
      <w:szCs w:val="16"/>
    </w:rPr>
  </w:style>
  <w:style w:type="paragraph" w:styleId="Objetducommentaire">
    <w:name w:val="annotation subject"/>
    <w:basedOn w:val="Commentaire"/>
    <w:next w:val="Commentaire"/>
    <w:semiHidden/>
    <w:rsid w:val="00445504"/>
    <w:rPr>
      <w:b/>
    </w:rPr>
  </w:style>
  <w:style w:type="character" w:styleId="Marquedecommentaire">
    <w:name w:val="annotation reference"/>
    <w:uiPriority w:val="99"/>
    <w:semiHidden/>
    <w:rsid w:val="003633AF"/>
    <w:rPr>
      <w:sz w:val="16"/>
      <w:szCs w:val="16"/>
    </w:rPr>
  </w:style>
  <w:style w:type="character" w:styleId="lev">
    <w:name w:val="Strong"/>
    <w:uiPriority w:val="22"/>
    <w:qFormat/>
    <w:rsid w:val="0004120E"/>
    <w:rPr>
      <w:b/>
      <w:bCs/>
    </w:rPr>
  </w:style>
  <w:style w:type="character" w:styleId="Accentuation">
    <w:name w:val="Emphasis"/>
    <w:uiPriority w:val="20"/>
    <w:qFormat/>
    <w:rsid w:val="00554BA3"/>
    <w:rPr>
      <w:i/>
      <w:iCs/>
    </w:rPr>
  </w:style>
  <w:style w:type="paragraph" w:styleId="Rvision">
    <w:name w:val="Revision"/>
    <w:hidden/>
    <w:uiPriority w:val="99"/>
    <w:semiHidden/>
    <w:rsid w:val="00D6243A"/>
    <w:rPr>
      <w:rFonts w:ascii="Arial" w:hAnsi="Arial"/>
    </w:rPr>
  </w:style>
  <w:style w:type="paragraph" w:styleId="Paragraphedeliste">
    <w:name w:val="List Paragraph"/>
    <w:basedOn w:val="Normal"/>
    <w:uiPriority w:val="34"/>
    <w:qFormat/>
    <w:rsid w:val="00201A2E"/>
    <w:pPr>
      <w:ind w:left="720"/>
    </w:pPr>
  </w:style>
  <w:style w:type="character" w:customStyle="1" w:styleId="footer3">
    <w:name w:val="footer3"/>
    <w:basedOn w:val="Policepardfaut"/>
    <w:rsid w:val="000C75A1"/>
  </w:style>
  <w:style w:type="character" w:customStyle="1" w:styleId="Footer1">
    <w:name w:val="Footer1"/>
    <w:basedOn w:val="Policepardfaut"/>
    <w:rsid w:val="000C75A1"/>
  </w:style>
  <w:style w:type="character" w:customStyle="1" w:styleId="PrformatHTMLCar">
    <w:name w:val="Préformaté HTML Car"/>
    <w:link w:val="PrformatHTML"/>
    <w:uiPriority w:val="99"/>
    <w:rsid w:val="00E24D70"/>
    <w:rPr>
      <w:rFonts w:ascii="Courier New" w:hAnsi="Courier New"/>
    </w:rPr>
  </w:style>
  <w:style w:type="character" w:customStyle="1" w:styleId="moz-txt-citetags">
    <w:name w:val="moz-txt-citetags"/>
    <w:basedOn w:val="Policepardfaut"/>
    <w:rsid w:val="00E24D70"/>
  </w:style>
  <w:style w:type="table" w:styleId="Grilledutableau">
    <w:name w:val="Table Grid"/>
    <w:aliases w:val="Table Grid empty"/>
    <w:basedOn w:val="TableauNormal"/>
    <w:rsid w:val="00531BEE"/>
    <w:tblPr>
      <w:tblBorders>
        <w:top w:val="single" w:sz="4" w:space="0" w:color="auto"/>
        <w:left w:val="single" w:sz="4" w:space="0" w:color="auto"/>
        <w:bottom w:val="single" w:sz="4" w:space="0" w:color="auto"/>
        <w:right w:val="single" w:sz="4" w:space="0" w:color="auto"/>
      </w:tblBorders>
    </w:tblPr>
  </w:style>
  <w:style w:type="table" w:styleId="Tableauclassique1">
    <w:name w:val="Table Classic 1"/>
    <w:basedOn w:val="Tableau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Policepardfaut"/>
    <w:rsid w:val="007771E4"/>
  </w:style>
  <w:style w:type="character" w:customStyle="1" w:styleId="Mention1">
    <w:name w:val="Mention1"/>
    <w:basedOn w:val="Policepardfaut"/>
    <w:uiPriority w:val="99"/>
    <w:semiHidden/>
    <w:unhideWhenUsed/>
    <w:rsid w:val="000F38A8"/>
    <w:rPr>
      <w:color w:val="2B579A"/>
      <w:shd w:val="clear" w:color="auto" w:fill="E6E6E6"/>
    </w:rPr>
  </w:style>
  <w:style w:type="character" w:customStyle="1" w:styleId="UnresolvedMention1">
    <w:name w:val="Unresolved Mention1"/>
    <w:basedOn w:val="Policepardfaut"/>
    <w:uiPriority w:val="99"/>
    <w:semiHidden/>
    <w:unhideWhenUsed/>
    <w:rsid w:val="006815CB"/>
    <w:rPr>
      <w:color w:val="605E5C"/>
      <w:shd w:val="clear" w:color="auto" w:fill="E1DFDD"/>
    </w:rPr>
  </w:style>
  <w:style w:type="character" w:customStyle="1" w:styleId="Onopgelostemelding1">
    <w:name w:val="Onopgeloste melding1"/>
    <w:basedOn w:val="Policepardfaut"/>
    <w:uiPriority w:val="99"/>
    <w:semiHidden/>
    <w:unhideWhenUsed/>
    <w:rsid w:val="009223C1"/>
    <w:rPr>
      <w:color w:val="605E5C"/>
      <w:shd w:val="clear" w:color="auto" w:fill="E1DFDD"/>
    </w:rPr>
  </w:style>
  <w:style w:type="character" w:customStyle="1" w:styleId="UnresolvedMention2">
    <w:name w:val="Unresolved Mention2"/>
    <w:basedOn w:val="Policepardfaut"/>
    <w:uiPriority w:val="99"/>
    <w:semiHidden/>
    <w:unhideWhenUsed/>
    <w:rsid w:val="0091156A"/>
    <w:rPr>
      <w:color w:val="605E5C"/>
      <w:shd w:val="clear" w:color="auto" w:fill="E1DFDD"/>
    </w:rPr>
  </w:style>
  <w:style w:type="character" w:customStyle="1" w:styleId="Onopgelostemelding2">
    <w:name w:val="Onopgeloste melding2"/>
    <w:basedOn w:val="Policepardfaut"/>
    <w:uiPriority w:val="99"/>
    <w:semiHidden/>
    <w:unhideWhenUsed/>
    <w:rsid w:val="00164C05"/>
    <w:rPr>
      <w:color w:val="605E5C"/>
      <w:shd w:val="clear" w:color="auto" w:fill="E1DFDD"/>
    </w:rPr>
  </w:style>
  <w:style w:type="character" w:customStyle="1" w:styleId="UnresolvedMention3">
    <w:name w:val="Unresolved Mention3"/>
    <w:basedOn w:val="Policepardfau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Policepardfau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Policepardfaut"/>
    <w:link w:val="EndNoteBibliography"/>
    <w:rsid w:val="00B36482"/>
  </w:style>
  <w:style w:type="character" w:customStyle="1" w:styleId="UnresolvedMention4">
    <w:name w:val="Unresolved Mention4"/>
    <w:basedOn w:val="Policepardfaut"/>
    <w:uiPriority w:val="99"/>
    <w:semiHidden/>
    <w:unhideWhenUsed/>
    <w:rsid w:val="00E819AD"/>
    <w:rPr>
      <w:color w:val="605E5C"/>
      <w:shd w:val="clear" w:color="auto" w:fill="E1DFDD"/>
    </w:rPr>
  </w:style>
  <w:style w:type="character" w:customStyle="1" w:styleId="Titre2Car">
    <w:name w:val="Titre 2 Car"/>
    <w:basedOn w:val="Policepardfaut"/>
    <w:link w:val="Titre2"/>
    <w:uiPriority w:val="9"/>
    <w:rsid w:val="005607A7"/>
  </w:style>
  <w:style w:type="character" w:customStyle="1" w:styleId="Titre3Car">
    <w:name w:val="Titre 3 Car"/>
    <w:basedOn w:val="Policepardfaut"/>
    <w:link w:val="Titre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CodeHTML">
    <w:name w:val="HTML Code"/>
    <w:basedOn w:val="Policepardfaut"/>
    <w:uiPriority w:val="99"/>
    <w:semiHidden/>
    <w:unhideWhenUsed/>
    <w:rsid w:val="005607A7"/>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9C2A88"/>
    <w:rPr>
      <w:color w:val="605E5C"/>
      <w:shd w:val="clear" w:color="auto" w:fill="E1DFDD"/>
    </w:rPr>
  </w:style>
  <w:style w:type="character" w:customStyle="1" w:styleId="normaltextrun">
    <w:name w:val="normaltextrun"/>
    <w:basedOn w:val="Policepardfaut"/>
    <w:rsid w:val="003C476B"/>
  </w:style>
  <w:style w:type="character" w:customStyle="1" w:styleId="eop">
    <w:name w:val="eop"/>
    <w:basedOn w:val="Policepardfaut"/>
    <w:rsid w:val="003C47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51723">
      <w:bodyDiv w:val="1"/>
      <w:marLeft w:val="0"/>
      <w:marRight w:val="0"/>
      <w:marTop w:val="0"/>
      <w:marBottom w:val="0"/>
      <w:divBdr>
        <w:top w:val="none" w:sz="0" w:space="0" w:color="auto"/>
        <w:left w:val="none" w:sz="0" w:space="0" w:color="auto"/>
        <w:bottom w:val="none" w:sz="0" w:space="0" w:color="auto"/>
        <w:right w:val="none" w:sz="0" w:space="0" w:color="auto"/>
      </w:divBdr>
    </w:div>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582253362">
                  <w:marLeft w:val="0"/>
                  <w:marRight w:val="0"/>
                  <w:marTop w:val="0"/>
                  <w:marBottom w:val="0"/>
                  <w:divBdr>
                    <w:top w:val="none" w:sz="0" w:space="0" w:color="auto"/>
                    <w:left w:val="none" w:sz="0" w:space="0" w:color="auto"/>
                    <w:bottom w:val="none" w:sz="0" w:space="0" w:color="auto"/>
                    <w:right w:val="none" w:sz="0" w:space="0" w:color="auto"/>
                  </w:divBdr>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126556488">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89635043">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 w:id="1895501177">
                  <w:marLeft w:val="0"/>
                  <w:marRight w:val="0"/>
                  <w:marTop w:val="0"/>
                  <w:marBottom w:val="0"/>
                  <w:divBdr>
                    <w:top w:val="none" w:sz="0" w:space="0" w:color="auto"/>
                    <w:left w:val="none" w:sz="0" w:space="0" w:color="auto"/>
                    <w:bottom w:val="none" w:sz="0" w:space="0" w:color="auto"/>
                    <w:right w:val="none" w:sz="0" w:space="0" w:color="auto"/>
                  </w:divBdr>
                </w:div>
                <w:div w:id="1908031145">
                  <w:marLeft w:val="0"/>
                  <w:marRight w:val="0"/>
                  <w:marTop w:val="0"/>
                  <w:marBottom w:val="0"/>
                  <w:divBdr>
                    <w:top w:val="none" w:sz="0" w:space="0" w:color="auto"/>
                    <w:left w:val="none" w:sz="0" w:space="0" w:color="auto"/>
                    <w:bottom w:val="none" w:sz="0" w:space="0" w:color="auto"/>
                    <w:right w:val="none" w:sz="0" w:space="0" w:color="auto"/>
                  </w:divBdr>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660221">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656949847">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801221385">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25902146">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46697090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623465149">
                  <w:marLeft w:val="0"/>
                  <w:marRight w:val="0"/>
                  <w:marTop w:val="0"/>
                  <w:marBottom w:val="0"/>
                  <w:divBdr>
                    <w:top w:val="none" w:sz="0" w:space="0" w:color="auto"/>
                    <w:left w:val="none" w:sz="0" w:space="0" w:color="auto"/>
                    <w:bottom w:val="none" w:sz="0" w:space="0" w:color="auto"/>
                    <w:right w:val="none" w:sz="0" w:space="0" w:color="auto"/>
                  </w:divBdr>
                  <w:divsChild>
                    <w:div w:id="94557698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 w:id="1668285125">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sChild>
                </w:div>
                <w:div w:id="1153836433">
                  <w:marLeft w:val="0"/>
                  <w:marRight w:val="0"/>
                  <w:marTop w:val="0"/>
                  <w:marBottom w:val="0"/>
                  <w:divBdr>
                    <w:top w:val="none" w:sz="0" w:space="0" w:color="auto"/>
                    <w:left w:val="none" w:sz="0" w:space="0" w:color="auto"/>
                    <w:bottom w:val="none" w:sz="0" w:space="0" w:color="auto"/>
                    <w:right w:val="none" w:sz="0" w:space="0" w:color="auto"/>
                  </w:divBdr>
                  <w:divsChild>
                    <w:div w:id="439877886">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36175226">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632053258">
                      <w:marLeft w:val="0"/>
                      <w:marRight w:val="0"/>
                      <w:marTop w:val="0"/>
                      <w:marBottom w:val="0"/>
                      <w:divBdr>
                        <w:top w:val="none" w:sz="0" w:space="0" w:color="auto"/>
                        <w:left w:val="none" w:sz="0" w:space="0" w:color="auto"/>
                        <w:bottom w:val="none" w:sz="0" w:space="0" w:color="auto"/>
                        <w:right w:val="none" w:sz="0" w:space="0" w:color="auto"/>
                      </w:divBdr>
                    </w:div>
                    <w:div w:id="1270506320">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3830015">
                      <w:marLeft w:val="0"/>
                      <w:marRight w:val="0"/>
                      <w:marTop w:val="0"/>
                      <w:marBottom w:val="0"/>
                      <w:divBdr>
                        <w:top w:val="none" w:sz="0" w:space="0" w:color="auto"/>
                        <w:left w:val="none" w:sz="0" w:space="0" w:color="auto"/>
                        <w:bottom w:val="none" w:sz="0" w:space="0" w:color="auto"/>
                        <w:right w:val="none" w:sz="0" w:space="0" w:color="auto"/>
                      </w:divBdr>
                    </w:div>
                    <w:div w:id="596014319">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947081259">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63576467">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 w:id="157943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102772140">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 w:id="155773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86758762">
                      <w:marLeft w:val="0"/>
                      <w:marRight w:val="0"/>
                      <w:marTop w:val="0"/>
                      <w:marBottom w:val="0"/>
                      <w:divBdr>
                        <w:top w:val="none" w:sz="0" w:space="0" w:color="auto"/>
                        <w:left w:val="none" w:sz="0" w:space="0" w:color="auto"/>
                        <w:bottom w:val="none" w:sz="0" w:space="0" w:color="auto"/>
                        <w:right w:val="none" w:sz="0" w:space="0" w:color="auto"/>
                      </w:divBdr>
                    </w:div>
                    <w:div w:id="399639513">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 w:id="1946619504">
                      <w:marLeft w:val="0"/>
                      <w:marRight w:val="0"/>
                      <w:marTop w:val="0"/>
                      <w:marBottom w:val="0"/>
                      <w:divBdr>
                        <w:top w:val="none" w:sz="0" w:space="0" w:color="auto"/>
                        <w:left w:val="none" w:sz="0" w:space="0" w:color="auto"/>
                        <w:bottom w:val="none" w:sz="0" w:space="0" w:color="auto"/>
                        <w:right w:val="none" w:sz="0" w:space="0" w:color="auto"/>
                      </w:divBdr>
                    </w:div>
                  </w:divsChild>
                </w:div>
                <w:div w:id="20807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405764590">
      <w:bodyDiv w:val="1"/>
      <w:marLeft w:val="0"/>
      <w:marRight w:val="0"/>
      <w:marTop w:val="0"/>
      <w:marBottom w:val="0"/>
      <w:divBdr>
        <w:top w:val="none" w:sz="0" w:space="0" w:color="auto"/>
        <w:left w:val="none" w:sz="0" w:space="0" w:color="auto"/>
        <w:bottom w:val="none" w:sz="0" w:space="0" w:color="auto"/>
        <w:right w:val="none" w:sz="0" w:space="0" w:color="auto"/>
      </w:divBdr>
    </w:div>
    <w:div w:id="457725604">
      <w:bodyDiv w:val="1"/>
      <w:marLeft w:val="0"/>
      <w:marRight w:val="0"/>
      <w:marTop w:val="0"/>
      <w:marBottom w:val="0"/>
      <w:divBdr>
        <w:top w:val="none" w:sz="0" w:space="0" w:color="auto"/>
        <w:left w:val="none" w:sz="0" w:space="0" w:color="auto"/>
        <w:bottom w:val="none" w:sz="0" w:space="0" w:color="auto"/>
        <w:right w:val="none" w:sz="0" w:space="0" w:color="auto"/>
      </w:divBdr>
    </w:div>
    <w:div w:id="460996848">
      <w:bodyDiv w:val="1"/>
      <w:marLeft w:val="0"/>
      <w:marRight w:val="0"/>
      <w:marTop w:val="0"/>
      <w:marBottom w:val="0"/>
      <w:divBdr>
        <w:top w:val="none" w:sz="0" w:space="0" w:color="auto"/>
        <w:left w:val="none" w:sz="0" w:space="0" w:color="auto"/>
        <w:bottom w:val="none" w:sz="0" w:space="0" w:color="auto"/>
        <w:right w:val="none" w:sz="0" w:space="0" w:color="auto"/>
      </w:divBdr>
    </w:div>
    <w:div w:id="614560482">
      <w:bodyDiv w:val="1"/>
      <w:marLeft w:val="0"/>
      <w:marRight w:val="0"/>
      <w:marTop w:val="0"/>
      <w:marBottom w:val="0"/>
      <w:divBdr>
        <w:top w:val="none" w:sz="0" w:space="0" w:color="auto"/>
        <w:left w:val="none" w:sz="0" w:space="0" w:color="auto"/>
        <w:bottom w:val="none" w:sz="0" w:space="0" w:color="auto"/>
        <w:right w:val="none" w:sz="0" w:space="0" w:color="auto"/>
      </w:divBdr>
    </w:div>
    <w:div w:id="700210745">
      <w:bodyDiv w:val="1"/>
      <w:marLeft w:val="0"/>
      <w:marRight w:val="0"/>
      <w:marTop w:val="0"/>
      <w:marBottom w:val="0"/>
      <w:divBdr>
        <w:top w:val="none" w:sz="0" w:space="0" w:color="auto"/>
        <w:left w:val="none" w:sz="0" w:space="0" w:color="auto"/>
        <w:bottom w:val="none" w:sz="0" w:space="0" w:color="auto"/>
        <w:right w:val="none" w:sz="0" w:space="0" w:color="auto"/>
      </w:divBdr>
    </w:div>
    <w:div w:id="700984062">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144732680">
      <w:bodyDiv w:val="1"/>
      <w:marLeft w:val="0"/>
      <w:marRight w:val="0"/>
      <w:marTop w:val="0"/>
      <w:marBottom w:val="0"/>
      <w:divBdr>
        <w:top w:val="none" w:sz="0" w:space="0" w:color="auto"/>
        <w:left w:val="none" w:sz="0" w:space="0" w:color="auto"/>
        <w:bottom w:val="none" w:sz="0" w:space="0" w:color="auto"/>
        <w:right w:val="none" w:sz="0" w:space="0" w:color="auto"/>
      </w:divBdr>
    </w:div>
    <w:div w:id="1347243826">
      <w:bodyDiv w:val="1"/>
      <w:marLeft w:val="0"/>
      <w:marRight w:val="0"/>
      <w:marTop w:val="0"/>
      <w:marBottom w:val="0"/>
      <w:divBdr>
        <w:top w:val="none" w:sz="0" w:space="0" w:color="auto"/>
        <w:left w:val="none" w:sz="0" w:space="0" w:color="auto"/>
        <w:bottom w:val="none" w:sz="0" w:space="0" w:color="auto"/>
        <w:right w:val="none" w:sz="0" w:space="0" w:color="auto"/>
      </w:divBdr>
      <w:divsChild>
        <w:div w:id="84881264">
          <w:marLeft w:val="0"/>
          <w:marRight w:val="0"/>
          <w:marTop w:val="0"/>
          <w:marBottom w:val="0"/>
          <w:divBdr>
            <w:top w:val="none" w:sz="0" w:space="0" w:color="auto"/>
            <w:left w:val="none" w:sz="0" w:space="0" w:color="auto"/>
            <w:bottom w:val="none" w:sz="0" w:space="0" w:color="auto"/>
            <w:right w:val="none" w:sz="0" w:space="0" w:color="auto"/>
          </w:divBdr>
          <w:divsChild>
            <w:div w:id="54670073">
              <w:marLeft w:val="0"/>
              <w:marRight w:val="0"/>
              <w:marTop w:val="0"/>
              <w:marBottom w:val="0"/>
              <w:divBdr>
                <w:top w:val="none" w:sz="0" w:space="0" w:color="auto"/>
                <w:left w:val="none" w:sz="0" w:space="0" w:color="auto"/>
                <w:bottom w:val="none" w:sz="0" w:space="0" w:color="auto"/>
                <w:right w:val="none" w:sz="0" w:space="0" w:color="auto"/>
              </w:divBdr>
            </w:div>
          </w:divsChild>
        </w:div>
        <w:div w:id="308483220">
          <w:marLeft w:val="0"/>
          <w:marRight w:val="0"/>
          <w:marTop w:val="0"/>
          <w:marBottom w:val="0"/>
          <w:divBdr>
            <w:top w:val="none" w:sz="0" w:space="0" w:color="auto"/>
            <w:left w:val="none" w:sz="0" w:space="0" w:color="auto"/>
            <w:bottom w:val="none" w:sz="0" w:space="0" w:color="auto"/>
            <w:right w:val="none" w:sz="0" w:space="0" w:color="auto"/>
          </w:divBdr>
        </w:div>
        <w:div w:id="1171528515">
          <w:marLeft w:val="0"/>
          <w:marRight w:val="0"/>
          <w:marTop w:val="0"/>
          <w:marBottom w:val="0"/>
          <w:divBdr>
            <w:top w:val="none" w:sz="0" w:space="0" w:color="auto"/>
            <w:left w:val="none" w:sz="0" w:space="0" w:color="auto"/>
            <w:bottom w:val="none" w:sz="0" w:space="0" w:color="auto"/>
            <w:right w:val="none" w:sz="0" w:space="0" w:color="auto"/>
          </w:divBdr>
        </w:div>
        <w:div w:id="1446577865">
          <w:marLeft w:val="0"/>
          <w:marRight w:val="0"/>
          <w:marTop w:val="0"/>
          <w:marBottom w:val="0"/>
          <w:divBdr>
            <w:top w:val="none" w:sz="0" w:space="0" w:color="auto"/>
            <w:left w:val="none" w:sz="0" w:space="0" w:color="auto"/>
            <w:bottom w:val="none" w:sz="0" w:space="0" w:color="auto"/>
            <w:right w:val="none" w:sz="0" w:space="0" w:color="auto"/>
          </w:divBdr>
          <w:divsChild>
            <w:div w:id="427429828">
              <w:marLeft w:val="0"/>
              <w:marRight w:val="0"/>
              <w:marTop w:val="0"/>
              <w:marBottom w:val="0"/>
              <w:divBdr>
                <w:top w:val="none" w:sz="0" w:space="0" w:color="auto"/>
                <w:left w:val="none" w:sz="0" w:space="0" w:color="auto"/>
                <w:bottom w:val="none" w:sz="0" w:space="0" w:color="auto"/>
                <w:right w:val="none" w:sz="0" w:space="0" w:color="auto"/>
              </w:divBdr>
            </w:div>
          </w:divsChild>
        </w:div>
        <w:div w:id="1526215367">
          <w:marLeft w:val="0"/>
          <w:marRight w:val="0"/>
          <w:marTop w:val="0"/>
          <w:marBottom w:val="0"/>
          <w:divBdr>
            <w:top w:val="none" w:sz="0" w:space="0" w:color="auto"/>
            <w:left w:val="none" w:sz="0" w:space="0" w:color="auto"/>
            <w:bottom w:val="none" w:sz="0" w:space="0" w:color="auto"/>
            <w:right w:val="none" w:sz="0" w:space="0" w:color="auto"/>
          </w:divBdr>
          <w:divsChild>
            <w:div w:id="20795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30980">
      <w:bodyDiv w:val="1"/>
      <w:marLeft w:val="0"/>
      <w:marRight w:val="0"/>
      <w:marTop w:val="0"/>
      <w:marBottom w:val="0"/>
      <w:divBdr>
        <w:top w:val="none" w:sz="0" w:space="0" w:color="auto"/>
        <w:left w:val="none" w:sz="0" w:space="0" w:color="auto"/>
        <w:bottom w:val="none" w:sz="0" w:space="0" w:color="auto"/>
        <w:right w:val="none" w:sz="0" w:space="0" w:color="auto"/>
      </w:divBdr>
      <w:divsChild>
        <w:div w:id="113986804">
          <w:marLeft w:val="0"/>
          <w:marRight w:val="0"/>
          <w:marTop w:val="0"/>
          <w:marBottom w:val="0"/>
          <w:divBdr>
            <w:top w:val="none" w:sz="0" w:space="0" w:color="auto"/>
            <w:left w:val="none" w:sz="0" w:space="0" w:color="auto"/>
            <w:bottom w:val="none" w:sz="0" w:space="0" w:color="auto"/>
            <w:right w:val="none" w:sz="0" w:space="0" w:color="auto"/>
          </w:divBdr>
          <w:divsChild>
            <w:div w:id="619454383">
              <w:marLeft w:val="0"/>
              <w:marRight w:val="0"/>
              <w:marTop w:val="0"/>
              <w:marBottom w:val="0"/>
              <w:divBdr>
                <w:top w:val="none" w:sz="0" w:space="0" w:color="auto"/>
                <w:left w:val="none" w:sz="0" w:space="0" w:color="auto"/>
                <w:bottom w:val="none" w:sz="0" w:space="0" w:color="auto"/>
                <w:right w:val="none" w:sz="0" w:space="0" w:color="auto"/>
              </w:divBdr>
            </w:div>
          </w:divsChild>
        </w:div>
        <w:div w:id="1454591457">
          <w:marLeft w:val="0"/>
          <w:marRight w:val="0"/>
          <w:marTop w:val="0"/>
          <w:marBottom w:val="0"/>
          <w:divBdr>
            <w:top w:val="none" w:sz="0" w:space="0" w:color="auto"/>
            <w:left w:val="none" w:sz="0" w:space="0" w:color="auto"/>
            <w:bottom w:val="none" w:sz="0" w:space="0" w:color="auto"/>
            <w:right w:val="none" w:sz="0" w:space="0" w:color="auto"/>
          </w:divBdr>
          <w:divsChild>
            <w:div w:id="584459192">
              <w:marLeft w:val="0"/>
              <w:marRight w:val="0"/>
              <w:marTop w:val="0"/>
              <w:marBottom w:val="0"/>
              <w:divBdr>
                <w:top w:val="none" w:sz="0" w:space="0" w:color="auto"/>
                <w:left w:val="none" w:sz="0" w:space="0" w:color="auto"/>
                <w:bottom w:val="none" w:sz="0" w:space="0" w:color="auto"/>
                <w:right w:val="none" w:sz="0" w:space="0" w:color="auto"/>
              </w:divBdr>
            </w:div>
          </w:divsChild>
        </w:div>
        <w:div w:id="1496411167">
          <w:marLeft w:val="0"/>
          <w:marRight w:val="0"/>
          <w:marTop w:val="0"/>
          <w:marBottom w:val="0"/>
          <w:divBdr>
            <w:top w:val="none" w:sz="0" w:space="0" w:color="auto"/>
            <w:left w:val="none" w:sz="0" w:space="0" w:color="auto"/>
            <w:bottom w:val="none" w:sz="0" w:space="0" w:color="auto"/>
            <w:right w:val="none" w:sz="0" w:space="0" w:color="auto"/>
          </w:divBdr>
          <w:divsChild>
            <w:div w:id="313872403">
              <w:marLeft w:val="0"/>
              <w:marRight w:val="0"/>
              <w:marTop w:val="0"/>
              <w:marBottom w:val="0"/>
              <w:divBdr>
                <w:top w:val="none" w:sz="0" w:space="0" w:color="auto"/>
                <w:left w:val="none" w:sz="0" w:space="0" w:color="auto"/>
                <w:bottom w:val="none" w:sz="0" w:space="0" w:color="auto"/>
                <w:right w:val="none" w:sz="0" w:space="0" w:color="auto"/>
              </w:divBdr>
            </w:div>
          </w:divsChild>
        </w:div>
        <w:div w:id="1998990693">
          <w:marLeft w:val="0"/>
          <w:marRight w:val="0"/>
          <w:marTop w:val="0"/>
          <w:marBottom w:val="0"/>
          <w:divBdr>
            <w:top w:val="none" w:sz="0" w:space="0" w:color="auto"/>
            <w:left w:val="none" w:sz="0" w:space="0" w:color="auto"/>
            <w:bottom w:val="none" w:sz="0" w:space="0" w:color="auto"/>
            <w:right w:val="none" w:sz="0" w:space="0" w:color="auto"/>
          </w:divBdr>
        </w:div>
        <w:div w:id="2055225933">
          <w:marLeft w:val="0"/>
          <w:marRight w:val="0"/>
          <w:marTop w:val="0"/>
          <w:marBottom w:val="0"/>
          <w:divBdr>
            <w:top w:val="none" w:sz="0" w:space="0" w:color="auto"/>
            <w:left w:val="none" w:sz="0" w:space="0" w:color="auto"/>
            <w:bottom w:val="none" w:sz="0" w:space="0" w:color="auto"/>
            <w:right w:val="none" w:sz="0" w:space="0" w:color="auto"/>
          </w:divBdr>
        </w:div>
      </w:divsChild>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220216480">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1605767529">
                  <w:marLeft w:val="0"/>
                  <w:marRight w:val="0"/>
                  <w:marTop w:val="0"/>
                  <w:marBottom w:val="0"/>
                  <w:divBdr>
                    <w:top w:val="none" w:sz="0" w:space="0" w:color="auto"/>
                    <w:left w:val="none" w:sz="0" w:space="0" w:color="auto"/>
                    <w:bottom w:val="none" w:sz="0" w:space="0" w:color="auto"/>
                    <w:right w:val="none" w:sz="0" w:space="0" w:color="auto"/>
                  </w:divBdr>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43991713">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624699530">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1663583974">
                      <w:marLeft w:val="0"/>
                      <w:marRight w:val="0"/>
                      <w:marTop w:val="0"/>
                      <w:marBottom w:val="0"/>
                      <w:divBdr>
                        <w:top w:val="none" w:sz="0" w:space="0" w:color="auto"/>
                        <w:left w:val="none" w:sz="0" w:space="0" w:color="auto"/>
                        <w:bottom w:val="none" w:sz="0" w:space="0" w:color="auto"/>
                        <w:right w:val="none" w:sz="0" w:space="0" w:color="auto"/>
                      </w:divBdr>
                    </w:div>
                    <w:div w:id="2096319242">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300695040">
                  <w:marLeft w:val="0"/>
                  <w:marRight w:val="0"/>
                  <w:marTop w:val="0"/>
                  <w:marBottom w:val="0"/>
                  <w:divBdr>
                    <w:top w:val="none" w:sz="0" w:space="0" w:color="auto"/>
                    <w:left w:val="none" w:sz="0" w:space="0" w:color="auto"/>
                    <w:bottom w:val="none" w:sz="0" w:space="0" w:color="auto"/>
                    <w:right w:val="none" w:sz="0" w:space="0" w:color="auto"/>
                  </w:divBdr>
                  <w:divsChild>
                    <w:div w:id="605885181">
                      <w:marLeft w:val="0"/>
                      <w:marRight w:val="0"/>
                      <w:marTop w:val="0"/>
                      <w:marBottom w:val="0"/>
                      <w:divBdr>
                        <w:top w:val="none" w:sz="0" w:space="0" w:color="auto"/>
                        <w:left w:val="none" w:sz="0" w:space="0" w:color="auto"/>
                        <w:bottom w:val="none" w:sz="0" w:space="0" w:color="auto"/>
                        <w:right w:val="none" w:sz="0" w:space="0" w:color="auto"/>
                      </w:divBdr>
                    </w:div>
                    <w:div w:id="1273632096">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45685138">
                      <w:marLeft w:val="0"/>
                      <w:marRight w:val="0"/>
                      <w:marTop w:val="0"/>
                      <w:marBottom w:val="0"/>
                      <w:divBdr>
                        <w:top w:val="none" w:sz="0" w:space="0" w:color="auto"/>
                        <w:left w:val="none" w:sz="0" w:space="0" w:color="auto"/>
                        <w:bottom w:val="none" w:sz="0" w:space="0" w:color="auto"/>
                        <w:right w:val="none" w:sz="0" w:space="0" w:color="auto"/>
                      </w:divBdr>
                    </w:div>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43931670">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630817239">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sChild>
                </w:div>
                <w:div w:id="1844196474">
                  <w:marLeft w:val="0"/>
                  <w:marRight w:val="0"/>
                  <w:marTop w:val="0"/>
                  <w:marBottom w:val="0"/>
                  <w:divBdr>
                    <w:top w:val="none" w:sz="0" w:space="0" w:color="auto"/>
                    <w:left w:val="none" w:sz="0" w:space="0" w:color="auto"/>
                    <w:bottom w:val="none" w:sz="0" w:space="0" w:color="auto"/>
                    <w:right w:val="none" w:sz="0" w:space="0" w:color="auto"/>
                  </w:divBdr>
                  <w:divsChild>
                    <w:div w:id="361126116">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26241604">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84769290">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129737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400486">
                  <w:marLeft w:val="0"/>
                  <w:marRight w:val="0"/>
                  <w:marTop w:val="0"/>
                  <w:marBottom w:val="0"/>
                  <w:divBdr>
                    <w:top w:val="none" w:sz="0" w:space="0" w:color="auto"/>
                    <w:left w:val="none" w:sz="0" w:space="0" w:color="auto"/>
                    <w:bottom w:val="none" w:sz="0" w:space="0" w:color="auto"/>
                    <w:right w:val="none" w:sz="0" w:space="0" w:color="auto"/>
                  </w:divBdr>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 w:id="716928362">
                  <w:marLeft w:val="0"/>
                  <w:marRight w:val="0"/>
                  <w:marTop w:val="0"/>
                  <w:marBottom w:val="0"/>
                  <w:divBdr>
                    <w:top w:val="none" w:sz="0" w:space="0" w:color="auto"/>
                    <w:left w:val="none" w:sz="0" w:space="0" w:color="auto"/>
                    <w:bottom w:val="none" w:sz="0" w:space="0" w:color="auto"/>
                    <w:right w:val="none" w:sz="0" w:space="0" w:color="auto"/>
                  </w:divBdr>
                  <w:divsChild>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 w:id="497576876">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1284460925">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sChild>
                </w:div>
                <w:div w:id="153422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61299706">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1712730752">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474689748">
                  <w:marLeft w:val="0"/>
                  <w:marRight w:val="0"/>
                  <w:marTop w:val="0"/>
                  <w:marBottom w:val="0"/>
                  <w:divBdr>
                    <w:top w:val="none" w:sz="0" w:space="0" w:color="auto"/>
                    <w:left w:val="none" w:sz="0" w:space="0" w:color="auto"/>
                    <w:bottom w:val="none" w:sz="0" w:space="0" w:color="auto"/>
                    <w:right w:val="none" w:sz="0" w:space="0" w:color="auto"/>
                  </w:divBdr>
                </w:div>
                <w:div w:id="861672664">
                  <w:marLeft w:val="0"/>
                  <w:marRight w:val="0"/>
                  <w:marTop w:val="0"/>
                  <w:marBottom w:val="0"/>
                  <w:divBdr>
                    <w:top w:val="none" w:sz="0" w:space="0" w:color="auto"/>
                    <w:left w:val="none" w:sz="0" w:space="0" w:color="auto"/>
                    <w:bottom w:val="none" w:sz="0" w:space="0" w:color="auto"/>
                    <w:right w:val="none" w:sz="0" w:space="0" w:color="auto"/>
                  </w:divBdr>
                  <w:divsChild>
                    <w:div w:id="467744736">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 w:id="212036833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34101">
                      <w:marLeft w:val="0"/>
                      <w:marRight w:val="0"/>
                      <w:marTop w:val="0"/>
                      <w:marBottom w:val="0"/>
                      <w:divBdr>
                        <w:top w:val="none" w:sz="0" w:space="0" w:color="auto"/>
                        <w:left w:val="none" w:sz="0" w:space="0" w:color="auto"/>
                        <w:bottom w:val="none" w:sz="0" w:space="0" w:color="auto"/>
                        <w:right w:val="none" w:sz="0" w:space="0" w:color="auto"/>
                      </w:divBdr>
                    </w:div>
                  </w:divsChild>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835644">
      <w:bodyDiv w:val="1"/>
      <w:marLeft w:val="0"/>
      <w:marRight w:val="0"/>
      <w:marTop w:val="0"/>
      <w:marBottom w:val="0"/>
      <w:divBdr>
        <w:top w:val="none" w:sz="0" w:space="0" w:color="auto"/>
        <w:left w:val="none" w:sz="0" w:space="0" w:color="auto"/>
        <w:bottom w:val="none" w:sz="0" w:space="0" w:color="auto"/>
        <w:right w:val="none" w:sz="0" w:space="0" w:color="auto"/>
      </w:divBdr>
    </w:div>
    <w:div w:id="1999919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bi.ac.uk/ols/ontologies/ms" TargetMode="External"/><Relationship Id="rId117" Type="http://schemas.openxmlformats.org/officeDocument/2006/relationships/header" Target="header1.xml"/><Relationship Id="rId21" Type="http://schemas.openxmlformats.org/officeDocument/2006/relationships/hyperlink" Target="https://github.com/bigbio/proteomics-metadata-standard/tree/master/annotated-projects" TargetMode="External"/><Relationship Id="rId42" Type="http://schemas.openxmlformats.org/officeDocument/2006/relationships/hyperlink" Target="https://www.ebi.ac.uk/ols/ontologies/pride" TargetMode="External"/><Relationship Id="rId47" Type="http://schemas.openxmlformats.org/officeDocument/2006/relationships/hyperlink" Target="https://www.ebi.ac.uk/ols/ontologies/efo" TargetMode="External"/><Relationship Id="rId63" Type="http://schemas.openxmlformats.org/officeDocument/2006/relationships/hyperlink" Target="https://www.ebi.ac.uk/ols/ontologies/efo/terms?iri=http%3A%2F%2Fpurl.obolibrary.org%2Fobo%2FPATO_0000461" TargetMode="External"/><Relationship Id="rId68" Type="http://schemas.openxmlformats.org/officeDocument/2006/relationships/hyperlink" Target="https://github.com/bigbio/proteomics-metadata-standard/blob/master/templates/sdrf-nonvertebrates.tsv" TargetMode="External"/><Relationship Id="rId84" Type="http://schemas.openxmlformats.org/officeDocument/2006/relationships/hyperlink" Target="https://www.ebi.ac.uk/ols/ontologies/ms" TargetMode="External"/><Relationship Id="rId89" Type="http://schemas.openxmlformats.org/officeDocument/2006/relationships/hyperlink" Target="https://github.com/bigbio/proteomics-metadata-standard/tree/master/annotated-projects/PXD018117" TargetMode="External"/><Relationship Id="rId112" Type="http://schemas.openxmlformats.org/officeDocument/2006/relationships/hyperlink" Target="mailto:henry.webel@cpr.ku.dk" TargetMode="External"/><Relationship Id="rId16" Type="http://schemas.openxmlformats.org/officeDocument/2006/relationships/image" Target="media/image1.tiff"/><Relationship Id="rId107" Type="http://schemas.openxmlformats.org/officeDocument/2006/relationships/hyperlink" Target="mailto:jgriss@ebi.ac.uk" TargetMode="External"/><Relationship Id="rId11" Type="http://schemas.openxmlformats.org/officeDocument/2006/relationships/hyperlink" Target="https://cptac-data-portal.georgetown.edu/" TargetMode="External"/><Relationship Id="rId32" Type="http://schemas.openxmlformats.org/officeDocument/2006/relationships/hyperlink" Target="https://www.ebi.ac.uk/ols/ontologies/cl" TargetMode="External"/><Relationship Id="rId37" Type="http://schemas.openxmlformats.org/officeDocument/2006/relationships/hyperlink" Target="https://www.ebi.ac.uk/ols/ontologies/fbdv" TargetMode="External"/><Relationship Id="rId53" Type="http://schemas.openxmlformats.org/officeDocument/2006/relationships/hyperlink" Target="https://www.ebi.ac.uk/ols/ontologies/ms/terms?iri=http%3A%2F%2Fpurl.obolibrary.org%2Fobo%2FMS_1000443&amp;viewMode=All&amp;siblings=false" TargetMode="External"/><Relationship Id="rId58" Type="http://schemas.openxmlformats.org/officeDocument/2006/relationships/hyperlink" Target="https://www.ebi.ac.uk/ols/ontologies/ms/terms?iri=http%3A%2F%2Fpurl.obolibrary.org%2Fobo%2FMS_1001055" TargetMode="External"/><Relationship Id="rId74" Type="http://schemas.openxmlformats.org/officeDocument/2006/relationships/hyperlink" Target="https://www.ebi.ac.uk/ols/ontologies/efo" TargetMode="External"/><Relationship Id="rId79" Type="http://schemas.openxmlformats.org/officeDocument/2006/relationships/hyperlink" Target="https://www.ebi.ac.uk/ols/ontologies/efo" TargetMode="External"/><Relationship Id="rId102" Type="http://schemas.openxmlformats.org/officeDocument/2006/relationships/hyperlink" Target="mailto:mathias.wilhelm@tum.de" TargetMode="External"/><Relationship Id="rId123"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hyperlink" Target="https://github.com/bigbio/proteomics-metadata-standard/tree/master/annotated-projects/PXD017710" TargetMode="External"/><Relationship Id="rId95" Type="http://schemas.openxmlformats.org/officeDocument/2006/relationships/hyperlink" Target="mailto:anjaf@ebi.ac.uk" TargetMode="External"/><Relationship Id="rId22" Type="http://schemas.openxmlformats.org/officeDocument/2006/relationships/hyperlink" Target="https://github.com/bigbio/sdrf-pipelines" TargetMode="External"/><Relationship Id="rId27" Type="http://schemas.openxmlformats.org/officeDocument/2006/relationships/hyperlink" Target="https://www.ebi.ac.uk/ols/ontologies/efo" TargetMode="External"/><Relationship Id="rId43" Type="http://schemas.openxmlformats.org/officeDocument/2006/relationships/hyperlink" Target="https://www.ebi.ac.uk/ols/index" TargetMode="External"/><Relationship Id="rId48" Type="http://schemas.openxmlformats.org/officeDocument/2006/relationships/hyperlink" Target="http://www.ebi.ac.uk/efo/EFO_0000634" TargetMode="External"/><Relationship Id="rId64" Type="http://schemas.openxmlformats.org/officeDocument/2006/relationships/hyperlink" Target="http://www.ebi.ac.uk/pride/archive" TargetMode="External"/><Relationship Id="rId69" Type="http://schemas.openxmlformats.org/officeDocument/2006/relationships/hyperlink" Target="https://github.com/bigbio/proteomics-metadata-standard/blob/master/templates/sdrf-plants.tsv" TargetMode="External"/><Relationship Id="rId113" Type="http://schemas.openxmlformats.org/officeDocument/2006/relationships/hyperlink" Target="mailto:julian.uszkoreit@ruhr-uni-bochum.de" TargetMode="External"/><Relationship Id="rId118" Type="http://schemas.openxmlformats.org/officeDocument/2006/relationships/header" Target="header2.xml"/><Relationship Id="rId80" Type="http://schemas.openxmlformats.org/officeDocument/2006/relationships/hyperlink" Target="https://www.ebi.ac.uk/ols/ontologies/efo" TargetMode="External"/><Relationship Id="rId85" Type="http://schemas.openxmlformats.org/officeDocument/2006/relationships/hyperlink" Target="https://github.com/bigbio/proteomics-metadata-standard/tree/master/sdrf-specification-examples/PXD008934" TargetMode="External"/><Relationship Id="rId12" Type="http://schemas.openxmlformats.org/officeDocument/2006/relationships/hyperlink" Target="https://cptac-data-portal.georgetown.edu/study-summary/S048" TargetMode="External"/><Relationship Id="rId17" Type="http://schemas.openxmlformats.org/officeDocument/2006/relationships/hyperlink" Target="http://fged.org/projects/mage-tab/" TargetMode="External"/><Relationship Id="rId33" Type="http://schemas.openxmlformats.org/officeDocument/2006/relationships/hyperlink" Target="https://www.ebi.ac.uk/ols/ontologies/po" TargetMode="External"/><Relationship Id="rId38" Type="http://schemas.openxmlformats.org/officeDocument/2006/relationships/hyperlink" Target="https://www.ebi.ac.uk/ols/ontologies/rs" TargetMode="External"/><Relationship Id="rId59" Type="http://schemas.openxmlformats.org/officeDocument/2006/relationships/hyperlink" Target="http://www.unimod.org/names.html" TargetMode="External"/><Relationship Id="rId103" Type="http://schemas.openxmlformats.org/officeDocument/2006/relationships/hyperlink" Target="mailto:patroklos.samaras@tum.de" TargetMode="External"/><Relationship Id="rId108" Type="http://schemas.openxmlformats.org/officeDocument/2006/relationships/hyperlink" Target="mailto:sachsenb@informatik.uni-tuebingen.de" TargetMode="External"/><Relationship Id="rId124" Type="http://schemas.openxmlformats.org/officeDocument/2006/relationships/theme" Target="theme/theme1.xml"/><Relationship Id="rId54" Type="http://schemas.openxmlformats.org/officeDocument/2006/relationships/hyperlink" Target="https://www.ebi.ac.uk/ols/ontologies/pride/terms?iri=http%3A%2F%2Fpurl.obolibrary.org%2Fobo%2FPRIDE_0000514&amp;viewMode=All&amp;siblings=false" TargetMode="External"/><Relationship Id="rId70" Type="http://schemas.openxmlformats.org/officeDocument/2006/relationships/hyperlink" Target="https://github.com/bigbio/proteomics-metadata-standard/blob/master/templates/sdrf-cell-line.tsv" TargetMode="External"/><Relationship Id="rId75" Type="http://schemas.openxmlformats.org/officeDocument/2006/relationships/hyperlink" Target="https://www.ebi.ac.uk/ols/ontologies/efo" TargetMode="External"/><Relationship Id="rId91" Type="http://schemas.openxmlformats.org/officeDocument/2006/relationships/hyperlink" Target="https://github.com/bigbio/proteomics-metadata-standard/tree/master/annotated-projects/PXD004242" TargetMode="External"/><Relationship Id="rId96" Type="http://schemas.openxmlformats.org/officeDocument/2006/relationships/hyperlink" Target="mailto:Marie.locard-paulet@cpr.ku.dk"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github.com/bigbio/jsdrf" TargetMode="External"/><Relationship Id="rId28" Type="http://schemas.openxmlformats.org/officeDocument/2006/relationships/hyperlink" Target="https://www.ebi.ac.uk/ols/ontologies/unimod" TargetMode="External"/><Relationship Id="rId49" Type="http://schemas.openxmlformats.org/officeDocument/2006/relationships/hyperlink" Target="https://www.ebi.ac.uk/ols/ontologies/ms/terms?iri=http%3A%2F%2Fpurl.obolibrary.org%2Fobo%2FMS_1000858" TargetMode="External"/><Relationship Id="rId114" Type="http://schemas.openxmlformats.org/officeDocument/2006/relationships/hyperlink" Target="mailto:edeutsch@systemsbiology.org" TargetMode="External"/><Relationship Id="rId119" Type="http://schemas.openxmlformats.org/officeDocument/2006/relationships/footer" Target="footer1.xml"/><Relationship Id="rId44" Type="http://schemas.openxmlformats.org/officeDocument/2006/relationships/image" Target="media/image2.png"/><Relationship Id="rId60" Type="http://schemas.openxmlformats.org/officeDocument/2006/relationships/hyperlink" Target="https://www.ebi.ac.uk/ols/ontologies/ms/terms?iri=http%3A%2F%2Fpurl.obolibrary.org%2Fobo%2FMS_1001045&amp;viewMode=All&amp;siblings=false" TargetMode="External"/><Relationship Id="rId65" Type="http://schemas.openxmlformats.org/officeDocument/2006/relationships/hyperlink" Target="https://github.com/bigbio/proteomics-metadata-standard/blob/master/templates/sdrf-default.tsv" TargetMode="External"/><Relationship Id="rId81" Type="http://schemas.openxmlformats.org/officeDocument/2006/relationships/hyperlink" Target="https://www.ebi.ac.uk/ols/ontologies/ms" TargetMode="External"/><Relationship Id="rId86" Type="http://schemas.openxmlformats.org/officeDocument/2006/relationships/hyperlink" Target="https://github.com/bigbio/proteomics-metadata-standard/tree/master/sdrf-specification-examples/PDC000126" TargetMode="External"/><Relationship Id="rId13" Type="http://schemas.openxmlformats.org/officeDocument/2006/relationships/hyperlink" Target="https://www.proteomicsdb.org/" TargetMode="External"/><Relationship Id="rId18" Type="http://schemas.openxmlformats.org/officeDocument/2006/relationships/hyperlink" Target="https://github.com/bigbio/proteomics-metadata-standard/blob/master/generate_idf.py" TargetMode="External"/><Relationship Id="rId39" Type="http://schemas.openxmlformats.org/officeDocument/2006/relationships/hyperlink" Target="https://www.ebi.ac.uk/ols/ontologies/chebi" TargetMode="External"/><Relationship Id="rId109" Type="http://schemas.openxmlformats.org/officeDocument/2006/relationships/hyperlink" Target="mailto:mikhail.v.gorshkov@gmail.com" TargetMode="External"/><Relationship Id="rId34" Type="http://schemas.openxmlformats.org/officeDocument/2006/relationships/hyperlink" Target="https://www.ebi.ac.uk/ols/ontologies/uberon" TargetMode="External"/><Relationship Id="rId50" Type="http://schemas.openxmlformats.org/officeDocument/2006/relationships/hyperlink" Target="https://www.ebi.ac.uk/ols/ontologies/pride/terms?iri=http%3A%2F%2Fpurl.obolibrary.org%2Fobo%2FPRIDE_0000514&amp;viewMode=All&amp;siblings=false" TargetMode="External"/><Relationship Id="rId55" Type="http://schemas.openxmlformats.org/officeDocument/2006/relationships/hyperlink" Target="https://www.ebi.ac.uk/ols/ontologies/pride/terms?iri=http%3A%2F%2Fpurl.obolibrary.org%2Fobo%2FPRIDE_0000550" TargetMode="External"/><Relationship Id="rId76" Type="http://schemas.openxmlformats.org/officeDocument/2006/relationships/hyperlink" Target="https://www.ebi.ac.uk/ols/ontologies/efo" TargetMode="External"/><Relationship Id="rId97" Type="http://schemas.openxmlformats.org/officeDocument/2006/relationships/hyperlink" Target="mailto:veits@bmb.sdu.dk" TargetMode="External"/><Relationship Id="rId104" Type="http://schemas.openxmlformats.org/officeDocument/2006/relationships/hyperlink" Target="mailto:enrique.audain@uksh.de" TargetMode="External"/><Relationship Id="rId120" Type="http://schemas.openxmlformats.org/officeDocument/2006/relationships/footer" Target="footer2.xml"/><Relationship Id="rId125"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hyperlink" Target="https://www.ebi.ac.uk/ols/ontologies/ncbitaxon" TargetMode="External"/><Relationship Id="rId92" Type="http://schemas.openxmlformats.org/officeDocument/2006/relationships/hyperlink" Target="mailto:yperez@ebi.ac.uk" TargetMode="External"/><Relationship Id="rId2" Type="http://schemas.openxmlformats.org/officeDocument/2006/relationships/customXml" Target="../customXml/item2.xml"/><Relationship Id="rId29" Type="http://schemas.openxmlformats.org/officeDocument/2006/relationships/hyperlink" Target="https://www.ebi.ac.uk/ols/ontologies/mod" TargetMode="External"/><Relationship Id="rId24" Type="http://schemas.openxmlformats.org/officeDocument/2006/relationships/hyperlink" Target="https://www.ebi.ac.uk/arrayexpress/help/magetab_spec.html" TargetMode="External"/><Relationship Id="rId40" Type="http://schemas.openxmlformats.org/officeDocument/2006/relationships/hyperlink" Target="https://www.ebi.ac.uk/ols/ontologies/ncbitaxon" TargetMode="External"/><Relationship Id="rId45" Type="http://schemas.openxmlformats.org/officeDocument/2006/relationships/hyperlink" Target="http://purl.obolibrary.org/obo/NCBITaxon_9606" TargetMode="External"/><Relationship Id="rId66" Type="http://schemas.openxmlformats.org/officeDocument/2006/relationships/hyperlink" Target="https://github.com/bigbio/proteomics-metadata-standard/blob/master/templates/sdrf-human.tsv" TargetMode="External"/><Relationship Id="rId87" Type="http://schemas.openxmlformats.org/officeDocument/2006/relationships/hyperlink" Target="https://github.com/bigbio/proteomics-metadata-standard/tree/master/sdrf-specification-examples/PXD006482" TargetMode="External"/><Relationship Id="rId110" Type="http://schemas.openxmlformats.org/officeDocument/2006/relationships/hyperlink" Target="mailto:david.bouyssie@ipbs.fr" TargetMode="External"/><Relationship Id="rId115" Type="http://schemas.openxmlformats.org/officeDocument/2006/relationships/hyperlink" Target="mailto:bandeira@ucsd.edu" TargetMode="External"/><Relationship Id="rId61" Type="http://schemas.openxmlformats.org/officeDocument/2006/relationships/hyperlink" Target="https://www.ebi.ac.uk/ols/ontologies/ms/terms?iri=http%3A%2F%2Fpurl.obolibrary.org%2Fobo%2FMS_1001045" TargetMode="External"/><Relationship Id="rId82" Type="http://schemas.openxmlformats.org/officeDocument/2006/relationships/hyperlink" Target="https://www.ebi.ac.uk/ols/ontologies/pride" TargetMode="External"/><Relationship Id="rId19" Type="http://schemas.openxmlformats.org/officeDocument/2006/relationships/hyperlink" Target="https://github.com/bigbio/proteomics-metadata-standard" TargetMode="External"/><Relationship Id="rId14" Type="http://schemas.openxmlformats.org/officeDocument/2006/relationships/hyperlink" Target="http://proteomecentral.proteomexchange.org/cgi/GetDataset?ID=PXD016060.0-1&amp;outputMode=XML" TargetMode="External"/><Relationship Id="rId30" Type="http://schemas.openxmlformats.org/officeDocument/2006/relationships/hyperlink" Target="https://www.ebi.ac.uk/ols/ontologies/clo" TargetMode="External"/><Relationship Id="rId35" Type="http://schemas.openxmlformats.org/officeDocument/2006/relationships/hyperlink" Target="https://www.ebi.ac.uk/ols/ontologies/zfa" TargetMode="External"/><Relationship Id="rId56" Type="http://schemas.openxmlformats.org/officeDocument/2006/relationships/hyperlink" Target="https://www.ebi.ac.uk/ols/ontologies/ms/terms?iri=http%3A%2F%2Fpurl.obolibrary.org%2Fobo%2FMS_1000044&amp;viewMode=All&amp;siblings=false" TargetMode="External"/><Relationship Id="rId77" Type="http://schemas.openxmlformats.org/officeDocument/2006/relationships/hyperlink" Target="https://www.ebi.ac.uk/ols/ontologies/efo" TargetMode="External"/><Relationship Id="rId100" Type="http://schemas.openxmlformats.org/officeDocument/2006/relationships/hyperlink" Target="mailto:Marc.Vaudel@uib.no" TargetMode="External"/><Relationship Id="rId105" Type="http://schemas.openxmlformats.org/officeDocument/2006/relationships/hyperlink" Target="mailto:melanie.foell@mol-med.uni-freiburg.de" TargetMode="External"/><Relationship Id="rId8" Type="http://schemas.openxmlformats.org/officeDocument/2006/relationships/endnotes" Target="endnotes.xml"/><Relationship Id="rId51" Type="http://schemas.openxmlformats.org/officeDocument/2006/relationships/hyperlink" Target="https://github.com/bigbio/proteomics-sample-metadata/blob/master/annotated-projects/PXD006401" TargetMode="External"/><Relationship Id="rId72" Type="http://schemas.openxmlformats.org/officeDocument/2006/relationships/hyperlink" Target="https://www.ebi.ac.uk/ols/ontologies/efo" TargetMode="External"/><Relationship Id="rId93" Type="http://schemas.openxmlformats.org/officeDocument/2006/relationships/hyperlink" Target="mailto:baimz@cqupt.edu.cn" TargetMode="External"/><Relationship Id="rId98" Type="http://schemas.openxmlformats.org/officeDocument/2006/relationships/hyperlink" Target="mailto:lev.levitsky@phystech.edu" TargetMode="External"/><Relationship Id="rId121" Type="http://schemas.openxmlformats.org/officeDocument/2006/relationships/header" Target="header3.xml"/><Relationship Id="rId3" Type="http://schemas.openxmlformats.org/officeDocument/2006/relationships/numbering" Target="numbering.xml"/><Relationship Id="rId25" Type="http://schemas.openxmlformats.org/officeDocument/2006/relationships/hyperlink" Target="https://www.psidev.info/mztab" TargetMode="External"/><Relationship Id="rId46" Type="http://schemas.openxmlformats.org/officeDocument/2006/relationships/hyperlink" Target="http://purl.obolibrary.org/obo/NCBITaxon_9606" TargetMode="External"/><Relationship Id="rId67" Type="http://schemas.openxmlformats.org/officeDocument/2006/relationships/hyperlink" Target="https://github.com/bigbio/proteomics-metadata-standard/blob/master/templates/sdrf-vertebrates.tsv" TargetMode="External"/><Relationship Id="rId116" Type="http://schemas.openxmlformats.org/officeDocument/2006/relationships/hyperlink" Target="https://github.com/bigbio/proteomics-metadata-standard" TargetMode="External"/><Relationship Id="rId20" Type="http://schemas.openxmlformats.org/officeDocument/2006/relationships/hyperlink" Target="https://lab.github.com/githubtraining/introduction-to-github" TargetMode="External"/><Relationship Id="rId41" Type="http://schemas.openxmlformats.org/officeDocument/2006/relationships/hyperlink" Target="https://www.ebi.ac.uk/ols/ontologies/pato" TargetMode="External"/><Relationship Id="rId62" Type="http://schemas.openxmlformats.org/officeDocument/2006/relationships/hyperlink" Target="https://github.com/bigbio/proteomics-sample-metadata/issues" TargetMode="External"/><Relationship Id="rId83" Type="http://schemas.openxmlformats.org/officeDocument/2006/relationships/hyperlink" Target="https://www.ebi.ac.uk/ols/ontologies/ms" TargetMode="External"/><Relationship Id="rId88" Type="http://schemas.openxmlformats.org/officeDocument/2006/relationships/hyperlink" Target="https://github.com/bigbio/proteomics-metadata-standard/tree/master/sdrf-specification-examples/PXD004684" TargetMode="External"/><Relationship Id="rId111" Type="http://schemas.openxmlformats.org/officeDocument/2006/relationships/hyperlink" Target="mailto:Tim.VanDenBossche@UGent.be" TargetMode="External"/><Relationship Id="rId15" Type="http://schemas.openxmlformats.org/officeDocument/2006/relationships/hyperlink" Target="https://www.isacommons.org/" TargetMode="External"/><Relationship Id="rId36" Type="http://schemas.openxmlformats.org/officeDocument/2006/relationships/hyperlink" Target="https://www.ebi.ac.uk/ols/ontologies/zfs" TargetMode="External"/><Relationship Id="rId57" Type="http://schemas.openxmlformats.org/officeDocument/2006/relationships/hyperlink" Target="https://www.psidev.info/proforma" TargetMode="External"/><Relationship Id="rId106" Type="http://schemas.openxmlformats.org/officeDocument/2006/relationships/hyperlink" Target="mailto:pmoreno@ebi.ac.uk" TargetMode="External"/><Relationship Id="rId10" Type="http://schemas.openxmlformats.org/officeDocument/2006/relationships/hyperlink" Target="http://psidev.info/sdrf" TargetMode="External"/><Relationship Id="rId31" Type="http://schemas.openxmlformats.org/officeDocument/2006/relationships/hyperlink" Target="https://www.ebi.ac.uk/ols/ontologies/fbbt" TargetMode="External"/><Relationship Id="rId52" Type="http://schemas.openxmlformats.org/officeDocument/2006/relationships/hyperlink" Target="https://www.ebi.ac.uk/ols/ontologies/ms/terms?iri=http%3A%2F%2Fpurl.obolibrary.org%2Fobo%2FMS_1000031&amp;viewMode=All&amp;siblings=false" TargetMode="External"/><Relationship Id="rId73" Type="http://schemas.openxmlformats.org/officeDocument/2006/relationships/hyperlink" Target="https://www.ebi.ac.uk/ols/ontologies/efo" TargetMode="External"/><Relationship Id="rId78" Type="http://schemas.openxmlformats.org/officeDocument/2006/relationships/hyperlink" Target="https://www.ebi.ac.uk/ols/ontologies/efo" TargetMode="External"/><Relationship Id="rId94" Type="http://schemas.openxmlformats.org/officeDocument/2006/relationships/hyperlink" Target="mailto:juan@ebi.ac.uk" TargetMode="External"/><Relationship Id="rId99" Type="http://schemas.openxmlformats.org/officeDocument/2006/relationships/hyperlink" Target="mailto:lisavetasol@gmail.com" TargetMode="External"/><Relationship Id="rId101" Type="http://schemas.openxmlformats.org/officeDocument/2006/relationships/hyperlink" Target="mailto:sschulze@sas.upenn.edu" TargetMode="External"/><Relationship Id="rId122"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5F052-20F1-F149-8EA2-C9494DD768EB}">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762DC9-F0AF-4A5E-9AFE-C4B6FB8F9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43</Words>
  <Characters>58540</Characters>
  <Application>Microsoft Office Word</Application>
  <DocSecurity>0</DocSecurity>
  <Lines>487</Lines>
  <Paragraphs>1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MBL-EBI</Company>
  <LinksUpToDate>false</LinksUpToDate>
  <CharactersWithSpaces>6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cp:keywords/>
  <cp:lastModifiedBy>sylvie.ricard-blum</cp:lastModifiedBy>
  <cp:revision>8</cp:revision>
  <cp:lastPrinted>2023-05-28T17:20:00Z</cp:lastPrinted>
  <dcterms:created xsi:type="dcterms:W3CDTF">2023-05-28T17:14:00Z</dcterms:created>
  <dcterms:modified xsi:type="dcterms:W3CDTF">2023-05-2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y fmtid="{D5CDD505-2E9C-101B-9397-08002B2CF9AE}" pid="9" name="grammarly_documentId">
    <vt:lpwstr>documentId_2349</vt:lpwstr>
  </property>
  <property fmtid="{D5CDD505-2E9C-101B-9397-08002B2CF9AE}" pid="10" name="grammarly_documentContext">
    <vt:lpwstr>{"goals":[],"domain":"general","emotions":[],"dialect":"american"}</vt:lpwstr>
  </property>
</Properties>
</file>